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2D0AE586"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 xml:space="preserve">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t>
      </w:r>
      <w:commentRangeStart w:id="0"/>
      <w:r>
        <w:t>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w:t>
      </w:r>
      <w:commentRangeEnd w:id="0"/>
      <w:r w:rsidR="000337F6">
        <w:rPr>
          <w:rStyle w:val="CommentReference"/>
        </w:rPr>
        <w:commentReference w:id="0"/>
      </w:r>
      <w:r>
        <w:t xml:space="preserve"> We found that plant assemblages were characterized by the same dominant indicator species</w:t>
      </w:r>
      <w:r w:rsidR="00DB480D">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w:t>
      </w:r>
      <w:r w:rsidR="008D4F6C">
        <w:t xml:space="preserve">invasive </w:t>
      </w:r>
      <w:r>
        <w:t>species</w:t>
      </w:r>
      <w:r w:rsidR="008D4F6C">
        <w:t xml:space="preserve"> such as </w:t>
      </w:r>
      <w:r w:rsidR="001B6814">
        <w:t>yellow flag iris (</w:t>
      </w:r>
      <w:r w:rsidR="001B6814">
        <w:rPr>
          <w:i/>
        </w:rPr>
        <w:t>Iris pseudacorus</w:t>
      </w:r>
      <w:r w:rsidR="001B6814">
        <w:t>) and reed canary grass (</w:t>
      </w:r>
      <w:r w:rsidR="001B6814">
        <w:rPr>
          <w:i/>
        </w:rPr>
        <w:t>Phalaris arundinacea</w:t>
      </w:r>
      <w:r w:rsidR="001B6814">
        <w:t>)</w:t>
      </w:r>
      <w:r>
        <w:t xml:space="preserve">. These observations may inform concepts of habitat stability in the absence of pulse disturbance </w:t>
      </w:r>
      <w:del w:id="1" w:author="Lane, Stefanie" w:date="2023-07-16T15:50:00Z">
        <w:r w:rsidDel="000F1B01">
          <w:delText>pressures, and</w:delText>
        </w:r>
      </w:del>
      <w:ins w:id="2" w:author="Lane, Stefanie" w:date="2023-07-16T15:50:00Z">
        <w:r w:rsidR="000F1B01">
          <w:t>pressures</w:t>
        </w:r>
      </w:ins>
      <w:ins w:id="3" w:author="Lane, Stefanie" w:date="2023-07-16T15:51:00Z">
        <w:r w:rsidR="000F1B01">
          <w:t>,</w:t>
        </w:r>
      </w:ins>
      <w:ins w:id="4" w:author="Lane, Stefanie" w:date="2023-07-16T15:50:00Z">
        <w:r w:rsidR="000F1B01">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53C3D633" w:rsidR="004D1A85" w:rsidRDefault="004D1A85" w:rsidP="008C6DF1">
      <w:pPr>
        <w:rPr>
          <w:rFonts w:asciiTheme="majorHAnsi" w:eastAsiaTheme="majorEastAsia" w:hAnsiTheme="majorHAnsi" w:cstheme="majorBidi"/>
          <w:color w:val="2F5496" w:themeColor="accent1" w:themeShade="BF"/>
          <w:sz w:val="32"/>
          <w:szCs w:val="32"/>
        </w:rPr>
      </w:pPr>
      <w:r>
        <w:t xml:space="preserve">We are grateful to Z. Davis for providing R programming advic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2817AB9B"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5" w:author="Lane, Stefanie" w:date="2023-07-26T16:13:00Z">
        <w:r w:rsidR="003B2DDD" w:rsidDel="00563CDE">
          <w:delText xml:space="preserve">on </w:delText>
        </w:r>
      </w:del>
      <w:ins w:id="6" w:author="Lane, Stefanie" w:date="2023-07-26T16:13:00Z">
        <w:r w:rsidR="00563CDE">
          <w:t xml:space="preserve">according to </w:t>
        </w:r>
      </w:ins>
      <w:ins w:id="7" w:author="Lane, Stefanie" w:date="2023-07-26T16:11:00Z">
        <w:r w:rsidR="003F6D05">
          <w:t>daily</w:t>
        </w:r>
      </w:ins>
      <w:ins w:id="8" w:author="Lane, Stefanie" w:date="2023-07-26T16:13:00Z">
        <w:r w:rsidR="00DA71CC">
          <w:t xml:space="preserve"> and</w:t>
        </w:r>
      </w:ins>
      <w:ins w:id="9" w:author="Lane, Stefanie" w:date="2023-07-26T16:11:00Z">
        <w:r w:rsidR="003F6D05">
          <w:t xml:space="preserve"> monthly</w:t>
        </w:r>
      </w:ins>
      <w:ins w:id="10" w:author="Lane, Stefanie" w:date="2023-07-26T16:13:00Z">
        <w:r w:rsidR="00DA71CC">
          <w:t xml:space="preserve"> </w:t>
        </w:r>
        <w:r w:rsidR="009D4C55">
          <w:t xml:space="preserve">cycles, as well </w:t>
        </w:r>
      </w:ins>
      <w:ins w:id="11" w:author="Lane, Stefanie" w:date="2023-07-26T16:14:00Z">
        <w:r w:rsidR="00666FC7">
          <w:t xml:space="preserve">changes due to </w:t>
        </w:r>
      </w:ins>
      <w:ins w:id="12" w:author="Lane, Stefanie" w:date="2023-07-26T16:13:00Z">
        <w:r w:rsidR="009D4C55">
          <w:t>ecosystem scale processes such as sedimentation or marsh subsidence on</w:t>
        </w:r>
      </w:ins>
      <w:ins w:id="13"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rsidRPr="009223DE">
        <w:rPr>
          <w:highlight w:val="yellow"/>
          <w:rPrChange w:id="14" w:author="Gary" w:date="2023-08-18T16:26:00Z">
            <w:rPr/>
          </w:rPrChange>
        </w:rPr>
        <w:t xml:space="preserve">Because these ecosystems </w:t>
      </w:r>
      <w:r w:rsidR="00C86781" w:rsidRPr="009223DE">
        <w:rPr>
          <w:highlight w:val="yellow"/>
          <w:rPrChange w:id="15" w:author="Gary" w:date="2023-08-18T16:26:00Z">
            <w:rPr/>
          </w:rPrChange>
        </w:rPr>
        <w:t>will experience accelerated change under sea level rise</w:t>
      </w:r>
      <w:r w:rsidR="00D00AEA" w:rsidRPr="009223DE">
        <w:rPr>
          <w:highlight w:val="yellow"/>
          <w:rPrChange w:id="16" w:author="Gary" w:date="2023-08-18T16:26:00Z">
            <w:rPr/>
          </w:rPrChange>
        </w:rPr>
        <w:t xml:space="preserve">, </w:t>
      </w:r>
      <w:r w:rsidR="003E5928" w:rsidRPr="009223DE">
        <w:rPr>
          <w:highlight w:val="yellow"/>
          <w:rPrChange w:id="17" w:author="Gary" w:date="2023-08-18T16:26:00Z">
            <w:rPr/>
          </w:rPrChange>
        </w:rPr>
        <w:t>they</w:t>
      </w:r>
      <w:r w:rsidR="007F224A" w:rsidRPr="009223DE">
        <w:rPr>
          <w:highlight w:val="yellow"/>
          <w:rPrChange w:id="18" w:author="Gary" w:date="2023-08-18T16:26:00Z">
            <w:rPr/>
          </w:rPrChange>
        </w:rPr>
        <w:t xml:space="preserve"> are of increasing</w:t>
      </w:r>
      <w:r w:rsidR="00D00AEA" w:rsidRPr="009223DE">
        <w:rPr>
          <w:highlight w:val="yellow"/>
          <w:rPrChange w:id="19" w:author="Gary" w:date="2023-08-18T16:26:00Z">
            <w:rPr/>
          </w:rPrChange>
        </w:rPr>
        <w:t xml:space="preserve"> conservation</w:t>
      </w:r>
      <w:r w:rsidR="007F224A" w:rsidRPr="009223DE">
        <w:rPr>
          <w:highlight w:val="yellow"/>
          <w:rPrChange w:id="20" w:author="Gary" w:date="2023-08-18T16:26:00Z">
            <w:rPr/>
          </w:rPrChange>
        </w:rPr>
        <w:t xml:space="preserve"> </w:t>
      </w:r>
      <w:commentRangeStart w:id="21"/>
      <w:r w:rsidR="001369F0" w:rsidRPr="009223DE">
        <w:rPr>
          <w:highlight w:val="yellow"/>
          <w:rPrChange w:id="22" w:author="Gary" w:date="2023-08-18T16:26:00Z">
            <w:rPr/>
          </w:rPrChange>
        </w:rPr>
        <w:t>concern</w:t>
      </w:r>
      <w:commentRangeEnd w:id="21"/>
      <w:r w:rsidR="009223DE">
        <w:rPr>
          <w:rStyle w:val="CommentReference"/>
        </w:rPr>
        <w:commentReference w:id="21"/>
      </w:r>
      <w:r w:rsidR="003069B8">
        <w:t xml:space="preserve"> </w:t>
      </w:r>
      <w:r w:rsidR="000335B7" w:rsidRPr="000335B7">
        <w:rPr>
          <w:rFonts w:ascii="Calibri" w:hAnsi="Calibri" w:cs="Calibri"/>
        </w:rPr>
        <w:t>(Brophy et al., 2019)</w:t>
      </w:r>
      <w:r w:rsidR="00391339">
        <w:t xml:space="preserve">; </w:t>
      </w:r>
      <w:r w:rsidR="00391339" w:rsidRPr="00337B0C">
        <w:rPr>
          <w:highlight w:val="yellow"/>
          <w:rPrChange w:id="23" w:author="Gary" w:date="2023-08-29T10:18:00Z">
            <w:rPr/>
          </w:rPrChange>
        </w:rPr>
        <w:t>u</w:t>
      </w:r>
      <w:r w:rsidR="001369F0" w:rsidRPr="00337B0C">
        <w:rPr>
          <w:highlight w:val="yellow"/>
          <w:rPrChange w:id="24" w:author="Gary" w:date="2023-08-29T10:18:00Z">
            <w:rPr/>
          </w:rPrChange>
        </w:rPr>
        <w:t xml:space="preserve">nderstanding estuarine habitat </w:t>
      </w:r>
      <w:r w:rsidR="002E36A8" w:rsidRPr="00337B0C">
        <w:rPr>
          <w:highlight w:val="yellow"/>
          <w:rPrChange w:id="25" w:author="Gary" w:date="2023-08-29T10:18:00Z">
            <w:rPr/>
          </w:rPrChange>
        </w:rPr>
        <w:t xml:space="preserve">changes and implications for habitat </w:t>
      </w:r>
      <w:r w:rsidR="00EC79B9" w:rsidRPr="00337B0C">
        <w:rPr>
          <w:highlight w:val="yellow"/>
          <w:rPrChange w:id="26" w:author="Gary" w:date="2023-08-29T10:18:00Z">
            <w:rPr/>
          </w:rPrChange>
        </w:rPr>
        <w:t xml:space="preserve">stability can inform </w:t>
      </w:r>
      <w:r w:rsidR="00193416" w:rsidRPr="00337B0C">
        <w:rPr>
          <w:highlight w:val="yellow"/>
          <w:rPrChange w:id="27" w:author="Gary" w:date="2023-08-29T10:18:00Z">
            <w:rPr/>
          </w:rPrChange>
        </w:rPr>
        <w:t>global</w:t>
      </w:r>
      <w:r w:rsidR="009565D0" w:rsidRPr="00337B0C">
        <w:rPr>
          <w:highlight w:val="yellow"/>
          <w:rPrChange w:id="28" w:author="Gary" w:date="2023-08-29T10:18:00Z">
            <w:rPr/>
          </w:rPrChange>
        </w:rPr>
        <w:t xml:space="preserve"> change resilience strategies.</w:t>
      </w:r>
      <w:r w:rsidR="009565D0">
        <w:t xml:space="preserve">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commentRangeStart w:id="29"/>
      <w:r w:rsidR="00E77D51">
        <w:t>geography</w:t>
      </w:r>
      <w:commentRangeEnd w:id="29"/>
      <w:r w:rsidR="007164DF">
        <w:rPr>
          <w:rStyle w:val="CommentReference"/>
        </w:rPr>
        <w:commentReference w:id="29"/>
      </w:r>
      <w:r w:rsidR="0039133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 xml:space="preserve">the condition </w:t>
      </w:r>
      <w:commentRangeStart w:id="30"/>
      <w:r w:rsidR="00147878">
        <w:t>of</w:t>
      </w:r>
      <w:commentRangeEnd w:id="30"/>
      <w:r w:rsidR="00D75B02">
        <w:rPr>
          <w:rStyle w:val="CommentReference"/>
        </w:rPr>
        <w:commentReference w:id="30"/>
      </w:r>
      <w:r w:rsidR="00147878">
        <w:t xml:space="preserve">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31" w:author="Lane, Stefanie" w:date="2023-07-26T16:15:00Z">
        <w:r w:rsidR="00764763">
          <w:t xml:space="preserve">adapt to </w:t>
        </w:r>
      </w:ins>
      <w:del w:id="32"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77777777" w:rsidR="00C30056" w:rsidRDefault="00592C5E" w:rsidP="00F02440">
      <w:pPr>
        <w:rPr>
          <w:ins w:id="33" w:author="Lane, Stefanie" w:date="2023-07-26T16:16:00Z"/>
        </w:rPr>
      </w:pPr>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p>
    <w:p w14:paraId="2F5300E4" w14:textId="28991E17" w:rsidR="00C30056" w:rsidRDefault="00B111E4" w:rsidP="00F02440">
      <w:pPr>
        <w:rPr>
          <w:ins w:id="34" w:author="Lane, Stefanie" w:date="2023-07-26T16:16:00Z"/>
        </w:rPr>
      </w:pPr>
      <w:ins w:id="35" w:author="Lane, Stefanie" w:date="2023-07-26T16:16:00Z">
        <w:r w:rsidRPr="00B111E4">
          <w:rPr>
            <w:highlight w:val="green"/>
            <w:rPrChange w:id="36" w:author="Lane, Stefanie" w:date="2023-07-26T16:17:00Z">
              <w:rPr/>
            </w:rPrChange>
          </w:rPr>
          <w:t>Insert content: exp</w:t>
        </w:r>
      </w:ins>
      <w:ins w:id="37" w:author="Lane, Stefanie" w:date="2023-07-26T16:17:00Z">
        <w:r w:rsidRPr="00B111E4">
          <w:rPr>
            <w:highlight w:val="green"/>
            <w:rPrChange w:id="38" w:author="Lane, Stefanie" w:date="2023-07-26T16:17:00Z">
              <w:rPr/>
            </w:rPrChange>
          </w:rPr>
          <w:t xml:space="preserve">lain estuarine hydrologic changes broadly (foreshadow methods), wrt SLR, discharge, accretion/subsidence, and link to plant </w:t>
        </w:r>
        <w:commentRangeStart w:id="39"/>
        <w:r w:rsidRPr="00B111E4">
          <w:rPr>
            <w:highlight w:val="green"/>
            <w:rPrChange w:id="40" w:author="Lane, Stefanie" w:date="2023-07-26T16:17:00Z">
              <w:rPr/>
            </w:rPrChange>
          </w:rPr>
          <w:t>zonation</w:t>
        </w:r>
      </w:ins>
      <w:commentRangeEnd w:id="39"/>
      <w:r w:rsidR="007937DF">
        <w:rPr>
          <w:rStyle w:val="CommentReference"/>
        </w:rPr>
        <w:commentReference w:id="39"/>
      </w:r>
      <w:ins w:id="41" w:author="Lane, Stefanie" w:date="2023-07-26T16:17:00Z">
        <w:r w:rsidRPr="00B111E4">
          <w:rPr>
            <w:highlight w:val="green"/>
            <w:rPrChange w:id="42" w:author="Lane, Stefanie" w:date="2023-07-26T16:17:00Z">
              <w:rPr/>
            </w:rPrChange>
          </w:rPr>
          <w:t>.</w:t>
        </w:r>
        <w:r>
          <w:t xml:space="preserve"> </w:t>
        </w:r>
      </w:ins>
    </w:p>
    <w:p w14:paraId="4A26B4C7" w14:textId="390CD2B5" w:rsidR="007C0BCF" w:rsidRPr="00AA2F85" w:rsidRDefault="0074167B" w:rsidP="00F02440">
      <w:r w:rsidRPr="00535270">
        <w:t>Two</w:t>
      </w:r>
      <w:r w:rsidR="00645972" w:rsidRPr="00535270">
        <w:t xml:space="preserve"> historical</w:t>
      </w:r>
      <w:r w:rsidRPr="00535270">
        <w:t xml:space="preserve"> </w:t>
      </w:r>
      <w:ins w:id="43" w:author="Gary" w:date="2023-09-05T12:46:00Z">
        <w:r w:rsidR="00A0696C">
          <w:t xml:space="preserve">vegetation </w:t>
        </w:r>
      </w:ins>
      <w:r w:rsidRPr="00535270">
        <w:t xml:space="preserve">studies </w:t>
      </w:r>
      <w:ins w:id="44" w:author="Gary" w:date="2023-09-05T12:46:00Z">
        <w:r w:rsidR="00A0696C">
          <w:t xml:space="preserve">have been </w:t>
        </w:r>
      </w:ins>
      <w:r w:rsidRPr="00535270">
        <w:t>conducted in Ladner Marsh</w:t>
      </w:r>
      <w:ins w:id="45" w:author="Gary" w:date="2023-09-05T12:49:00Z">
        <w:r w:rsidR="00F1535F">
          <w:t>,</w:t>
        </w:r>
      </w:ins>
      <w:r w:rsidR="00FE2BE8" w:rsidRPr="00535270">
        <w:t xml:space="preserve"> </w:t>
      </w:r>
      <w:del w:id="46" w:author="Gary" w:date="2023-09-05T12:49:00Z">
        <w:r w:rsidR="00FE2BE8" w:rsidRPr="00DC704D" w:rsidDel="00F1535F">
          <w:delText>(</w:delText>
        </w:r>
      </w:del>
      <w:r w:rsidR="00FE2BE8" w:rsidRPr="00DC704D">
        <w:t>Bradfield &amp; Porter</w:t>
      </w:r>
      <w:del w:id="47" w:author="Gary" w:date="2023-09-05T12:50:00Z">
        <w:r w:rsidR="00FE2BE8" w:rsidRPr="00DC704D" w:rsidDel="00F1535F">
          <w:delText>,</w:delText>
        </w:r>
      </w:del>
      <w:r w:rsidR="00FE2BE8" w:rsidRPr="00DC704D">
        <w:t xml:space="preserve"> </w:t>
      </w:r>
      <w:ins w:id="48" w:author="Gary" w:date="2023-09-05T12:50:00Z">
        <w:r w:rsidR="00F1535F">
          <w:t>(</w:t>
        </w:r>
      </w:ins>
      <w:r w:rsidR="00FE2BE8" w:rsidRPr="00DC704D">
        <w:t>1982</w:t>
      </w:r>
      <w:ins w:id="49" w:author="Gary" w:date="2023-09-05T12:50:00Z">
        <w:r w:rsidR="00F1535F">
          <w:t>)</w:t>
        </w:r>
      </w:ins>
      <w:del w:id="50" w:author="Gary" w:date="2023-09-05T12:50:00Z">
        <w:r w:rsidR="00FE2BE8" w:rsidRPr="00DC704D" w:rsidDel="00F1535F">
          <w:delText>;</w:delText>
        </w:r>
      </w:del>
      <w:r w:rsidR="00FE2BE8" w:rsidRPr="00DC704D">
        <w:t xml:space="preserve"> </w:t>
      </w:r>
      <w:ins w:id="51" w:author="Gary" w:date="2023-09-05T12:50:00Z">
        <w:r w:rsidR="00F1535F">
          <w:t xml:space="preserve">and </w:t>
        </w:r>
      </w:ins>
      <w:r w:rsidR="00FE2BE8" w:rsidRPr="00DC704D">
        <w:t>Denoth &amp; Myers</w:t>
      </w:r>
      <w:del w:id="52" w:author="Gary" w:date="2023-09-05T12:50:00Z">
        <w:r w:rsidR="00FE2BE8" w:rsidRPr="00DC704D" w:rsidDel="00F1535F">
          <w:delText>,</w:delText>
        </w:r>
      </w:del>
      <w:r w:rsidR="00FE2BE8" w:rsidRPr="00DC704D">
        <w:t xml:space="preserve"> </w:t>
      </w:r>
      <w:ins w:id="53" w:author="Gary" w:date="2023-09-05T12:51:00Z">
        <w:r w:rsidR="00F1535F">
          <w:t>(</w:t>
        </w:r>
      </w:ins>
      <w:r w:rsidR="00FE2BE8" w:rsidRPr="00DC704D">
        <w:t>2007)</w:t>
      </w:r>
      <w:ins w:id="54" w:author="Gary" w:date="2023-09-05T12:47:00Z">
        <w:r w:rsidR="00A0696C">
          <w:t>. In this</w:t>
        </w:r>
      </w:ins>
      <w:ins w:id="55" w:author="Gary" w:date="2023-09-05T12:48:00Z">
        <w:r w:rsidR="00A0696C">
          <w:t xml:space="preserve"> paper we </w:t>
        </w:r>
        <w:r w:rsidR="00A0696C" w:rsidRPr="00A0696C">
          <w:rPr>
            <w:rPrChange w:id="56" w:author="Gary" w:date="2023-09-05T12:48:00Z">
              <w:rPr>
                <w:highlight w:val="yellow"/>
              </w:rPr>
            </w:rPrChange>
          </w:rPr>
          <w:t xml:space="preserve">reference </w:t>
        </w:r>
      </w:ins>
      <w:ins w:id="57" w:author="Gary" w:date="2023-09-05T12:52:00Z">
        <w:r w:rsidR="00F1535F">
          <w:t xml:space="preserve">the </w:t>
        </w:r>
      </w:ins>
      <w:ins w:id="58" w:author="Gary" w:date="2023-09-05T12:59:00Z">
        <w:r w:rsidR="00101266">
          <w:t xml:space="preserve">datasets from these studies by </w:t>
        </w:r>
      </w:ins>
      <w:ins w:id="59" w:author="Gary" w:date="2023-09-05T12:48:00Z">
        <w:r w:rsidR="00A0696C" w:rsidRPr="00A0696C">
          <w:rPr>
            <w:rPrChange w:id="60" w:author="Gary" w:date="2023-09-05T12:48:00Z">
              <w:rPr>
                <w:highlight w:val="yellow"/>
              </w:rPr>
            </w:rPrChange>
          </w:rPr>
          <w:t xml:space="preserve">dates </w:t>
        </w:r>
      </w:ins>
      <w:ins w:id="61" w:author="Gary" w:date="2023-09-05T12:53:00Z">
        <w:r w:rsidR="00F1535F">
          <w:t>of field sampling</w:t>
        </w:r>
      </w:ins>
      <w:ins w:id="62" w:author="Gary" w:date="2023-09-05T13:00:00Z">
        <w:r w:rsidR="00101266">
          <w:t>, 197</w:t>
        </w:r>
      </w:ins>
      <w:ins w:id="63" w:author="Gary" w:date="2023-09-05T12:53:00Z">
        <w:r w:rsidR="00F1535F">
          <w:t>9 and 1999</w:t>
        </w:r>
      </w:ins>
      <w:ins w:id="64" w:author="Gary" w:date="2023-09-05T12:54:00Z">
        <w:r w:rsidR="00F1535F">
          <w:t>, respectively, ra</w:t>
        </w:r>
      </w:ins>
      <w:ins w:id="65" w:author="Gary" w:date="2023-09-05T12:48:00Z">
        <w:r w:rsidR="00A0696C" w:rsidRPr="00A0696C">
          <w:rPr>
            <w:rPrChange w:id="66" w:author="Gary" w:date="2023-09-05T12:48:00Z">
              <w:rPr>
                <w:highlight w:val="yellow"/>
              </w:rPr>
            </w:rPrChange>
          </w:rPr>
          <w:t xml:space="preserve">ther than </w:t>
        </w:r>
      </w:ins>
      <w:ins w:id="67" w:author="Gary" w:date="2023-09-05T13:00:00Z">
        <w:r w:rsidR="00101266">
          <w:t xml:space="preserve">the </w:t>
        </w:r>
      </w:ins>
      <w:ins w:id="68" w:author="Gary" w:date="2023-09-05T12:48:00Z">
        <w:r w:rsidR="00A0696C" w:rsidRPr="00A0696C">
          <w:rPr>
            <w:rPrChange w:id="69" w:author="Gary" w:date="2023-09-05T12:48:00Z">
              <w:rPr>
                <w:highlight w:val="yellow"/>
              </w:rPr>
            </w:rPrChange>
          </w:rPr>
          <w:t>publication dates</w:t>
        </w:r>
      </w:ins>
      <w:ins w:id="70" w:author="Gary" w:date="2023-09-05T13:00:00Z">
        <w:r w:rsidR="00101266">
          <w:t>.  Both studies</w:t>
        </w:r>
      </w:ins>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lastRenderedPageBreak/>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Fescue (</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commentRangeStart w:id="71"/>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commentRangeEnd w:id="71"/>
      <w:r w:rsidR="00EC1D5C">
        <w:rPr>
          <w:rStyle w:val="CommentReference"/>
        </w:rPr>
        <w:commentReference w:id="71"/>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72" w:name="_Hlk113366234"/>
      <w:r>
        <w:t xml:space="preserve">Are </w:t>
      </w:r>
      <w:r w:rsidR="00C04EFB">
        <w:t xml:space="preserve">tidal freshwater marsh </w:t>
      </w:r>
      <w:r>
        <w:t xml:space="preserve">assemblages characterized by the same </w:t>
      </w:r>
      <w:r w:rsidRPr="000C7C19">
        <w:rPr>
          <w:highlight w:val="yellow"/>
          <w:rPrChange w:id="73" w:author="Gary" w:date="2023-08-29T10:26:00Z">
            <w:rPr/>
          </w:rPrChange>
        </w:rPr>
        <w:t>dominant</w:t>
      </w:r>
      <w:r w:rsidR="00D374F5" w:rsidRPr="000C7C19">
        <w:rPr>
          <w:highlight w:val="yellow"/>
          <w:rPrChange w:id="74" w:author="Gary" w:date="2023-08-29T10:26:00Z">
            <w:rPr/>
          </w:rPrChange>
        </w:rPr>
        <w:t xml:space="preserve"> plant</w:t>
      </w:r>
      <w:r w:rsidRPr="000C7C19">
        <w:rPr>
          <w:highlight w:val="yellow"/>
          <w:rPrChange w:id="75" w:author="Gary" w:date="2023-08-29T10:26:00Z">
            <w:rPr/>
          </w:rPrChange>
        </w:rP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F3109C7" w:rsidR="003213DF" w:rsidRDefault="00DD041B" w:rsidP="00114665">
      <w:pPr>
        <w:pStyle w:val="ListParagraph"/>
        <w:numPr>
          <w:ilvl w:val="0"/>
          <w:numId w:val="40"/>
        </w:numPr>
      </w:pPr>
      <w:r>
        <w:t xml:space="preserve">Are assemblages characterized by similar </w:t>
      </w:r>
      <w:r w:rsidRPr="000C7C19">
        <w:rPr>
          <w:highlight w:val="yellow"/>
          <w:rPrChange w:id="76" w:author="Gary" w:date="2023-08-29T10:26:00Z">
            <w:rPr/>
          </w:rPrChange>
        </w:rPr>
        <w:t>indicator</w:t>
      </w:r>
      <w:r w:rsidR="00D374F5" w:rsidRPr="000C7C19">
        <w:rPr>
          <w:highlight w:val="yellow"/>
          <w:rPrChange w:id="77" w:author="Gary" w:date="2023-08-29T10:26:00Z">
            <w:rPr/>
          </w:rPrChange>
        </w:rPr>
        <w:t xml:space="preserve"> plant</w:t>
      </w:r>
      <w:r w:rsidRPr="000C7C19">
        <w:rPr>
          <w:highlight w:val="yellow"/>
          <w:rPrChange w:id="78" w:author="Gary" w:date="2023-08-29T10:26:00Z">
            <w:rPr/>
          </w:rPrChange>
        </w:rPr>
        <w:t xml:space="preserve"> </w:t>
      </w:r>
      <w:commentRangeStart w:id="79"/>
      <w:r w:rsidRPr="000C7C19">
        <w:rPr>
          <w:highlight w:val="yellow"/>
          <w:rPrChange w:id="80" w:author="Gary" w:date="2023-08-29T10:26:00Z">
            <w:rPr/>
          </w:rPrChange>
        </w:rPr>
        <w:t>species</w:t>
      </w:r>
      <w:commentRangeEnd w:id="79"/>
      <w:r w:rsidR="000C7C19">
        <w:rPr>
          <w:rStyle w:val="CommentReference"/>
        </w:rPr>
        <w:commentReference w:id="79"/>
      </w:r>
      <w:r>
        <w:t xml:space="preserve">? If not, which species gained or lost are </w:t>
      </w:r>
      <w:commentRangeStart w:id="81"/>
      <w:r w:rsidR="008B0BB8">
        <w:t xml:space="preserve">associated with </w:t>
      </w:r>
      <w:r>
        <w:t>changes within each assemblage</w:t>
      </w:r>
      <w:commentRangeEnd w:id="81"/>
      <w:r w:rsidR="000C7C19">
        <w:rPr>
          <w:rStyle w:val="CommentReference"/>
        </w:rPr>
        <w:commentReference w:id="81"/>
      </w:r>
      <w:r>
        <w:t xml:space="preserv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72"/>
    </w:p>
    <w:p w14:paraId="23050A05" w14:textId="48D5F8F7" w:rsidR="0043651F" w:rsidRDefault="0022363E">
      <w:pPr>
        <w:pStyle w:val="Heading1"/>
        <w:rPr>
          <w:ins w:id="82" w:author="Lane, Stefanie" w:date="2023-07-26T16:03:00Z"/>
        </w:rPr>
        <w:pPrChange w:id="83" w:author="Lane, Stefanie" w:date="2023-07-26T16:03:00Z">
          <w:pPr/>
        </w:pPrChange>
      </w:pPr>
      <w:r>
        <w:t>Methods</w:t>
      </w:r>
    </w:p>
    <w:p w14:paraId="23B21028" w14:textId="3DF44AEE" w:rsidR="0043651F" w:rsidRPr="0043651F" w:rsidRDefault="0043651F">
      <w:pPr>
        <w:pStyle w:val="Heading2"/>
        <w:pPrChange w:id="84" w:author="Lane, Stefanie" w:date="2023-07-26T16:03:00Z">
          <w:pPr>
            <w:pStyle w:val="Heading1"/>
          </w:pPr>
        </w:pPrChange>
      </w:pPr>
      <w:ins w:id="85" w:author="Lane, Stefanie" w:date="2023-07-26T16:03:00Z">
        <w:r>
          <w:t>Site history &amp; context</w:t>
        </w:r>
      </w:ins>
    </w:p>
    <w:p w14:paraId="0B5BF99B" w14:textId="7E3541F2" w:rsidR="008B255A" w:rsidRDefault="007F357F" w:rsidP="007F357F">
      <w:pPr>
        <w:pStyle w:val="NoSpacing"/>
        <w:rPr>
          <w:ins w:id="86" w:author="Lane, Stefanie" w:date="2023-07-26T16:04: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ins w:id="87" w:author="Lane, Stefanie" w:date="2023-07-26T12:03:00Z">
        <w:r w:rsidR="009B2683" w:rsidRPr="00E11649">
          <w:rPr>
            <w:highlight w:val="green"/>
            <w:rPrChange w:id="88" w:author="Lane, Stefanie" w:date="2023-07-26T12:16:00Z">
              <w:rPr/>
            </w:rPrChange>
          </w:rPr>
          <w:t xml:space="preserve">New content: </w:t>
        </w:r>
        <w:r w:rsidR="00DA26CA" w:rsidRPr="00E11649">
          <w:rPr>
            <w:highlight w:val="green"/>
            <w:rPrChange w:id="89" w:author="Lane, Stefanie" w:date="2023-07-26T12:16:00Z">
              <w:rPr/>
            </w:rPrChange>
          </w:rPr>
          <w:t>explain hydrologic</w:t>
        </w:r>
      </w:ins>
      <w:ins w:id="90" w:author="Lane, Stefanie" w:date="2023-07-26T12:04:00Z">
        <w:r w:rsidR="00DA26CA" w:rsidRPr="00E11649">
          <w:rPr>
            <w:highlight w:val="green"/>
            <w:rPrChange w:id="91" w:author="Lane, Stefanie" w:date="2023-07-26T12:16:00Z">
              <w:rPr/>
            </w:rPrChange>
          </w:rPr>
          <w:t>/sediment/SLR changes during the 1979-2019 period; elaborate broader changes prior to 1979 wrt watershed modification</w:t>
        </w:r>
      </w:ins>
      <w:ins w:id="92" w:author="Lane, Stefanie" w:date="2023-07-26T12:05:00Z">
        <w:r w:rsidR="00243976" w:rsidRPr="00E11649">
          <w:rPr>
            <w:highlight w:val="green"/>
            <w:rPrChange w:id="93" w:author="Lane, Stefanie" w:date="2023-07-26T12:16:00Z">
              <w:rPr>
                <w:highlight w:val="cyan"/>
              </w:rPr>
            </w:rPrChange>
          </w:rPr>
          <w:t>. Transition to discuss</w:t>
        </w:r>
      </w:ins>
      <w:ins w:id="94" w:author="Lane, Stefanie" w:date="2023-07-26T12:06:00Z">
        <w:r w:rsidR="00F85AD0" w:rsidRPr="00E11649">
          <w:rPr>
            <w:highlight w:val="green"/>
            <w:rPrChange w:id="95" w:author="Lane, Stefanie" w:date="2023-07-26T12:16:00Z">
              <w:rPr>
                <w:highlight w:val="cyan"/>
              </w:rPr>
            </w:rPrChange>
          </w:rPr>
          <w:t xml:space="preserve"> plant zonation broadly, and articulate the </w:t>
        </w:r>
        <w:r w:rsidR="00C11CCD" w:rsidRPr="00E11649">
          <w:rPr>
            <w:highlight w:val="green"/>
            <w:rPrChange w:id="96" w:author="Lane, Stefanie" w:date="2023-07-26T12:16:00Z">
              <w:rPr>
                <w:highlight w:val="cyan"/>
              </w:rPr>
            </w:rPrChange>
          </w:rPr>
          <w:t>elevation zones encountered in this study</w:t>
        </w:r>
      </w:ins>
      <w:ins w:id="97" w:author="Lane, Stefanie" w:date="2023-07-26T12:04:00Z">
        <w:r w:rsidR="00DA26CA" w:rsidRPr="00E11649">
          <w:rPr>
            <w:highlight w:val="green"/>
            <w:rPrChange w:id="98" w:author="Lane, Stefanie" w:date="2023-07-26T12:16:00Z">
              <w:rPr/>
            </w:rPrChange>
          </w:rPr>
          <w:t>.</w:t>
        </w:r>
        <w:r w:rsidR="00DA26CA">
          <w:t xml:space="preserve"> </w:t>
        </w:r>
      </w:ins>
      <w:r w:rsidR="001E2B56">
        <w:t>Plant s</w:t>
      </w:r>
      <w:r w:rsidR="00A15FE2">
        <w:t>pecies common to these habitats are generally herbaceous, and the community is largely dominated by sedges</w:t>
      </w:r>
      <w:ins w:id="99" w:author="Gary" w:date="2023-08-16T10:34:00Z">
        <w:r w:rsidR="006F25C9">
          <w:t>, grass</w:t>
        </w:r>
      </w:ins>
      <w:ins w:id="100" w:author="Gary" w:date="2023-08-16T10:35:00Z">
        <w:r w:rsidR="006F25C9">
          <w:t>es,</w:t>
        </w:r>
      </w:ins>
      <w:del w:id="101" w:author="Gary" w:date="2023-08-16T11:40:00Z">
        <w:r w:rsidR="00A15FE2" w:rsidDel="00734D0B">
          <w:delText xml:space="preserve"> and r</w:delText>
        </w:r>
      </w:del>
      <w:r w:rsidR="00A15FE2">
        <w:t xml:space="preserve">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del w:id="102" w:author="Gary" w:date="2023-09-05T13:07:00Z">
        <w:r w:rsidR="00A41F77" w:rsidRPr="00A8622A" w:rsidDel="00A8622A">
          <w:delText xml:space="preserve">This publication will reference dates the data were collected, rather than publication dates of the corresponding </w:delText>
        </w:r>
        <w:commentRangeStart w:id="103"/>
        <w:r w:rsidR="00A41F77" w:rsidRPr="00A8622A" w:rsidDel="00A8622A">
          <w:delText>studies</w:delText>
        </w:r>
      </w:del>
      <w:commentRangeEnd w:id="103"/>
      <w:r w:rsidR="00A8622A">
        <w:rPr>
          <w:rStyle w:val="CommentReference"/>
        </w:rPr>
        <w:commentReference w:id="103"/>
      </w:r>
      <w:del w:id="104" w:author="Gary" w:date="2023-09-05T13:07:00Z">
        <w:r w:rsidR="00A41F77" w:rsidRPr="00A8622A" w:rsidDel="00A8622A">
          <w:delText>.</w:delText>
        </w:r>
      </w:del>
      <w:r>
        <w:t xml:space="preserve"> </w:t>
      </w:r>
    </w:p>
    <w:p w14:paraId="71079A83" w14:textId="77777777" w:rsidR="00910B8D" w:rsidRDefault="00910B8D" w:rsidP="007F357F">
      <w:pPr>
        <w:pStyle w:val="NoSpacing"/>
        <w:rPr>
          <w:ins w:id="105" w:author="Lane, Stefanie" w:date="2023-07-26T16:06:00Z"/>
        </w:rPr>
      </w:pPr>
    </w:p>
    <w:p w14:paraId="101140BE" w14:textId="13F3995D" w:rsidR="003158C9" w:rsidRDefault="003158C9">
      <w:pPr>
        <w:pStyle w:val="Heading2"/>
        <w:rPr>
          <w:ins w:id="106" w:author="Lane, Stefanie" w:date="2023-07-26T16:06:00Z"/>
        </w:rPr>
        <w:pPrChange w:id="107" w:author="Lane, Stefanie" w:date="2023-07-26T16:06:00Z">
          <w:pPr>
            <w:pStyle w:val="NoSpacing"/>
          </w:pPr>
        </w:pPrChange>
      </w:pPr>
      <w:ins w:id="108" w:author="Lane, Stefanie" w:date="2023-07-26T16:06:00Z">
        <w:r>
          <w:t xml:space="preserve">Sampling design &amp; harmonization between </w:t>
        </w:r>
        <w:commentRangeStart w:id="109"/>
        <w:r>
          <w:t>observations</w:t>
        </w:r>
      </w:ins>
      <w:commentRangeEnd w:id="109"/>
      <w:r w:rsidR="005A6C4D">
        <w:rPr>
          <w:rStyle w:val="CommentReference"/>
          <w:rFonts w:asciiTheme="minorHAnsi" w:eastAsiaTheme="minorHAnsi" w:hAnsiTheme="minorHAnsi" w:cstheme="minorBidi"/>
          <w:color w:val="auto"/>
        </w:rPr>
        <w:commentReference w:id="109"/>
      </w:r>
    </w:p>
    <w:p w14:paraId="37B085E2" w14:textId="4C59F2DD" w:rsidR="00910B8D" w:rsidDel="00615AD9" w:rsidRDefault="00910B8D">
      <w:pPr>
        <w:rPr>
          <w:del w:id="110" w:author="Lane, Stefanie" w:date="2023-07-26T16:04:00Z"/>
        </w:rPr>
        <w:pPrChange w:id="111" w:author="Lane, Stefanie" w:date="2023-07-26T16:07:00Z">
          <w:pPr>
            <w:pStyle w:val="Heading2"/>
          </w:pPr>
        </w:pPrChange>
      </w:pPr>
    </w:p>
    <w:p w14:paraId="788A8D23" w14:textId="77777777" w:rsidR="00861AEA" w:rsidRDefault="00861AEA" w:rsidP="00861AEA">
      <w:pPr>
        <w:pStyle w:val="NoSpacing"/>
        <w:ind w:firstLine="410"/>
        <w:rPr>
          <w:ins w:id="112" w:author="Gary" w:date="2023-08-16T16:02:00Z"/>
        </w:rPr>
      </w:pPr>
      <w:ins w:id="113" w:author="Gary" w:date="2023-08-16T16:02:00Z">
        <w:r>
          <w:t>In the original 1979 study, seven transects (Q-W) were laid out in a subjective fashion to cross through the main features of vegetation diversity at Ladner Marsh (Fig. 1 in B&amp;P 1982). All transects spanned a similar elevation range across the marsh platform (2-3 m above local chart datum) with the three main plant assemblages (Sedge, Festuca, Bogbean) separated by apparent changes in hydrological conditions along transects.</w:t>
        </w:r>
      </w:ins>
    </w:p>
    <w:p w14:paraId="7655833A" w14:textId="77777777" w:rsidR="00861AEA" w:rsidRDefault="00861AEA" w:rsidP="00861AEA">
      <w:pPr>
        <w:pStyle w:val="NoSpacing"/>
        <w:ind w:firstLine="410"/>
        <w:rPr>
          <w:ins w:id="114" w:author="Gary" w:date="2023-08-16T16:02:00Z"/>
        </w:rPr>
      </w:pPr>
      <w:ins w:id="115" w:author="Gary" w:date="2023-08-16T16:02:00Z">
        <w:r>
          <w:t>In the 1999 study, B&amp;P’s (1982) Fig.1 was used to visually approximate the locations of transects to repeat the vegetation survey</w:t>
        </w:r>
        <w:r w:rsidRPr="009608E4">
          <w:t xml:space="preserve"> </w:t>
        </w:r>
        <w:r>
          <w:t xml:space="preserve">(D&amp;M 2007). In this study (2019 survey), </w:t>
        </w:r>
        <w:r w:rsidRPr="00BD0AC2">
          <w:t>transect locations were determined by overlaying Bradfield &amp; Porter’s (1982) Fig. 1 on a georeferenced basemap,</w:t>
        </w:r>
        <w:r>
          <w:t xml:space="preserve"> </w:t>
        </w:r>
        <w:r w:rsidRPr="00BD0AC2">
          <w:t>aligning prominent features such as tidal channel tributary junctions, marking GPS locations in Avenza Maps (Avenza Systems Inc., Ontario, Canada, v. 3.2), and finding these points in the field (Fig.1c).</w:t>
        </w:r>
        <w:r>
          <w:t xml:space="preserve"> Difficulties arising from the inexact relocations of transects </w:t>
        </w:r>
        <w:r>
          <w:lastRenderedPageBreak/>
          <w:t xml:space="preserve">in the 1999 and 2019 surveys, and aggressive shrub encroachment along transect Q, resulted in an incomplete resampling of all seven transects from the original 1979 survey (further explained below). </w:t>
        </w:r>
      </w:ins>
    </w:p>
    <w:p w14:paraId="499850AA" w14:textId="77777777" w:rsidR="00861AEA" w:rsidRDefault="00861AEA" w:rsidP="00861AEA">
      <w:pPr>
        <w:pStyle w:val="NoSpacing"/>
        <w:ind w:firstLine="410"/>
        <w:rPr>
          <w:ins w:id="116" w:author="Gary" w:date="2023-08-16T16:02:00Z"/>
        </w:rPr>
      </w:pPr>
      <w:ins w:id="117" w:author="Gary" w:date="2023-08-16T16:02:00Z">
        <w:r>
          <w:t>All three studies used a semisystematic approach for determining locations of 1x1 m quadrats along transects. In the 1979 study, quadrats were mainly located at 10 m intervals along transects although this varied in places from 2-20 m depending on local changes in the vegetation (B&amp;P 1982).  In the 1999 study, an attempt was made to follow the quadrat spacing shown in B&amp;P’s (1982) Fig. 3 regardless of perceived vegetation changes along transects. For the 2019 study, quadrat</w:t>
        </w:r>
        <w:r w:rsidRPr="006D79A7">
          <w:t xml:space="preserve"> place</w:t>
        </w:r>
        <w:r>
          <w:t xml:space="preserve">ment was guided by visual </w:t>
        </w:r>
        <w:r w:rsidRPr="00F63CEA">
          <w:t xml:space="preserve">assessment of vegetation patchiness along transects. If patches dominated </w:t>
        </w:r>
        <w:r>
          <w:t xml:space="preserve">(&gt;50 % cover) </w:t>
        </w:r>
        <w:r w:rsidRPr="00F63CEA">
          <w:t>by one or two species</w:t>
        </w:r>
        <w:r>
          <w:t xml:space="preserve"> (not necessarily the three assemblage identifiers)</w:t>
        </w:r>
        <w:r w:rsidRPr="00F63CEA">
          <w:t xml:space="preserve"> continued more than 10 m of transect length, or </w:t>
        </w:r>
        <w:r>
          <w:t xml:space="preserve">if </w:t>
        </w:r>
        <w:r w:rsidRPr="00F63CEA">
          <w:t xml:space="preserve">no dominant species </w:t>
        </w:r>
        <w:r>
          <w:t>was evident</w:t>
        </w:r>
        <w:r w:rsidRPr="00F63CEA">
          <w:t>, we sampled every 10 m of transect length (Fig. 2d). No patches were so small that the 1 m</w:t>
        </w:r>
        <w:r w:rsidRPr="00F63CEA">
          <w:rPr>
            <w:vertAlign w:val="superscript"/>
          </w:rPr>
          <w:t>2</w:t>
        </w:r>
        <w:r w:rsidRPr="00F63CEA">
          <w:t xml:space="preserve"> plot was less than 1 m from the boundary of the next patch.</w:t>
        </w:r>
        <w:r>
          <w:t xml:space="preserve"> Such fine-scale variations in decisions for quadrat placement among the three studies were considered inconsequential for the broader scale assessments of assemblage changes over time.  </w:t>
        </w:r>
      </w:ins>
    </w:p>
    <w:p w14:paraId="735B68B0" w14:textId="77777777" w:rsidR="00861AEA" w:rsidRDefault="00861AEA" w:rsidP="00861AEA">
      <w:pPr>
        <w:pStyle w:val="NoSpacing"/>
        <w:ind w:firstLine="410"/>
        <w:rPr>
          <w:ins w:id="118" w:author="Gary" w:date="2023-08-16T16:02:00Z"/>
        </w:rPr>
      </w:pPr>
      <w:ins w:id="119" w:author="Gary" w:date="2023-08-16T16:02:00Z">
        <w:r>
          <w:t>A</w:t>
        </w:r>
        <w:r w:rsidRPr="008817E3">
          <w:t>ll three s</w:t>
        </w:r>
        <w:r>
          <w:t>tudies</w:t>
        </w:r>
        <w:r w:rsidRPr="008817E3">
          <w:t xml:space="preserve"> </w:t>
        </w:r>
        <w:r>
          <w:t>used the same</w:t>
        </w:r>
        <w:r w:rsidRPr="008817E3">
          <w:t xml:space="preserve"> </w:t>
        </w:r>
        <w:r>
          <w:t>(</w:t>
        </w:r>
        <w:r w:rsidRPr="008817E3">
          <w:t>modified</w:t>
        </w:r>
        <w:r>
          <w:t>)</w:t>
        </w:r>
        <w:r w:rsidRPr="008817E3">
          <w:t xml:space="preserve"> Braun-Blanquet cover class scale for recording species abundance within quadrats: 0 (0% cover), 1 (&lt; 25% cover), 2 (25-50% cover), 3 (50-75% cover), and 4 (&gt; 75% cover). Species were </w:t>
        </w:r>
        <w:r>
          <w:t>included only</w:t>
        </w:r>
        <w:r w:rsidRPr="008817E3">
          <w:t xml:space="preserve"> if their most basal stem </w:t>
        </w:r>
        <w:r>
          <w:t xml:space="preserve">(or rhizome attachment) </w:t>
        </w:r>
        <w:r w:rsidRPr="008817E3">
          <w:t xml:space="preserve">originated </w:t>
        </w:r>
        <w:r>
          <w:t xml:space="preserve">(&gt;50%) </w:t>
        </w:r>
        <w:r w:rsidRPr="008817E3">
          <w:t>within the 1 m</w:t>
        </w:r>
        <w:r w:rsidRPr="008817E3">
          <w:rPr>
            <w:vertAlign w:val="superscript"/>
          </w:rPr>
          <w:t>2</w:t>
        </w:r>
        <w:r w:rsidRPr="008817E3">
          <w:t xml:space="preserve"> quadrat; overhanging </w:t>
        </w:r>
        <w:r>
          <w:t xml:space="preserve">vegetation </w:t>
        </w:r>
        <w:r w:rsidRPr="008817E3">
          <w:t>originating outside the quadrat boundary w</w:t>
        </w:r>
        <w:r>
          <w:t>as</w:t>
        </w:r>
        <w:r w:rsidRPr="008817E3">
          <w:t xml:space="preserve"> not </w:t>
        </w:r>
        <w:r>
          <w:t>includ</w:t>
        </w:r>
        <w:r w:rsidRPr="008817E3">
          <w:t xml:space="preserve">ed. </w:t>
        </w:r>
        <w:r>
          <w:t>Similarly, the aerial portions of included species that</w:t>
        </w:r>
        <w:r w:rsidRPr="008817E3">
          <w:t xml:space="preserve"> extended beyond the </w:t>
        </w:r>
        <w:r>
          <w:t xml:space="preserve">plot </w:t>
        </w:r>
        <w:r w:rsidRPr="008817E3">
          <w:t>boundary</w:t>
        </w:r>
        <w:r>
          <w:t xml:space="preserve"> were not </w:t>
        </w:r>
        <w:r w:rsidRPr="008817E3">
          <w:t>considered</w:t>
        </w:r>
        <w:r>
          <w:t>. Owing to consultation with one of the co-authors (GEB) in the 1999 and 2019 studies, differences in between-observer cover estimation were considered minimal.</w:t>
        </w:r>
      </w:ins>
    </w:p>
    <w:p w14:paraId="3B2B3B17" w14:textId="355E351B" w:rsidR="008B255A" w:rsidDel="005A6C4D" w:rsidRDefault="00447DA1">
      <w:pPr>
        <w:rPr>
          <w:del w:id="120" w:author="Gary" w:date="2023-08-16T15:58:00Z"/>
        </w:rPr>
        <w:pPrChange w:id="121" w:author="Lane, Stefanie" w:date="2023-07-26T16:07:00Z">
          <w:pPr>
            <w:pStyle w:val="NoSpacing"/>
          </w:pPr>
        </w:pPrChange>
      </w:pPr>
      <w:ins w:id="122" w:author="Lane, Stefanie" w:date="2023-07-26T16:07:00Z">
        <w:del w:id="123" w:author="Gary" w:date="2023-08-16T15:58:00Z">
          <w:r w:rsidDel="005A6C4D">
            <w:tab/>
          </w:r>
        </w:del>
      </w:ins>
    </w:p>
    <w:p w14:paraId="1DA793E0" w14:textId="1877310C" w:rsidR="00DF241A" w:rsidDel="00A91EC2" w:rsidRDefault="008B255A" w:rsidP="00861AEA">
      <w:pPr>
        <w:pStyle w:val="NoSpacing"/>
        <w:ind w:firstLine="720"/>
        <w:rPr>
          <w:ins w:id="124" w:author="Lane, Stefanie" w:date="2023-07-26T12:17:00Z"/>
          <w:del w:id="125" w:author="Gary" w:date="2023-08-16T16:00:00Z"/>
        </w:rPr>
      </w:pPr>
      <w:del w:id="126" w:author="Gary" w:date="2023-08-16T15:58:00Z">
        <w:r w:rsidDel="005A6C4D">
          <w:delText xml:space="preserve">Our main goal was to sample the vegetation in a representative way to allow comparison with the datasets collected in 1979 </w:delText>
        </w:r>
        <w:r w:rsidRPr="00A41F77" w:rsidDel="005A6C4D">
          <w:rPr>
            <w:rFonts w:ascii="Calibri" w:hAnsi="Calibri" w:cs="Calibri"/>
          </w:rPr>
          <w:delText>(Bradfield &amp; Porter, 1982)</w:delText>
        </w:r>
        <w:r w:rsidDel="005A6C4D">
          <w:delText xml:space="preserve"> and 1999 </w:delText>
        </w:r>
        <w:r w:rsidRPr="00A41F77" w:rsidDel="005A6C4D">
          <w:rPr>
            <w:rFonts w:ascii="Calibri" w:hAnsi="Calibri" w:cs="Calibri"/>
          </w:rPr>
          <w:delText>(Denoth &amp; Myers, 2007)</w:delText>
        </w:r>
        <w:r w:rsidDel="005A6C4D">
          <w:delText>. Because Bradfield &amp; Porter (1982) wanted to assess whether statistical analysi</w:delText>
        </w:r>
      </w:del>
      <w:ins w:id="127" w:author="Lane, Stefanie" w:date="2023-07-26T12:12:00Z">
        <w:del w:id="128" w:author="Gary" w:date="2023-08-16T15:58:00Z">
          <w:r w:rsidR="004556CD" w:rsidDel="005A6C4D">
            <w:delText>e</w:delText>
          </w:r>
        </w:del>
      </w:ins>
      <w:del w:id="129" w:author="Gary" w:date="2023-08-16T15:58:00Z">
        <w:r w:rsidDel="005A6C4D">
          <w:delText xml:space="preserve">s verified visual estimation of species associations, the sampling conducted in 1979 introduces </w:delText>
        </w:r>
      </w:del>
      <w:ins w:id="130" w:author="Lane, Stefanie" w:date="2023-07-26T12:12:00Z">
        <w:del w:id="131" w:author="Gary" w:date="2023-08-16T15:58:00Z">
          <w:r w:rsidR="004556CD" w:rsidDel="005A6C4D">
            <w:delText>.</w:delText>
          </w:r>
        </w:del>
      </w:ins>
      <w:del w:id="132" w:author="Gary" w:date="2023-08-16T15:58:00Z">
        <w:r w:rsidDel="005A6C4D">
          <w:delText>a bias to statistically confirm patterns identified by subjective visual assessment.</w:delText>
        </w:r>
      </w:del>
      <w:ins w:id="133" w:author="Lane, Stefanie" w:date="2023-07-26T12:12:00Z">
        <w:del w:id="134" w:author="Gary" w:date="2023-08-16T15:58:00Z">
          <w:r w:rsidR="004556CD" w:rsidDel="005A6C4D">
            <w:delText xml:space="preserve"> </w:delText>
          </w:r>
        </w:del>
      </w:ins>
      <w:commentRangeStart w:id="135"/>
      <w:ins w:id="136" w:author="Lane, Stefanie" w:date="2023-07-26T12:13:00Z">
        <w:del w:id="137" w:author="Gary" w:date="2023-08-16T15:58:00Z">
          <w:r w:rsidR="004556CD" w:rsidRPr="006D79A7" w:rsidDel="005A6C4D">
            <w:delText xml:space="preserve">They </w:delText>
          </w:r>
          <w:r w:rsidR="001C4F33" w:rsidRPr="006D79A7" w:rsidDel="005A6C4D">
            <w:delText>placed t</w:delText>
          </w:r>
        </w:del>
      </w:ins>
      <w:ins w:id="138" w:author="Lane, Stefanie" w:date="2023-07-26T12:08:00Z">
        <w:del w:id="139" w:author="Gary" w:date="2023-08-16T15:58:00Z">
          <w:r w:rsidR="00C70DC5" w:rsidRPr="006D79A7" w:rsidDel="005A6C4D">
            <w:delText>ransect</w:delText>
          </w:r>
        </w:del>
      </w:ins>
      <w:ins w:id="140" w:author="Lane, Stefanie" w:date="2023-07-26T12:09:00Z">
        <w:del w:id="141" w:author="Gary" w:date="2023-08-16T15:58:00Z">
          <w:r w:rsidR="00134052" w:rsidRPr="006D79A7" w:rsidDel="005A6C4D">
            <w:delText xml:space="preserve">s </w:delText>
          </w:r>
        </w:del>
      </w:ins>
      <w:ins w:id="142" w:author="Lane, Stefanie" w:date="2023-07-26T12:13:00Z">
        <w:del w:id="143" w:author="Gary" w:date="2023-08-16T15:58:00Z">
          <w:r w:rsidR="001C4F33" w:rsidRPr="006D79A7" w:rsidDel="005A6C4D">
            <w:delText>throughout the marsh</w:delText>
          </w:r>
        </w:del>
      </w:ins>
      <w:ins w:id="144" w:author="Lane, Stefanie" w:date="2023-07-26T12:09:00Z">
        <w:del w:id="145" w:author="Gary" w:date="2023-08-16T15:58:00Z">
          <w:r w:rsidR="00134052" w:rsidRPr="006D79A7" w:rsidDel="005A6C4D">
            <w:delText xml:space="preserve"> </w:delText>
          </w:r>
          <w:r w:rsidR="00173B15" w:rsidRPr="006D79A7" w:rsidDel="005A6C4D">
            <w:delText>to achieve an even distribution across a north-south gradient</w:delText>
          </w:r>
        </w:del>
      </w:ins>
      <w:ins w:id="146" w:author="Lane, Stefanie" w:date="2023-07-26T12:13:00Z">
        <w:del w:id="147" w:author="Gary" w:date="2023-08-16T15:58:00Z">
          <w:r w:rsidR="001C4F33" w:rsidRPr="006D79A7" w:rsidDel="005A6C4D">
            <w:delText>, with transect endpoints sharing a common origin along the main tidal channel through the middle of the marsh (Fig. 1)</w:delText>
          </w:r>
        </w:del>
      </w:ins>
      <w:del w:id="148" w:author="Gary" w:date="2023-08-16T15:58:00Z">
        <w:r w:rsidR="00984524" w:rsidRPr="006D79A7" w:rsidDel="005A6C4D">
          <w:delText xml:space="preserve"> </w:delText>
        </w:r>
      </w:del>
      <w:ins w:id="149" w:author="Lane, Stefanie" w:date="2023-07-26T12:09:00Z">
        <w:del w:id="150" w:author="Gary" w:date="2023-08-16T15:58:00Z">
          <w:r w:rsidR="00173B15" w:rsidRPr="006D79A7" w:rsidDel="005A6C4D">
            <w:delText xml:space="preserve">. While </w:delText>
          </w:r>
        </w:del>
      </w:ins>
      <w:ins w:id="151" w:author="Lane, Stefanie" w:date="2023-07-26T12:13:00Z">
        <w:del w:id="152" w:author="Gary" w:date="2023-08-16T15:58:00Z">
          <w:r w:rsidR="00856D4C" w:rsidRPr="006D79A7" w:rsidDel="005A6C4D">
            <w:delText xml:space="preserve">transects were </w:delText>
          </w:r>
        </w:del>
      </w:ins>
      <w:ins w:id="153" w:author="Lane, Stefanie" w:date="2023-07-26T12:09:00Z">
        <w:del w:id="154" w:author="Gary" w:date="2023-08-16T15:58:00Z">
          <w:r w:rsidR="00173B15" w:rsidRPr="006D79A7" w:rsidDel="005A6C4D">
            <w:delText>not ra</w:delText>
          </w:r>
        </w:del>
        <w:del w:id="155" w:author="Gary" w:date="2023-08-16T16:00:00Z">
          <w:r w:rsidR="00173B15" w:rsidRPr="006D79A7" w:rsidDel="00A91EC2">
            <w:delText>ndom</w:delText>
          </w:r>
        </w:del>
      </w:ins>
      <w:ins w:id="156" w:author="Lane, Stefanie" w:date="2023-07-26T12:13:00Z">
        <w:del w:id="157" w:author="Gary" w:date="2023-08-16T16:00:00Z">
          <w:r w:rsidR="00856D4C" w:rsidRPr="006D79A7" w:rsidDel="00A91EC2">
            <w:delText>ly distributed</w:delText>
          </w:r>
        </w:del>
      </w:ins>
      <w:ins w:id="158" w:author="Lane, Stefanie" w:date="2023-07-26T12:09:00Z">
        <w:del w:id="159" w:author="Gary" w:date="2023-08-16T16:00:00Z">
          <w:r w:rsidR="00173B15" w:rsidRPr="006D79A7" w:rsidDel="00A91EC2">
            <w:delText>,</w:delText>
          </w:r>
        </w:del>
      </w:ins>
      <w:ins w:id="160" w:author="Lane, Stefanie" w:date="2023-07-26T12:13:00Z">
        <w:del w:id="161" w:author="Gary" w:date="2023-08-16T16:00:00Z">
          <w:r w:rsidR="00856D4C" w:rsidRPr="006D79A7" w:rsidDel="00A91EC2">
            <w:delText xml:space="preserve"> the </w:delText>
          </w:r>
        </w:del>
      </w:ins>
      <w:ins w:id="162" w:author="Lane, Stefanie" w:date="2023-07-26T12:14:00Z">
        <w:del w:id="163" w:author="Gary" w:date="2023-08-16T16:00:00Z">
          <w:r w:rsidR="00856D4C" w:rsidRPr="006D79A7" w:rsidDel="00A91EC2">
            <w:delText xml:space="preserve">haphazard transect placement </w:delText>
          </w:r>
        </w:del>
      </w:ins>
      <w:ins w:id="164" w:author="Lane, Stefanie" w:date="2023-07-26T12:09:00Z">
        <w:del w:id="165" w:author="Gary" w:date="2023-08-16T16:00:00Z">
          <w:r w:rsidR="00173B15" w:rsidRPr="006D79A7" w:rsidDel="00A91EC2">
            <w:delText>sought to</w:delText>
          </w:r>
        </w:del>
      </w:ins>
      <w:ins w:id="166" w:author="Lane, Stefanie" w:date="2023-07-26T12:14:00Z">
        <w:del w:id="167" w:author="Gary" w:date="2023-08-16T16:00:00Z">
          <w:r w:rsidR="006D54B6" w:rsidRPr="006D79A7" w:rsidDel="00A91EC2">
            <w:delText xml:space="preserve"> balance surveying as great </w:delText>
          </w:r>
        </w:del>
      </w:ins>
      <w:ins w:id="168" w:author="Lane, Stefanie" w:date="2023-07-26T12:09:00Z">
        <w:del w:id="169" w:author="Gary" w:date="2023-08-16T16:00:00Z">
          <w:r w:rsidR="00173B15" w:rsidRPr="006D79A7" w:rsidDel="00A91EC2">
            <w:delText xml:space="preserve">a spatial extent </w:delText>
          </w:r>
        </w:del>
      </w:ins>
      <w:ins w:id="170" w:author="Lane, Stefanie" w:date="2023-07-26T12:14:00Z">
        <w:del w:id="171" w:author="Gary" w:date="2023-08-16T16:00:00Z">
          <w:r w:rsidR="00856D4C" w:rsidRPr="006D79A7" w:rsidDel="00A91EC2">
            <w:delText xml:space="preserve">of the marsh </w:delText>
          </w:r>
        </w:del>
      </w:ins>
      <w:ins w:id="172" w:author="Lane, Stefanie" w:date="2023-07-26T12:09:00Z">
        <w:del w:id="173" w:author="Gary" w:date="2023-08-16T16:00:00Z">
          <w:r w:rsidR="00173B15" w:rsidRPr="006D79A7" w:rsidDel="00A91EC2">
            <w:delText>as possibl</w:delText>
          </w:r>
        </w:del>
      </w:ins>
      <w:ins w:id="174" w:author="Lane, Stefanie" w:date="2023-07-26T12:10:00Z">
        <w:del w:id="175" w:author="Gary" w:date="2023-08-16T16:00:00Z">
          <w:r w:rsidR="00A97E51" w:rsidRPr="006D79A7" w:rsidDel="00A91EC2">
            <w:delText>e</w:delText>
          </w:r>
        </w:del>
      </w:ins>
      <w:ins w:id="176" w:author="Lane, Stefanie" w:date="2023-07-26T12:14:00Z">
        <w:del w:id="177" w:author="Gary" w:date="2023-08-16T16:00:00Z">
          <w:r w:rsidR="006D54B6" w:rsidRPr="006D79A7" w:rsidDel="00A91EC2">
            <w:delText xml:space="preserve"> given the time and resources available for the project</w:delText>
          </w:r>
        </w:del>
      </w:ins>
      <w:ins w:id="178" w:author="Lane, Stefanie" w:date="2023-07-26T12:10:00Z">
        <w:del w:id="179" w:author="Gary" w:date="2023-08-16T16:00:00Z">
          <w:r w:rsidR="00A97E51" w:rsidRPr="006D79A7" w:rsidDel="00A91EC2">
            <w:delText>. Along each transect, 1 m</w:delText>
          </w:r>
          <w:r w:rsidR="00A97E51" w:rsidRPr="006D79A7" w:rsidDel="00A91EC2">
            <w:rPr>
              <w:vertAlign w:val="superscript"/>
              <w:rPrChange w:id="180" w:author="Lane, Stefanie" w:date="2023-07-26T12:47:00Z">
                <w:rPr/>
              </w:rPrChange>
            </w:rPr>
            <w:delText>2</w:delText>
          </w:r>
          <w:r w:rsidR="00A97E51" w:rsidRPr="006D79A7" w:rsidDel="00A91EC2">
            <w:delText xml:space="preserve"> plots (</w:delText>
          </w:r>
        </w:del>
      </w:ins>
      <w:ins w:id="181" w:author="Lane, Stefanie" w:date="2023-07-26T16:25:00Z">
        <w:del w:id="182" w:author="Gary" w:date="2023-08-16T16:00:00Z">
          <w:r w:rsidR="00932E2E" w:rsidDel="00A91EC2">
            <w:delText xml:space="preserve">rigid </w:delText>
          </w:r>
        </w:del>
      </w:ins>
      <w:ins w:id="183" w:author="Lane, Stefanie" w:date="2023-07-26T12:10:00Z">
        <w:del w:id="184" w:author="Gary" w:date="2023-08-16T16:00:00Z">
          <w:r w:rsidR="00A97E51" w:rsidRPr="006D79A7" w:rsidDel="00A91EC2">
            <w:delText>quadrats</w:delText>
          </w:r>
        </w:del>
      </w:ins>
      <w:ins w:id="185" w:author="Lane, Stefanie" w:date="2023-07-26T16:25:00Z">
        <w:del w:id="186" w:author="Gary" w:date="2023-08-16T16:00:00Z">
          <w:r w:rsidR="00932E2E" w:rsidDel="00A91EC2">
            <w:delText xml:space="preserve"> made of 1.27 cm (1/2 inch) schedule 40 PVC</w:delText>
          </w:r>
        </w:del>
      </w:ins>
      <w:ins w:id="187" w:author="Lane, Stefanie" w:date="2023-07-26T12:10:00Z">
        <w:del w:id="188" w:author="Gary" w:date="2023-08-16T16:00:00Z">
          <w:r w:rsidR="00A97E51" w:rsidRPr="006D79A7" w:rsidDel="00A91EC2">
            <w:delText xml:space="preserve">) were placed </w:delText>
          </w:r>
          <w:r w:rsidR="00D322B3" w:rsidRPr="006D79A7" w:rsidDel="00A91EC2">
            <w:delText>wherever vegetation composition was perceived to substantially shift from one</w:delText>
          </w:r>
        </w:del>
      </w:ins>
      <w:ins w:id="189" w:author="Lane, Stefanie" w:date="2023-07-26T12:11:00Z">
        <w:del w:id="190" w:author="Gary" w:date="2023-08-16T16:00:00Z">
          <w:r w:rsidR="00D322B3" w:rsidRPr="006D79A7" w:rsidDel="00A91EC2">
            <w:delText xml:space="preserve"> dom</w:delText>
          </w:r>
          <w:r w:rsidR="0000574D" w:rsidRPr="006D79A7" w:rsidDel="00A91EC2">
            <w:delText>inant species to another, or every 10 m along the transect, whichever distance was shorter.</w:delText>
          </w:r>
        </w:del>
      </w:ins>
      <w:commentRangeEnd w:id="135"/>
      <w:ins w:id="191" w:author="Lane, Stefanie" w:date="2023-07-26T12:48:00Z">
        <w:del w:id="192" w:author="Gary" w:date="2023-08-16T16:00:00Z">
          <w:r w:rsidR="005C54DB" w:rsidDel="00A91EC2">
            <w:rPr>
              <w:rStyle w:val="CommentReference"/>
            </w:rPr>
            <w:commentReference w:id="135"/>
          </w:r>
        </w:del>
      </w:ins>
      <w:ins w:id="193" w:author="Lane, Stefanie" w:date="2023-07-26T12:11:00Z">
        <w:del w:id="194" w:author="Gary" w:date="2023-08-16T16:00:00Z">
          <w:r w:rsidR="0000574D" w:rsidRPr="006D79A7" w:rsidDel="00A91EC2">
            <w:delText xml:space="preserve"> </w:delText>
          </w:r>
          <w:commentRangeStart w:id="195"/>
          <w:commentRangeStart w:id="196"/>
          <w:r w:rsidR="0000574D" w:rsidRPr="006D79A7" w:rsidDel="00A91EC2">
            <w:delText xml:space="preserve">This plot placement introduces </w:delText>
          </w:r>
        </w:del>
      </w:ins>
      <w:ins w:id="197" w:author="Lane, Stefanie" w:date="2023-07-26T12:12:00Z">
        <w:del w:id="198" w:author="Gary" w:date="2023-08-16T16:00:00Z">
          <w:r w:rsidR="004556CD" w:rsidRPr="006D79A7" w:rsidDel="00A91EC2">
            <w:delText>a bias to statistically confirm patterns identified by subjective visual assessment.</w:delText>
          </w:r>
        </w:del>
      </w:ins>
      <w:ins w:id="199" w:author="Lane, Stefanie" w:date="2023-07-26T12:15:00Z">
        <w:del w:id="200" w:author="Gary" w:date="2023-08-16T16:00:00Z">
          <w:r w:rsidR="00E11649" w:rsidRPr="006D79A7" w:rsidDel="00A91EC2">
            <w:delText xml:space="preserve"> </w:delText>
          </w:r>
        </w:del>
      </w:ins>
      <w:commentRangeEnd w:id="195"/>
      <w:ins w:id="201" w:author="Lane, Stefanie" w:date="2023-07-26T12:47:00Z">
        <w:del w:id="202" w:author="Gary" w:date="2023-08-16T16:00:00Z">
          <w:r w:rsidR="006D79A7" w:rsidRPr="006D79A7" w:rsidDel="00A91EC2">
            <w:rPr>
              <w:rStyle w:val="CommentReference"/>
            </w:rPr>
            <w:commentReference w:id="195"/>
          </w:r>
        </w:del>
      </w:ins>
      <w:commentRangeEnd w:id="196"/>
      <w:r w:rsidR="008C3AEF">
        <w:rPr>
          <w:rStyle w:val="CommentReference"/>
        </w:rPr>
        <w:commentReference w:id="196"/>
      </w:r>
      <w:del w:id="203" w:author="Gary" w:date="2023-08-16T16:00:00Z">
        <w:r w:rsidR="00984524" w:rsidDel="00A91EC2">
          <w:delText xml:space="preserve">Denoth and Myers (2007) </w:delText>
        </w:r>
        <w:r w:rsidR="00C30D6E" w:rsidDel="00A91EC2">
          <w:delText xml:space="preserve">sought to relocate plots </w:delText>
        </w:r>
        <w:r w:rsidR="00BD62FF" w:rsidDel="00A91EC2">
          <w:delText xml:space="preserve">sampled by Bradfield &amp; Porter (1982). </w:delText>
        </w:r>
      </w:del>
      <w:ins w:id="204" w:author="Lane, Stefanie" w:date="2023-07-26T12:16:00Z">
        <w:del w:id="205" w:author="Gary" w:date="2023-08-16T16:00:00Z">
          <w:r w:rsidR="006E0E23" w:rsidDel="00A91EC2">
            <w:delText xml:space="preserve">This </w:delText>
          </w:r>
        </w:del>
      </w:ins>
      <w:ins w:id="206" w:author="Lane, Stefanie" w:date="2023-07-26T12:17:00Z">
        <w:del w:id="207" w:author="Gary" w:date="2023-08-16T16:00:00Z">
          <w:r w:rsidR="00331FEC" w:rsidDel="00A91EC2">
            <w:delText xml:space="preserve">was achieved by approximating both transect and plot locations as closely as possible to the </w:delText>
          </w:r>
        </w:del>
      </w:ins>
      <w:ins w:id="208" w:author="Lane, Stefanie" w:date="2023-07-26T12:18:00Z">
        <w:del w:id="209" w:author="Gary" w:date="2023-08-16T16:00:00Z">
          <w:r w:rsidR="00116F9C" w:rsidDel="00A91EC2">
            <w:delText xml:space="preserve">1979 survey, regardless of perceived vegetation composition or dominant species within the plots or along the transects. </w:delText>
          </w:r>
        </w:del>
      </w:ins>
    </w:p>
    <w:p w14:paraId="726D7449" w14:textId="5DFE7205" w:rsidR="006E0E23" w:rsidDel="00A91EC2" w:rsidRDefault="008B255A" w:rsidP="00861AEA">
      <w:pPr>
        <w:pStyle w:val="NoSpacing"/>
        <w:ind w:firstLine="720"/>
        <w:rPr>
          <w:ins w:id="210" w:author="Lane, Stefanie" w:date="2023-07-26T12:16:00Z"/>
          <w:del w:id="211" w:author="Gary" w:date="2023-08-16T16:00:00Z"/>
        </w:rPr>
      </w:pPr>
      <w:del w:id="212" w:author="Gary" w:date="2023-08-16T16:00:00Z">
        <w:r w:rsidDel="00A91EC2">
          <w:delText xml:space="preserve"> </w:delText>
        </w:r>
      </w:del>
    </w:p>
    <w:p w14:paraId="52AF5B10" w14:textId="777DCB75" w:rsidR="005E086E" w:rsidDel="00A91EC2" w:rsidRDefault="008B255A" w:rsidP="00861AEA">
      <w:pPr>
        <w:pStyle w:val="NoSpacing"/>
        <w:ind w:firstLine="720"/>
        <w:rPr>
          <w:del w:id="213" w:author="Gary" w:date="2023-08-16T16:00:00Z"/>
        </w:rPr>
      </w:pPr>
      <w:del w:id="214" w:author="Gary" w:date="2023-08-16T16:00:00Z">
        <w:r w:rsidDel="00A91EC2">
          <w:delText>In 2019 we sought to sample vegetation in as close a manner as the original 1979 survey</w:delText>
        </w:r>
      </w:del>
      <w:ins w:id="215" w:author="Lane, Stefanie" w:date="2023-07-26T12:20:00Z">
        <w:del w:id="216" w:author="Gary" w:date="2023-08-16T16:00:00Z">
          <w:r w:rsidR="00992808" w:rsidDel="00A91EC2">
            <w:delText>, because we wanted to know whether dominant species</w:delText>
          </w:r>
        </w:del>
      </w:ins>
      <w:ins w:id="217" w:author="Lane, Stefanie" w:date="2023-07-26T12:21:00Z">
        <w:del w:id="218" w:author="Gary" w:date="2023-08-16T16:00:00Z">
          <w:r w:rsidR="00D7262D" w:rsidDel="00A91EC2">
            <w:delText xml:space="preserve"> (as perceived by visual </w:delText>
          </w:r>
          <w:r w:rsidR="00314F59" w:rsidDel="00A91EC2">
            <w:delText>recognition)</w:delText>
          </w:r>
        </w:del>
      </w:ins>
      <w:ins w:id="219" w:author="Lane, Stefanie" w:date="2023-07-26T12:20:00Z">
        <w:del w:id="220" w:author="Gary" w:date="2023-08-16T16:00:00Z">
          <w:r w:rsidR="00992808" w:rsidDel="00A91EC2">
            <w:delText xml:space="preserve"> </w:delText>
          </w:r>
          <w:r w:rsidR="00D7262D" w:rsidDel="00A91EC2">
            <w:delText>remained the same over time</w:delText>
          </w:r>
        </w:del>
      </w:ins>
      <w:ins w:id="221" w:author="Lane, Stefanie" w:date="2023-07-26T12:19:00Z">
        <w:del w:id="222" w:author="Gary" w:date="2023-08-16T16:00:00Z">
          <w:r w:rsidR="006F7195" w:rsidDel="00A91EC2">
            <w:delText xml:space="preserve">. </w:delText>
          </w:r>
        </w:del>
      </w:ins>
      <w:moveToRangeStart w:id="223" w:author="Lane, Stefanie" w:date="2023-07-26T12:19:00Z" w:name="move141266414"/>
      <w:moveTo w:id="224" w:author="Lane, Stefanie" w:date="2023-07-26T12:19:00Z">
        <w:del w:id="225" w:author="Gary" w:date="2023-08-16T16:00:00Z">
          <w:r w:rsidR="00A518B4" w:rsidDel="00A91EC2">
            <w:delTex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delText>
          </w:r>
        </w:del>
      </w:moveTo>
      <w:moveToRangeEnd w:id="223"/>
      <w:ins w:id="226" w:author="Lane, Stefanie" w:date="2023-07-26T12:20:00Z">
        <w:del w:id="227" w:author="Gary" w:date="2023-08-16T16:00:00Z">
          <w:r w:rsidR="00A518B4" w:rsidDel="00A91EC2">
            <w:delText xml:space="preserve"> Along each transect we placed 1 m</w:delText>
          </w:r>
          <w:r w:rsidR="00A518B4" w:rsidDel="00A91EC2">
            <w:rPr>
              <w:vertAlign w:val="superscript"/>
            </w:rPr>
            <w:delText>2</w:delText>
          </w:r>
          <w:r w:rsidR="00A518B4" w:rsidDel="00A91EC2">
            <w:delText xml:space="preserve"> </w:delText>
          </w:r>
        </w:del>
      </w:ins>
      <w:ins w:id="228" w:author="Lane, Stefanie" w:date="2023-07-26T15:51:00Z">
        <w:del w:id="229" w:author="Gary" w:date="2023-08-16T16:00:00Z">
          <w:r w:rsidR="00F50C97" w:rsidDel="00A91EC2">
            <w:delText>quadrats</w:delText>
          </w:r>
        </w:del>
      </w:ins>
      <w:ins w:id="230" w:author="Lane, Stefanie" w:date="2023-07-26T12:20:00Z">
        <w:del w:id="231" w:author="Gary" w:date="2023-08-16T16:00:00Z">
          <w:r w:rsidR="00A518B4" w:rsidDel="00A91EC2">
            <w:delText xml:space="preserve"> </w:delText>
          </w:r>
        </w:del>
      </w:ins>
      <w:ins w:id="232" w:author="Lane, Stefanie" w:date="2023-07-26T12:23:00Z">
        <w:del w:id="233" w:author="Gary" w:date="2023-08-16T16:00:00Z">
          <w:r w:rsidR="00405AFC" w:rsidDel="00A91EC2">
            <w:delText>centered on the transect</w:delText>
          </w:r>
          <w:r w:rsidR="00764D4C" w:rsidDel="00A91EC2">
            <w:delText xml:space="preserve"> line </w:delText>
          </w:r>
        </w:del>
      </w:ins>
      <w:ins w:id="234" w:author="Lane, Stefanie" w:date="2023-07-26T15:51:00Z">
        <w:del w:id="235" w:author="Gary" w:date="2023-08-16T16:00:00Z">
          <w:r w:rsidR="00AE6E2A" w:rsidDel="00A91EC2">
            <w:delText xml:space="preserve">to define survey plots </w:delText>
          </w:r>
        </w:del>
      </w:ins>
      <w:ins w:id="236" w:author="Lane, Stefanie" w:date="2023-07-26T12:23:00Z">
        <w:del w:id="237" w:author="Gary" w:date="2023-08-16T16:00:00Z">
          <w:r w:rsidR="00764D4C" w:rsidDel="00A91EC2">
            <w:delText xml:space="preserve">within patches of vegetation that we identified as being dominated (&gt; 50% cover) by one or two species, </w:delText>
          </w:r>
        </w:del>
      </w:ins>
      <w:ins w:id="238" w:author="Lane, Stefanie" w:date="2023-07-26T12:24:00Z">
        <w:del w:id="239" w:author="Gary" w:date="2023-08-16T16:00:00Z">
          <w:r w:rsidR="00764D4C" w:rsidDel="00A91EC2">
            <w:delText>or every 10 m along the transect, whichever distance was shorter</w:delText>
          </w:r>
          <w:r w:rsidR="00BA3208" w:rsidDel="00A91EC2">
            <w:delText xml:space="preserve"> (Fig. 2</w:delText>
          </w:r>
        </w:del>
      </w:ins>
      <w:ins w:id="240" w:author="Lane, Stefanie" w:date="2023-07-26T12:28:00Z">
        <w:del w:id="241" w:author="Gary" w:date="2023-08-16T16:00:00Z">
          <w:r w:rsidR="00D94B50" w:rsidDel="00A91EC2">
            <w:delText>D</w:delText>
          </w:r>
        </w:del>
      </w:ins>
      <w:ins w:id="242" w:author="Lane, Stefanie" w:date="2023-07-26T12:24:00Z">
        <w:del w:id="243" w:author="Gary" w:date="2023-08-16T16:00:00Z">
          <w:r w:rsidR="00BA3208" w:rsidDel="00A91EC2">
            <w:delText>)</w:delText>
          </w:r>
          <w:r w:rsidR="00764D4C" w:rsidDel="00A91EC2">
            <w:delText xml:space="preserve">. </w:delText>
          </w:r>
        </w:del>
      </w:ins>
      <w:ins w:id="244" w:author="Lane, Stefanie" w:date="2023-07-26T12:25:00Z">
        <w:del w:id="245" w:author="Gary" w:date="2023-08-16T16:00:00Z">
          <w:r w:rsidR="007C4DA6" w:rsidRPr="00DB11DA" w:rsidDel="00A91EC2">
            <w:delText>If</w:delText>
          </w:r>
          <w:r w:rsidR="007C4DA6" w:rsidDel="00A91EC2">
            <w:delText xml:space="preserve"> patches dominated by one or two species </w:delText>
          </w:r>
          <w:r w:rsidR="007414AF" w:rsidDel="00A91EC2">
            <w:delText>continued</w:delText>
          </w:r>
          <w:r w:rsidR="007C4DA6" w:rsidDel="00A91EC2">
            <w:delText xml:space="preserve"> more than 10 m of transect length, or no dominant species could be determined, we sampled every 10 m of transect length.</w:delText>
          </w:r>
        </w:del>
      </w:ins>
      <w:ins w:id="246" w:author="Lane, Stefanie" w:date="2023-07-26T12:28:00Z">
        <w:del w:id="247" w:author="Gary" w:date="2023-08-16T16:00:00Z">
          <w:r w:rsidR="00D94B50" w:rsidDel="00A91EC2">
            <w:delText xml:space="preserve"> </w:delText>
          </w:r>
        </w:del>
      </w:ins>
      <w:del w:id="248" w:author="Gary" w:date="2023-08-16T16:00:00Z">
        <w:r w:rsidDel="00A91EC2">
          <w:delText xml:space="preserve">, which does not eliminate </w:delText>
        </w:r>
        <w:r w:rsidR="00C30D6E" w:rsidDel="00A91EC2">
          <w:delText>bias from previous sampling designs</w:delText>
        </w:r>
        <w:r w:rsidDel="00A91EC2">
          <w:delText>. However, within the context of this sampling design we can make comparisons of changes in floristic diversity and compositional abundance.</w:delText>
        </w:r>
      </w:del>
    </w:p>
    <w:p w14:paraId="23A2ABDE" w14:textId="2FF34037" w:rsidR="007F357F" w:rsidRPr="00626BFD" w:rsidDel="00A91EC2" w:rsidRDefault="007F357F" w:rsidP="00861AEA">
      <w:pPr>
        <w:pStyle w:val="NoSpacing"/>
        <w:rPr>
          <w:del w:id="249" w:author="Gary" w:date="2023-08-16T16:00:00Z"/>
        </w:rPr>
      </w:pPr>
    </w:p>
    <w:p w14:paraId="1B7694BC" w14:textId="7446CD49" w:rsidR="00D4425C" w:rsidDel="00A91EC2" w:rsidRDefault="00A5448B" w:rsidP="00861AEA">
      <w:pPr>
        <w:ind w:firstLine="720"/>
        <w:rPr>
          <w:del w:id="250" w:author="Gary" w:date="2023-08-16T16:00:00Z"/>
        </w:rPr>
      </w:pPr>
      <w:del w:id="251" w:author="Gary" w:date="2023-08-16T16:00:00Z">
        <w:r w:rsidDel="00A91EC2">
          <w:delText xml:space="preserve">No permanent markers were left in Ladner Marsh, so precise transects assessed by Bradfield &amp; Porter (1982) or Denoth &amp; Myers (2007) were not identifiable in 2019. </w:delText>
        </w:r>
      </w:del>
      <w:moveFromRangeStart w:id="252" w:author="Lane, Stefanie" w:date="2023-07-26T12:19:00Z" w:name="move141266414"/>
      <w:moveFrom w:id="253" w:author="Lane, Stefanie" w:date="2023-07-26T12:19:00Z">
        <w:del w:id="254" w:author="Gary" w:date="2023-08-16T16:00:00Z">
          <w:r w:rsidR="00B832A6" w:rsidDel="00A91EC2">
            <w:delText xml:space="preserve">Transect </w:delText>
          </w:r>
          <w:r w:rsidR="00C55BA3" w:rsidDel="00A91EC2">
            <w:delText xml:space="preserve">endpoints </w:delText>
          </w:r>
          <w:r w:rsidR="00B832A6" w:rsidDel="00A91EC2">
            <w:delText>were approximated</w:delText>
          </w:r>
          <w:r w:rsidR="002C1D2C" w:rsidDel="00A91EC2">
            <w:delText xml:space="preserve"> within </w:delText>
          </w:r>
          <w:r w:rsidR="001E2497" w:rsidDel="00A91EC2">
            <w:delText xml:space="preserve">an estimated </w:delText>
          </w:r>
          <w:r w:rsidR="002C1D2C" w:rsidDel="00A91EC2">
            <w:delText>~5 m</w:delText>
          </w:r>
          <w:r w:rsidR="00B832A6" w:rsidDel="00A91EC2">
            <w:delText xml:space="preserve"> </w:delText>
          </w:r>
          <w:r w:rsidR="002A34E3" w:rsidDel="00A91EC2">
            <w:delText xml:space="preserve">by overlaying Figure 1 in Bradfield &amp; Porter’s 1982 publication </w:delText>
          </w:r>
          <w:r w:rsidR="00FB3E22" w:rsidDel="00A91EC2">
            <w:delText>(</w:delText>
          </w:r>
          <w:r w:rsidR="00EF29DE" w:rsidDel="00A91EC2">
            <w:delText>Fig. 1</w:delText>
          </w:r>
          <w:r w:rsidR="008421CE" w:rsidDel="00A91EC2">
            <w:delText>C</w:delText>
          </w:r>
          <w:r w:rsidR="00FB3E22" w:rsidDel="00A91EC2">
            <w:delText xml:space="preserve">) </w:delText>
          </w:r>
          <w:r w:rsidR="002A34E3" w:rsidDel="00A91EC2">
            <w:delText xml:space="preserve">on a georeferenced basemap, aligning </w:delText>
          </w:r>
          <w:r w:rsidR="002C1D2C" w:rsidDel="00A91EC2">
            <w:delText>prominent features</w:delText>
          </w:r>
          <w:r w:rsidR="00955CC6" w:rsidDel="00A91EC2">
            <w:delText xml:space="preserve"> such as tidal channel tributary junctions</w:delText>
          </w:r>
          <w:r w:rsidR="002C1D2C" w:rsidDel="00A91EC2">
            <w:delText>, marking GPS locations in Avenza</w:delText>
          </w:r>
          <w:r w:rsidR="0070559A" w:rsidDel="00A91EC2">
            <w:delText xml:space="preserve"> Maps</w:delText>
          </w:r>
          <w:r w:rsidR="002C1D2C" w:rsidDel="00A91EC2">
            <w:delText xml:space="preserve"> (</w:delText>
          </w:r>
          <w:r w:rsidR="0070559A" w:rsidDel="00A91EC2">
            <w:delText>Avenza Systems Inc., Ontario, Canada, v. 3.2)</w:delText>
          </w:r>
          <w:r w:rsidR="008B255A" w:rsidDel="00A91EC2">
            <w:delText>, and finding these points in the field</w:delText>
          </w:r>
          <w:r w:rsidR="00B832A6" w:rsidDel="00A91EC2">
            <w:delText>.</w:delText>
          </w:r>
          <w:r w:rsidR="00947182" w:rsidDel="00A91EC2">
            <w:delText xml:space="preserve"> </w:delText>
          </w:r>
        </w:del>
      </w:moveFrom>
      <w:moveFromRangeEnd w:id="252"/>
      <w:del w:id="255" w:author="Gary" w:date="2023-08-16T16:00:00Z">
        <w:r w:rsidDel="00A91EC2">
          <w:delText xml:space="preserve">Transect “Q” (n = 7 plots) was omitted in 1999 and 2019 due to </w:delText>
        </w:r>
        <w:r w:rsidR="00955CC6" w:rsidDel="00A91EC2">
          <w:delText>inaccessibility through</w:delText>
        </w:r>
        <w:r w:rsidDel="00A91EC2">
          <w:delText xml:space="preserve"> riparian forest with a</w:delText>
        </w:r>
        <w:r w:rsidR="00955CC6" w:rsidDel="00A91EC2">
          <w:delText xml:space="preserve"> dense</w:delText>
        </w:r>
        <w:r w:rsidDel="00A91EC2">
          <w:delText xml:space="preserve"> understory of </w:delText>
        </w:r>
        <w:r w:rsidR="00582A2B" w:rsidDel="00A91EC2">
          <w:delText>non-native</w:delText>
        </w:r>
        <w:r w:rsidDel="00A91EC2">
          <w:delText xml:space="preserve"> Himalayan blackberry (</w:delText>
        </w:r>
        <w:r w:rsidDel="00A91EC2">
          <w:rPr>
            <w:i/>
          </w:rPr>
          <w:delText xml:space="preserve">Rubus </w:delText>
        </w:r>
        <w:r w:rsidRPr="00904BB3" w:rsidDel="00A91EC2">
          <w:rPr>
            <w:i/>
          </w:rPr>
          <w:delText>armeniacus</w:delText>
        </w:r>
        <w:r w:rsidR="00C87135" w:rsidDel="00A91EC2">
          <w:delText xml:space="preserve"> Focke</w:delText>
        </w:r>
        <w:r w:rsidDel="00A91EC2">
          <w:delText>)</w:delText>
        </w:r>
        <w:r w:rsidR="0058125F" w:rsidDel="00A91EC2">
          <w:delText>; these plots from 1979</w:delText>
        </w:r>
        <w:r w:rsidR="00883BFA" w:rsidDel="00A91EC2">
          <w:delText xml:space="preserve"> were not surveyed in 1999, and</w:delText>
        </w:r>
        <w:r w:rsidR="0058125F" w:rsidDel="00A91EC2">
          <w:delText xml:space="preserve"> are not included in the present ana</w:delText>
        </w:r>
        <w:r w:rsidR="0058125F" w:rsidRPr="00454B0C" w:rsidDel="00A91EC2">
          <w:rPr>
            <w:color w:val="000000" w:themeColor="text1"/>
          </w:rPr>
          <w:delText>lyses</w:delText>
        </w:r>
        <w:r w:rsidRPr="00454B0C" w:rsidDel="00A91EC2">
          <w:rPr>
            <w:color w:val="000000" w:themeColor="text1"/>
          </w:rPr>
          <w:delText>. An additional 18</w:delText>
        </w:r>
        <w:r w:rsidR="00602041" w:rsidRPr="00454B0C" w:rsidDel="00A91EC2">
          <w:rPr>
            <w:color w:val="000000" w:themeColor="text1"/>
          </w:rPr>
          <w:delText xml:space="preserve"> </w:delText>
        </w:r>
        <w:r w:rsidRPr="00454B0C" w:rsidDel="00A91EC2">
          <w:rPr>
            <w:color w:val="000000" w:themeColor="text1"/>
          </w:rPr>
          <w:delText xml:space="preserve">plots </w:delText>
        </w:r>
        <w:r w:rsidR="001B70A0" w:rsidRPr="00454B0C" w:rsidDel="00A91EC2">
          <w:rPr>
            <w:color w:val="000000" w:themeColor="text1"/>
          </w:rPr>
          <w:delText xml:space="preserve">surveyed in 1979 and 1999 </w:delText>
        </w:r>
        <w:r w:rsidRPr="00454B0C" w:rsidDel="00A91EC2">
          <w:rPr>
            <w:color w:val="000000" w:themeColor="text1"/>
          </w:rPr>
          <w:delText xml:space="preserve">were </w:delText>
        </w:r>
        <w:r w:rsidR="005105F8" w:rsidRPr="00454B0C" w:rsidDel="00A91EC2">
          <w:rPr>
            <w:color w:val="000000" w:themeColor="text1"/>
          </w:rPr>
          <w:delText xml:space="preserve">also </w:delText>
        </w:r>
        <w:r w:rsidR="0058125F" w:rsidRPr="00454B0C" w:rsidDel="00A91EC2">
          <w:rPr>
            <w:color w:val="000000" w:themeColor="text1"/>
          </w:rPr>
          <w:delText>omitted</w:delText>
        </w:r>
        <w:r w:rsidRPr="00454B0C" w:rsidDel="00A91EC2">
          <w:rPr>
            <w:color w:val="000000" w:themeColor="text1"/>
          </w:rPr>
          <w:delText xml:space="preserve"> in 2019 </w:delText>
        </w:r>
        <w:r w:rsidR="005105F8" w:rsidRPr="00454B0C" w:rsidDel="00A91EC2">
          <w:rPr>
            <w:color w:val="000000" w:themeColor="text1"/>
          </w:rPr>
          <w:delText>because of</w:delText>
        </w:r>
        <w:r w:rsidRPr="00454B0C" w:rsidDel="00A91EC2">
          <w:rPr>
            <w:color w:val="000000" w:themeColor="text1"/>
          </w:rPr>
          <w:delText xml:space="preserve"> overgrowth of riparian fringe</w:delText>
        </w:r>
        <w:r w:rsidR="000D215B" w:rsidRPr="00454B0C" w:rsidDel="00A91EC2">
          <w:rPr>
            <w:color w:val="000000" w:themeColor="text1"/>
          </w:rPr>
          <w:delText>,</w:delText>
        </w:r>
        <w:r w:rsidRPr="00454B0C" w:rsidDel="00A91EC2">
          <w:rPr>
            <w:color w:val="000000" w:themeColor="text1"/>
          </w:rPr>
          <w:delText xml:space="preserve"> widening of tidal channels, or </w:delText>
        </w:r>
        <w:r w:rsidR="000D215B" w:rsidRPr="00454B0C" w:rsidDel="00A91EC2">
          <w:rPr>
            <w:color w:val="000000" w:themeColor="text1"/>
          </w:rPr>
          <w:delText>variation in transect placement</w:delText>
        </w:r>
        <w:r w:rsidR="00EF15F2" w:rsidDel="00A91EC2">
          <w:rPr>
            <w:color w:val="000000" w:themeColor="text1"/>
          </w:rPr>
          <w:delText xml:space="preserve"> (Table S1).</w:delText>
        </w:r>
        <w:r w:rsidR="00D4425C" w:rsidRPr="00454B0C" w:rsidDel="00A91EC2">
          <w:rPr>
            <w:color w:val="000000" w:themeColor="text1"/>
          </w:rPr>
          <w:delText xml:space="preserve"> Despite </w:delText>
        </w:r>
        <w:r w:rsidR="00D4425C" w:rsidDel="00A91EC2">
          <w:delText xml:space="preserve">these decisions to exclude plots, </w:delText>
        </w:r>
        <w:r w:rsidR="00D4425C" w:rsidRPr="00E03D57" w:rsidDel="00A91EC2">
          <w:rPr>
            <w:rFonts w:ascii="Calibri" w:hAnsi="Calibri" w:cs="Calibri"/>
            <w:szCs w:val="24"/>
          </w:rPr>
          <w:delText>Kopecký &amp; Macek</w:delText>
        </w:r>
        <w:r w:rsidR="00D4425C" w:rsidDel="00A91EC2">
          <w:delText xml:space="preserve">  </w:delText>
        </w:r>
        <w:r w:rsidR="00D4425C" w:rsidRPr="00E03D57" w:rsidDel="00A91EC2">
          <w:rPr>
            <w:rFonts w:ascii="Calibri" w:hAnsi="Calibri" w:cs="Calibri"/>
            <w:szCs w:val="24"/>
          </w:rPr>
          <w:delText>(2015)</w:delText>
        </w:r>
        <w:r w:rsidR="00D4425C" w:rsidDel="00A91EC2">
          <w:delText xml:space="preserve"> have demonstrated that uncertainty of plot location does not produce unreliable evidence of plant community changes on decadal timescales. </w:delText>
        </w:r>
      </w:del>
    </w:p>
    <w:p w14:paraId="217AF17C" w14:textId="4A652221" w:rsidR="00D94B50" w:rsidDel="00A91EC2" w:rsidRDefault="00C40AED" w:rsidP="00861AEA">
      <w:pPr>
        <w:pStyle w:val="NoSpacing"/>
        <w:ind w:firstLine="720"/>
        <w:rPr>
          <w:ins w:id="256" w:author="Lane, Stefanie" w:date="2023-07-26T16:05:00Z"/>
          <w:del w:id="257" w:author="Gary" w:date="2023-08-16T16:00:00Z"/>
        </w:rPr>
      </w:pPr>
      <w:del w:id="258" w:author="Gary" w:date="2023-08-16T16:00:00Z">
        <w:r w:rsidDel="00A91EC2">
          <w:delText>A</w:delText>
        </w:r>
        <w:r w:rsidR="007E4150" w:rsidDel="00A91EC2">
          <w:delText xml:space="preserve">long each transect, </w:delText>
        </w:r>
        <w:r w:rsidR="00660428" w:rsidDel="00A91EC2">
          <w:delText xml:space="preserve">we noted patchy </w:delText>
        </w:r>
        <w:r w:rsidR="00F02957" w:rsidDel="00A91EC2">
          <w:delText xml:space="preserve">species </w:delText>
        </w:r>
        <w:r w:rsidR="00660428" w:rsidDel="00A91EC2">
          <w:delText xml:space="preserve">assemblages dominated by one or two species. We defined ‘dominance’ as a species having </w:delText>
        </w:r>
        <w:r w:rsidR="00A11360" w:rsidDel="00A91EC2">
          <w:delText>more than</w:delText>
        </w:r>
        <w:r w:rsidR="00660428" w:rsidDel="00A91EC2">
          <w:delText xml:space="preserve"> 50% cover within the </w:delText>
        </w:r>
        <w:r w:rsidR="005624D1" w:rsidDel="00A91EC2">
          <w:delText>patch</w:delText>
        </w:r>
        <w:r w:rsidR="00F02957" w:rsidDel="00A91EC2">
          <w:delText>y assemblage</w:delText>
        </w:r>
        <w:r w:rsidR="009F574B" w:rsidDel="00A91EC2">
          <w:delText xml:space="preserve"> </w:delText>
        </w:r>
        <w:r w:rsidR="009F574B" w:rsidRPr="00DB11DA" w:rsidDel="00A91EC2">
          <w:delText xml:space="preserve">(Fig. </w:delText>
        </w:r>
        <w:r w:rsidR="00722277" w:rsidRPr="00DB11DA" w:rsidDel="00A91EC2">
          <w:delText>2</w:delText>
        </w:r>
        <w:r w:rsidR="009F574B" w:rsidRPr="00DB11DA" w:rsidDel="00A91EC2">
          <w:delText>)</w:delText>
        </w:r>
        <w:r w:rsidR="00660428" w:rsidRPr="00DB11DA" w:rsidDel="00A91EC2">
          <w:delText>.</w:delText>
        </w:r>
        <w:r w:rsidR="005624D1" w:rsidRPr="00DB11DA" w:rsidDel="00A91EC2">
          <w:delText xml:space="preserve"> </w:delText>
        </w:r>
        <w:r w:rsidR="00B7682B" w:rsidRPr="00DB11DA" w:rsidDel="00A91EC2">
          <w:delText>If</w:delText>
        </w:r>
        <w:r w:rsidR="00B7682B" w:rsidDel="00A91EC2">
          <w:delText xml:space="preserve"> patches extended along more than 10 m of transect length, or no dominant species could be </w:delText>
        </w:r>
        <w:r w:rsidR="00F50B13" w:rsidDel="00A91EC2">
          <w:delText>determined, we sampled every 10 m of transect length</w:delText>
        </w:r>
        <w:r w:rsidR="00062BA9" w:rsidDel="00A91EC2">
          <w:delText>; we did not consider patches adjacent to the transect</w:delText>
        </w:r>
        <w:r w:rsidR="00F50B13" w:rsidDel="00A91EC2">
          <w:delText xml:space="preserve">. </w:delText>
        </w:r>
        <w:r w:rsidR="00510C96" w:rsidDel="00A91EC2">
          <w:delText xml:space="preserve">Each plot was comprised of </w:delText>
        </w:r>
        <w:r w:rsidR="00F02957" w:rsidDel="00A91EC2">
          <w:delText>a 1 m</w:delText>
        </w:r>
        <w:r w:rsidR="00F02957" w:rsidRPr="00626BFD" w:rsidDel="00A91EC2">
          <w:rPr>
            <w:vertAlign w:val="superscript"/>
          </w:rPr>
          <w:delText>2</w:delText>
        </w:r>
        <w:r w:rsidR="00F02957" w:rsidDel="00A91EC2">
          <w:delText xml:space="preserve"> </w:delText>
        </w:r>
        <w:r w:rsidR="00510C96" w:rsidDel="00A91EC2">
          <w:delText xml:space="preserve">quadrat </w:delText>
        </w:r>
        <w:r w:rsidR="00F02957" w:rsidDel="00A91EC2">
          <w:delText>centered over the transect to survey species composition and cover abundance</w:delText>
        </w:r>
        <w:r w:rsidR="00062BA9" w:rsidDel="00A91EC2">
          <w:delText xml:space="preserve"> within the center of the </w:delText>
        </w:r>
        <w:r w:rsidR="006B0258" w:rsidDel="00A91EC2">
          <w:delText>species-dominated patch, or every 10 m of transect length, whichever distance was shorter</w:delText>
        </w:r>
        <w:r w:rsidR="002F5F88" w:rsidDel="00A91EC2">
          <w:delText xml:space="preserve"> (</w:delText>
        </w:r>
        <w:r w:rsidR="00EF29DE" w:rsidDel="00A91EC2">
          <w:rPr>
            <w:noProof/>
          </w:rPr>
          <w:delText xml:space="preserve">Fig. </w:delText>
        </w:r>
        <w:r w:rsidR="00BA6C71" w:rsidDel="00A91EC2">
          <w:delText>2D</w:delText>
        </w:r>
        <w:r w:rsidR="002F5F88" w:rsidRPr="007D52A9" w:rsidDel="00A91EC2">
          <w:delText>)</w:delText>
        </w:r>
        <w:r w:rsidR="006B0258" w:rsidDel="00A91EC2">
          <w:delText xml:space="preserve">. </w:delText>
        </w:r>
        <w:r w:rsidR="00CC29B1" w:rsidDel="00A91EC2">
          <w:delText>No patches were so small that the 1 m</w:delText>
        </w:r>
        <w:r w:rsidR="00CC29B1" w:rsidDel="00A91EC2">
          <w:rPr>
            <w:vertAlign w:val="superscript"/>
          </w:rPr>
          <w:delText>2</w:delText>
        </w:r>
        <w:r w:rsidR="00CC29B1" w:rsidDel="00A91EC2">
          <w:delText xml:space="preserve"> plot was less than 1 m from the boundary of the next patch. </w:delText>
        </w:r>
      </w:del>
    </w:p>
    <w:p w14:paraId="691F3B75" w14:textId="24DB1964" w:rsidR="003D607F" w:rsidDel="00A91EC2" w:rsidRDefault="003D607F" w:rsidP="00861AEA">
      <w:pPr>
        <w:pStyle w:val="NoSpacing"/>
        <w:rPr>
          <w:ins w:id="259" w:author="Lane, Stefanie" w:date="2023-07-26T16:05:00Z"/>
          <w:del w:id="260" w:author="Gary" w:date="2023-08-16T16:00:00Z"/>
        </w:rPr>
      </w:pPr>
    </w:p>
    <w:p w14:paraId="225E3A42" w14:textId="3E429715" w:rsidR="003D607F" w:rsidDel="00A91EC2" w:rsidRDefault="003D607F" w:rsidP="00861AEA">
      <w:pPr>
        <w:pStyle w:val="NoSpacing"/>
        <w:ind w:firstLine="720"/>
        <w:rPr>
          <w:ins w:id="261" w:author="Lane, Stefanie" w:date="2023-07-26T12:30:00Z"/>
          <w:del w:id="262" w:author="Gary" w:date="2023-08-16T16:00:00Z"/>
        </w:rPr>
      </w:pPr>
      <w:ins w:id="263" w:author="Lane, Stefanie" w:date="2023-07-26T16:06:00Z">
        <w:del w:id="264" w:author="Gary" w:date="2023-08-16T16:00:00Z">
          <w:r w:rsidDel="00A91EC2">
            <w:delText>Plot</w:delText>
          </w:r>
          <w:r w:rsidR="003158C9" w:rsidDel="00A91EC2">
            <w:delText>-scale sampling</w:delText>
          </w:r>
        </w:del>
      </w:ins>
    </w:p>
    <w:p w14:paraId="245DFAE9" w14:textId="54AFA7B9" w:rsidR="00105479" w:rsidRDefault="005E5E5C" w:rsidP="00861AEA">
      <w:pPr>
        <w:pStyle w:val="NoSpacing"/>
        <w:ind w:firstLine="720"/>
        <w:rPr>
          <w:ins w:id="265" w:author="Lane, Stefanie" w:date="2023-07-26T16:06:00Z"/>
        </w:rPr>
      </w:pPr>
      <w:commentRangeStart w:id="266"/>
      <w:commentRangeStart w:id="267"/>
      <w:ins w:id="268" w:author="Lane, Stefanie" w:date="2023-07-26T12:38:00Z">
        <w:del w:id="269" w:author="Gary" w:date="2023-08-16T16:00:00Z">
          <w:r w:rsidDel="00A91EC2">
            <w:delText>Species</w:delText>
          </w:r>
        </w:del>
      </w:ins>
      <w:ins w:id="270" w:author="Lane, Stefanie" w:date="2023-07-26T12:30:00Z">
        <w:del w:id="271" w:author="Gary" w:date="2023-08-16T16:00:00Z">
          <w:r w:rsidR="00F3242A" w:rsidDel="00A91EC2">
            <w:delText xml:space="preserve"> were </w:delText>
          </w:r>
        </w:del>
      </w:ins>
      <w:ins w:id="272" w:author="Lane, Stefanie" w:date="2023-07-26T12:38:00Z">
        <w:del w:id="273" w:author="Gary" w:date="2023-08-16T16:00:00Z">
          <w:r w:rsidDel="00A91EC2">
            <w:delText>recorded</w:delText>
          </w:r>
        </w:del>
      </w:ins>
      <w:ins w:id="274" w:author="Lane, Stefanie" w:date="2023-07-26T12:30:00Z">
        <w:del w:id="275" w:author="Gary" w:date="2023-08-16T16:00:00Z">
          <w:r w:rsidR="00F3242A" w:rsidDel="00A91EC2">
            <w:delText xml:space="preserve"> if their </w:delText>
          </w:r>
          <w:r w:rsidR="00F871AE" w:rsidDel="00A91EC2">
            <w:delText xml:space="preserve">most basal </w:delText>
          </w:r>
          <w:r w:rsidR="00F3242A" w:rsidDel="00A91EC2">
            <w:delText xml:space="preserve">stem originated within the </w:delText>
          </w:r>
        </w:del>
      </w:ins>
      <w:ins w:id="276" w:author="Lane, Stefanie" w:date="2023-07-26T12:31:00Z">
        <w:del w:id="277" w:author="Gary" w:date="2023-08-16T16:00:00Z">
          <w:r w:rsidR="002C75E0" w:rsidDel="00A91EC2">
            <w:delText>1 m</w:delText>
          </w:r>
          <w:r w:rsidR="002C75E0" w:rsidRPr="002C75E0" w:rsidDel="00A91EC2">
            <w:rPr>
              <w:vertAlign w:val="superscript"/>
              <w:rPrChange w:id="278" w:author="Lane, Stefanie" w:date="2023-07-26T12:31:00Z">
                <w:rPr/>
              </w:rPrChange>
            </w:rPr>
            <w:delText>2</w:delText>
          </w:r>
          <w:r w:rsidR="002C75E0" w:rsidDel="00A91EC2">
            <w:delText xml:space="preserve"> quadrat</w:delText>
          </w:r>
        </w:del>
      </w:ins>
      <w:ins w:id="279" w:author="Lane, Stefanie" w:date="2023-07-26T12:38:00Z">
        <w:del w:id="280" w:author="Gary" w:date="2023-08-16T16:00:00Z">
          <w:r w:rsidDel="00A91EC2">
            <w:delText xml:space="preserve">, and cover within the plot was considered for all </w:delText>
          </w:r>
        </w:del>
      </w:ins>
      <w:ins w:id="281" w:author="Lane, Stefanie" w:date="2023-07-26T12:39:00Z">
        <w:del w:id="282" w:author="Gary" w:date="2023-08-16T16:00:00Z">
          <w:r w:rsidDel="00A91EC2">
            <w:delText xml:space="preserve">above-ground vegetation that </w:delText>
          </w:r>
          <w:r w:rsidR="00617508" w:rsidDel="00A91EC2">
            <w:delText>occurred within the quadrat boundary</w:delText>
          </w:r>
        </w:del>
      </w:ins>
      <w:ins w:id="283" w:author="Lane, Stefanie" w:date="2023-07-26T12:43:00Z">
        <w:del w:id="284" w:author="Gary" w:date="2023-08-16T16:00:00Z">
          <w:r w:rsidR="00A97695" w:rsidDel="00A91EC2">
            <w:delText xml:space="preserve">; vegetation overhanging the quadrat from an individual with its basal stem originating outside the quadrat boundary </w:delText>
          </w:r>
          <w:r w:rsidR="00530FB6" w:rsidDel="00A91EC2">
            <w:delText>were not considered</w:delText>
          </w:r>
        </w:del>
      </w:ins>
      <w:ins w:id="285" w:author="Lane, Stefanie" w:date="2023-07-26T12:32:00Z">
        <w:del w:id="286" w:author="Gary" w:date="2023-08-16T16:00:00Z">
          <w:r w:rsidR="001630DD" w:rsidDel="00A91EC2">
            <w:delText xml:space="preserve">. </w:delText>
          </w:r>
        </w:del>
      </w:ins>
      <w:ins w:id="287" w:author="Lane, Stefanie" w:date="2023-07-26T12:34:00Z">
        <w:del w:id="288" w:author="Gary" w:date="2023-08-16T16:00:00Z">
          <w:r w:rsidR="00455E89" w:rsidDel="00A91EC2">
            <w:delText xml:space="preserve">In the instance where the </w:delText>
          </w:r>
          <w:r w:rsidR="00443F59" w:rsidDel="00A91EC2">
            <w:delText>basal stem was inside the plot, but</w:delText>
          </w:r>
        </w:del>
      </w:ins>
      <w:ins w:id="289" w:author="Lane, Stefanie" w:date="2023-07-26T12:35:00Z">
        <w:del w:id="290" w:author="Gary" w:date="2023-08-16T16:00:00Z">
          <w:r w:rsidR="00443F59" w:rsidDel="00A91EC2">
            <w:delText xml:space="preserve"> aerial vegetation extended beyond the boundary of the quadrat, we only considered vegetation cover for portions of the plant </w:delText>
          </w:r>
          <w:r w:rsidR="00693FDF" w:rsidDel="00A91EC2">
            <w:delText xml:space="preserve">within the boundary of the quadrat. </w:delText>
          </w:r>
        </w:del>
      </w:ins>
      <w:ins w:id="291" w:author="Lane, Stefanie" w:date="2023-07-26T12:41:00Z">
        <w:del w:id="292" w:author="Gary" w:date="2023-08-16T16:00:00Z">
          <w:r w:rsidR="00B527E1" w:rsidDel="00A91EC2">
            <w:delText>We treated each ramet of rhizomatous species</w:delText>
          </w:r>
          <w:r w:rsidR="00EC07C2" w:rsidDel="00A91EC2">
            <w:delText xml:space="preserve"> such as </w:delText>
          </w:r>
        </w:del>
      </w:ins>
      <w:ins w:id="293" w:author="Lane, Stefanie" w:date="2023-07-26T12:42:00Z">
        <w:del w:id="294" w:author="Gary" w:date="2023-08-16T16:00:00Z">
          <w:r w:rsidR="00EC07C2" w:rsidDel="00A91EC2">
            <w:rPr>
              <w:i/>
              <w:iCs/>
            </w:rPr>
            <w:delText>Carex lyngbyei</w:delText>
          </w:r>
          <w:r w:rsidR="00EC07C2" w:rsidDel="00A91EC2">
            <w:delText xml:space="preserve"> or </w:delText>
          </w:r>
          <w:r w:rsidR="00EC07C2" w:rsidDel="00A91EC2">
            <w:rPr>
              <w:i/>
              <w:iCs/>
            </w:rPr>
            <w:delText>Juncus</w:delText>
          </w:r>
          <w:r w:rsidR="00EC07C2" w:rsidDel="00A91EC2">
            <w:delText xml:space="preserve"> sp.</w:delText>
          </w:r>
        </w:del>
      </w:ins>
      <w:ins w:id="295" w:author="Lane, Stefanie" w:date="2023-07-26T12:41:00Z">
        <w:del w:id="296" w:author="Gary" w:date="2023-08-16T16:00:00Z">
          <w:r w:rsidR="00B527E1" w:rsidDel="00A91EC2">
            <w:delText xml:space="preserve"> as individuals, rather than attempting to </w:delText>
          </w:r>
          <w:r w:rsidR="00EC07C2" w:rsidDel="00A91EC2">
            <w:delText>delineate extent of each continu</w:delText>
          </w:r>
        </w:del>
      </w:ins>
      <w:ins w:id="297" w:author="Lane, Stefanie" w:date="2023-07-26T12:42:00Z">
        <w:del w:id="298" w:author="Gary" w:date="2023-08-16T16:00:00Z">
          <w:r w:rsidR="00EC07C2" w:rsidDel="00A91EC2">
            <w:delText>ous rhizome of the genetically distinct individual. For these species</w:delText>
          </w:r>
          <w:r w:rsidR="00F72FBD" w:rsidDel="00A91EC2">
            <w:delText xml:space="preserve">, whenever </w:delText>
          </w:r>
        </w:del>
      </w:ins>
      <w:ins w:id="299" w:author="Lane, Stefanie" w:date="2023-07-26T12:33:00Z">
        <w:del w:id="300" w:author="Gary" w:date="2023-08-16T16:00:00Z">
          <w:r w:rsidR="007040D5" w:rsidDel="00A91EC2">
            <w:delText xml:space="preserve"> the quadrat fell on top of an individual</w:delText>
          </w:r>
        </w:del>
      </w:ins>
      <w:ins w:id="301" w:author="Lane, Stefanie" w:date="2023-07-26T12:32:00Z">
        <w:del w:id="302" w:author="Gary" w:date="2023-08-16T16:00:00Z">
          <w:r w:rsidR="001630DD" w:rsidDel="00A91EC2">
            <w:delText xml:space="preserve"> </w:delText>
          </w:r>
        </w:del>
      </w:ins>
      <w:ins w:id="303" w:author="Lane, Stefanie" w:date="2023-07-26T12:33:00Z">
        <w:del w:id="304" w:author="Gary" w:date="2023-08-16T16:00:00Z">
          <w:r w:rsidR="003930BE" w:rsidDel="00A91EC2">
            <w:delText>ramet</w:delText>
          </w:r>
        </w:del>
      </w:ins>
      <w:ins w:id="305" w:author="Lane, Stefanie" w:date="2023-07-26T12:32:00Z">
        <w:del w:id="306" w:author="Gary" w:date="2023-08-16T16:00:00Z">
          <w:r w:rsidR="001630DD" w:rsidDel="00A91EC2">
            <w:delText xml:space="preserve">, </w:delText>
          </w:r>
        </w:del>
      </w:ins>
      <w:ins w:id="307" w:author="Lane, Stefanie" w:date="2023-07-26T12:33:00Z">
        <w:del w:id="308" w:author="Gary" w:date="2023-08-16T16:00:00Z">
          <w:r w:rsidR="007040D5" w:rsidDel="00A91EC2">
            <w:delText xml:space="preserve">the </w:delText>
          </w:r>
          <w:r w:rsidR="003930BE" w:rsidDel="00A91EC2">
            <w:delText xml:space="preserve">ramet was considered in the plot </w:delText>
          </w:r>
        </w:del>
      </w:ins>
      <w:ins w:id="309" w:author="Lane, Stefanie" w:date="2023-07-26T12:36:00Z">
        <w:del w:id="310" w:author="Gary" w:date="2023-08-16T16:00:00Z">
          <w:r w:rsidR="00693FDF" w:rsidDel="00A91EC2">
            <w:delText>if more than 50% of the leave</w:delText>
          </w:r>
          <w:r w:rsidR="00C3117F" w:rsidDel="00A91EC2">
            <w:delText>s emerging from the ramet were immediately under or inside the quadrat boundary</w:delText>
          </w:r>
        </w:del>
      </w:ins>
      <w:commentRangeEnd w:id="266"/>
      <w:ins w:id="311" w:author="Lane, Stefanie" w:date="2023-07-26T12:43:00Z">
        <w:del w:id="312" w:author="Gary" w:date="2023-08-16T16:00:00Z">
          <w:r w:rsidR="00F72FBD" w:rsidDel="00A91EC2">
            <w:rPr>
              <w:rStyle w:val="CommentReference"/>
            </w:rPr>
            <w:commentReference w:id="266"/>
          </w:r>
        </w:del>
      </w:ins>
      <w:commentRangeEnd w:id="267"/>
      <w:r w:rsidR="008C3AEF">
        <w:rPr>
          <w:rStyle w:val="CommentReference"/>
        </w:rPr>
        <w:commentReference w:id="267"/>
      </w:r>
      <w:ins w:id="313" w:author="Lane, Stefanie" w:date="2023-07-26T12:36:00Z">
        <w:del w:id="314" w:author="Gary" w:date="2023-08-16T16:00:00Z">
          <w:r w:rsidR="00C3117F" w:rsidDel="00A91EC2">
            <w:delText xml:space="preserve">. </w:delText>
          </w:r>
        </w:del>
      </w:ins>
      <w:del w:id="315" w:author="Gary" w:date="2023-08-16T16:00:00Z">
        <w:r w:rsidR="006B0258" w:rsidDel="00A91EC2">
          <w:delText>To record species compositional abundance, we identified all species</w:delText>
        </w:r>
        <w:r w:rsidR="00127FC1" w:rsidDel="00A91EC2">
          <w:delText xml:space="preserve"> with </w:delText>
        </w:r>
        <w:r w:rsidR="00127FC1" w:rsidDel="00A91EC2">
          <w:rPr>
            <w:u w:val="single"/>
          </w:rPr>
          <w:delText>&gt;</w:delText>
        </w:r>
        <w:r w:rsidR="00127FC1" w:rsidDel="00A91EC2">
          <w:delText xml:space="preserve"> 50% </w:delText>
        </w:r>
        <w:r w:rsidR="00B82CBB" w:rsidDel="00A91EC2">
          <w:delText>of</w:delText>
        </w:r>
        <w:r w:rsidR="00C51284" w:rsidDel="00A91EC2">
          <w:delText xml:space="preserve"> </w:delText>
        </w:r>
        <w:r w:rsidR="00127FC1" w:rsidDel="00A91EC2">
          <w:delText>their</w:delText>
        </w:r>
        <w:r w:rsidR="002B234B" w:rsidDel="00A91EC2">
          <w:delText xml:space="preserve"> foliage-producing</w:delText>
        </w:r>
        <w:r w:rsidR="00127FC1" w:rsidDel="00A91EC2">
          <w:delText xml:space="preserve"> basal stems</w:delText>
        </w:r>
        <w:r w:rsidR="006B0258" w:rsidDel="00A91EC2">
          <w:delText xml:space="preserve"> within </w:delText>
        </w:r>
        <w:r w:rsidR="00CC29B1" w:rsidDel="00A91EC2">
          <w:delText>the plot</w:delText>
        </w:r>
        <w:r w:rsidR="002B234B" w:rsidDel="00A91EC2">
          <w:delText xml:space="preserve"> boundary</w:delText>
        </w:r>
        <w:r w:rsidR="00C0334F" w:rsidDel="00A91EC2">
          <w:delText xml:space="preserve">; overhanging </w:delText>
        </w:r>
        <w:r w:rsidR="002B234B" w:rsidDel="00A91EC2">
          <w:delText xml:space="preserve">foliage from basal stems outside the plot </w:delText>
        </w:r>
        <w:r w:rsidR="00C0334F" w:rsidDel="00A91EC2">
          <w:delText>were not considered.</w:delText>
        </w:r>
        <w:r w:rsidR="00D131BF" w:rsidDel="00A91EC2">
          <w:delText xml:space="preserve"> </w:delText>
        </w:r>
        <w:r w:rsidR="00D131BF" w:rsidRPr="00001C8B" w:rsidDel="00A91EC2">
          <w:rPr>
            <w:strike/>
            <w:rPrChange w:id="316" w:author="Lane, Stefanie" w:date="2023-07-26T12:38:00Z">
              <w:rPr/>
            </w:rPrChange>
          </w:rPr>
          <w:delText>For clonally reproducing species</w:delText>
        </w:r>
        <w:r w:rsidR="00A3674B" w:rsidRPr="00001C8B" w:rsidDel="00A91EC2">
          <w:rPr>
            <w:strike/>
            <w:rPrChange w:id="317" w:author="Lane, Stefanie" w:date="2023-07-26T12:38:00Z">
              <w:rPr/>
            </w:rPrChange>
          </w:rPr>
          <w:delText xml:space="preserve"> (e.g., </w:delText>
        </w:r>
        <w:r w:rsidR="006138FD" w:rsidRPr="00001C8B" w:rsidDel="00A91EC2">
          <w:rPr>
            <w:i/>
            <w:strike/>
            <w:rPrChange w:id="318" w:author="Lane, Stefanie" w:date="2023-07-26T12:38:00Z">
              <w:rPr>
                <w:i/>
              </w:rPr>
            </w:rPrChange>
          </w:rPr>
          <w:delText>Carex lyngbyei</w:delText>
        </w:r>
        <w:r w:rsidR="00A3674B" w:rsidRPr="00001C8B" w:rsidDel="00A91EC2">
          <w:rPr>
            <w:strike/>
            <w:rPrChange w:id="319" w:author="Lane, Stefanie" w:date="2023-07-26T12:38:00Z">
              <w:rPr/>
            </w:rPrChange>
          </w:rPr>
          <w:delText>)</w:delText>
        </w:r>
        <w:r w:rsidR="00D131BF" w:rsidRPr="00001C8B" w:rsidDel="00A91EC2">
          <w:rPr>
            <w:strike/>
            <w:rPrChange w:id="320" w:author="Lane, Stefanie" w:date="2023-07-26T12:38:00Z">
              <w:rPr/>
            </w:rPrChange>
          </w:rPr>
          <w:delText>, we did not attempt to</w:delText>
        </w:r>
        <w:r w:rsidR="00A65F91" w:rsidRPr="00001C8B" w:rsidDel="00A91EC2">
          <w:rPr>
            <w:strike/>
            <w:rPrChange w:id="321" w:author="Lane, Stefanie" w:date="2023-07-26T12:38:00Z">
              <w:rPr/>
            </w:rPrChange>
          </w:rPr>
          <w:delText xml:space="preserve"> distinguish stems or ramets from </w:delText>
        </w:r>
        <w:r w:rsidR="00A3674B" w:rsidRPr="00001C8B" w:rsidDel="00A91EC2">
          <w:rPr>
            <w:strike/>
            <w:rPrChange w:id="322" w:author="Lane, Stefanie" w:date="2023-07-26T12:38:00Z">
              <w:rPr/>
            </w:rPrChange>
          </w:rPr>
          <w:delText>whole</w:delText>
        </w:r>
        <w:r w:rsidR="00A65F91" w:rsidRPr="00001C8B" w:rsidDel="00A91EC2">
          <w:rPr>
            <w:strike/>
            <w:rPrChange w:id="323" w:author="Lane, Stefanie" w:date="2023-07-26T12:38:00Z">
              <w:rPr/>
            </w:rPrChange>
          </w:rPr>
          <w:delText xml:space="preserve"> </w:delText>
        </w:r>
        <w:r w:rsidR="00A3674B" w:rsidRPr="00001C8B" w:rsidDel="00A91EC2">
          <w:rPr>
            <w:strike/>
            <w:rPrChange w:id="324" w:author="Lane, Stefanie" w:date="2023-07-26T12:38:00Z">
              <w:rPr/>
            </w:rPrChange>
          </w:rPr>
          <w:delText>plants.</w:delText>
        </w:r>
        <w:r w:rsidR="00C0334F" w:rsidDel="00A91EC2">
          <w:delText xml:space="preserve"> </w:delText>
        </w:r>
        <w:r w:rsidR="00587A56" w:rsidDel="00A91EC2">
          <w:delText>Aerial plot</w:delText>
        </w:r>
        <w:r w:rsidR="00D4425C" w:rsidDel="00A91EC2">
          <w:delText xml:space="preserve"> cover was estimated </w:delText>
        </w:r>
        <w:r w:rsidR="00576443" w:rsidDel="00A91EC2">
          <w:delText xml:space="preserve">by </w:delText>
        </w:r>
        <w:r w:rsidR="00500E4E" w:rsidDel="00A91EC2">
          <w:delText xml:space="preserve">modified </w:delText>
        </w:r>
        <w:r w:rsidR="00576443" w:rsidDel="00A91EC2">
          <w:delText>Braun-Blanquet cover</w:delText>
        </w:r>
        <w:r w:rsidR="00D4425C" w:rsidDel="00A91EC2">
          <w:delText xml:space="preserve"> </w:delText>
        </w:r>
        <w:r w:rsidR="00500E4E" w:rsidDel="00A91EC2">
          <w:delText>classes</w:delText>
        </w:r>
      </w:del>
      <w:ins w:id="325" w:author="Lane, Stefanie" w:date="2023-07-26T12:44:00Z">
        <w:del w:id="326" w:author="Gary" w:date="2023-08-16T16:00:00Z">
          <w:r w:rsidR="00530FB6" w:rsidDel="00A91EC2">
            <w:delText xml:space="preserve"> used by Bradfield &amp; Porter (1982) and Denoth &amp; Myers (2007), where</w:delText>
          </w:r>
        </w:del>
      </w:ins>
      <w:del w:id="327" w:author="Gary" w:date="2023-08-16T16:00:00Z">
        <w:r w:rsidR="00D4425C" w:rsidDel="00A91EC2">
          <w:delText xml:space="preserve"> </w:delText>
        </w:r>
        <w:r w:rsidR="00E27E36" w:rsidDel="00A91EC2">
          <w:delText>[</w:delText>
        </w:r>
      </w:del>
      <w:ins w:id="328" w:author="Lane, Stefanie" w:date="2023-07-26T12:44:00Z">
        <w:del w:id="329" w:author="Gary" w:date="2023-08-16T16:00:00Z">
          <w:r w:rsidR="00530FB6" w:rsidDel="00A91EC2">
            <w:delText xml:space="preserve"> cover class </w:delText>
          </w:r>
        </w:del>
      </w:ins>
      <w:del w:id="330" w:author="Gary" w:date="2023-08-16T16:00:00Z">
        <w:r w:rsidR="00E27E36" w:rsidDel="00A91EC2">
          <w:delText>0 = (</w:delText>
        </w:r>
        <w:r w:rsidR="00B51030" w:rsidDel="00A91EC2">
          <w:delText>0</w:delText>
        </w:r>
        <w:r w:rsidR="00FF352B" w:rsidDel="00A91EC2">
          <w:delText>%</w:delText>
        </w:r>
      </w:del>
      <w:ins w:id="331" w:author="Lane, Stefanie" w:date="2023-07-26T12:44:00Z">
        <w:del w:id="332" w:author="Gary" w:date="2023-08-16T16:00:00Z">
          <w:r w:rsidR="00530FB6" w:rsidDel="00A91EC2">
            <w:delText xml:space="preserve"> cover (absent)</w:delText>
          </w:r>
        </w:del>
      </w:ins>
      <w:del w:id="333" w:author="Gary" w:date="2023-08-16T16:00:00Z">
        <w:r w:rsidR="00E27E36" w:rsidDel="00A91EC2">
          <w:delText>)</w:delText>
        </w:r>
        <w:r w:rsidR="00B51030" w:rsidDel="00A91EC2">
          <w:delText>,</w:delText>
        </w:r>
        <w:r w:rsidR="00E27E36" w:rsidDel="00A91EC2">
          <w:delText xml:space="preserve"> </w:delText>
        </w:r>
      </w:del>
      <w:ins w:id="334" w:author="Lane, Stefanie" w:date="2023-07-26T12:44:00Z">
        <w:del w:id="335" w:author="Gary" w:date="2023-08-16T16:00:00Z">
          <w:r w:rsidR="00530FB6" w:rsidDel="00A91EC2">
            <w:delText xml:space="preserve">cover class </w:delText>
          </w:r>
        </w:del>
      </w:ins>
      <w:del w:id="336" w:author="Gary" w:date="2023-08-16T16:00:00Z">
        <w:r w:rsidR="00E27E36" w:rsidDel="00A91EC2">
          <w:delText xml:space="preserve">1 </w:delText>
        </w:r>
      </w:del>
      <w:ins w:id="337" w:author="Lane, Stefanie" w:date="2023-07-26T12:44:00Z">
        <w:del w:id="338" w:author="Gary" w:date="2023-08-16T16:00:00Z">
          <w:r w:rsidR="00530FB6" w:rsidDel="00A91EC2">
            <w:delText xml:space="preserve">represents </w:delText>
          </w:r>
        </w:del>
      </w:ins>
      <w:del w:id="339" w:author="Gary" w:date="2023-08-16T16:00:00Z">
        <w:r w:rsidR="00E27E36" w:rsidDel="00A91EC2">
          <w:delText>= (</w:delText>
        </w:r>
        <w:r w:rsidR="00D4425C" w:rsidDel="00A91EC2">
          <w:delText>&lt; 25%</w:delText>
        </w:r>
        <w:r w:rsidR="00E27E36" w:rsidDel="00A91EC2">
          <w:delText>)</w:delText>
        </w:r>
      </w:del>
      <w:ins w:id="340" w:author="Lane, Stefanie" w:date="2023-07-26T12:44:00Z">
        <w:del w:id="341" w:author="Gary" w:date="2023-08-16T16:00:00Z">
          <w:r w:rsidR="00530FB6" w:rsidDel="00A91EC2">
            <w:delText xml:space="preserve"> cover</w:delText>
          </w:r>
        </w:del>
      </w:ins>
      <w:del w:id="342" w:author="Gary" w:date="2023-08-16T16:00:00Z">
        <w:r w:rsidR="00D4425C" w:rsidDel="00A91EC2">
          <w:delText>,</w:delText>
        </w:r>
        <w:r w:rsidR="00E27E36" w:rsidDel="00A91EC2">
          <w:delText xml:space="preserve"> </w:delText>
        </w:r>
      </w:del>
      <w:ins w:id="343" w:author="Lane, Stefanie" w:date="2023-07-26T12:44:00Z">
        <w:del w:id="344" w:author="Gary" w:date="2023-08-16T16:00:00Z">
          <w:r w:rsidR="00530FB6" w:rsidDel="00A91EC2">
            <w:delText xml:space="preserve">cover class </w:delText>
          </w:r>
        </w:del>
      </w:ins>
      <w:del w:id="345" w:author="Gary" w:date="2023-08-16T16:00:00Z">
        <w:r w:rsidR="00E27E36" w:rsidDel="00A91EC2">
          <w:delText xml:space="preserve">2 </w:delText>
        </w:r>
      </w:del>
      <w:ins w:id="346" w:author="Lane, Stefanie" w:date="2023-07-26T12:45:00Z">
        <w:del w:id="347" w:author="Gary" w:date="2023-08-16T16:00:00Z">
          <w:r w:rsidR="00530FB6" w:rsidDel="00A91EC2">
            <w:delText xml:space="preserve">represents </w:delText>
          </w:r>
        </w:del>
      </w:ins>
      <w:del w:id="348" w:author="Gary" w:date="2023-08-16T16:00:00Z">
        <w:r w:rsidR="00E27E36" w:rsidDel="00A91EC2">
          <w:delText>= (</w:delText>
        </w:r>
        <w:r w:rsidR="00D4425C" w:rsidDel="00A91EC2">
          <w:delText>25-50%</w:delText>
        </w:r>
        <w:r w:rsidR="00E27E36" w:rsidDel="00A91EC2">
          <w:delText>)</w:delText>
        </w:r>
      </w:del>
      <w:ins w:id="349" w:author="Lane, Stefanie" w:date="2023-07-26T12:45:00Z">
        <w:del w:id="350" w:author="Gary" w:date="2023-08-16T16:00:00Z">
          <w:r w:rsidR="00530FB6" w:rsidDel="00A91EC2">
            <w:delText xml:space="preserve"> cover</w:delText>
          </w:r>
        </w:del>
      </w:ins>
      <w:del w:id="351" w:author="Gary" w:date="2023-08-16T16:00:00Z">
        <w:r w:rsidR="00D4425C" w:rsidDel="00A91EC2">
          <w:delText xml:space="preserve">, </w:delText>
        </w:r>
      </w:del>
      <w:ins w:id="352" w:author="Lane, Stefanie" w:date="2023-07-26T12:45:00Z">
        <w:del w:id="353" w:author="Gary" w:date="2023-08-16T16:00:00Z">
          <w:r w:rsidR="00530FB6" w:rsidDel="00A91EC2">
            <w:delText xml:space="preserve">cover class </w:delText>
          </w:r>
        </w:del>
      </w:ins>
      <w:del w:id="354" w:author="Gary" w:date="2023-08-16T16:00:00Z">
        <w:r w:rsidR="001A1881" w:rsidDel="00A91EC2">
          <w:delText xml:space="preserve">3 </w:delText>
        </w:r>
      </w:del>
      <w:ins w:id="355" w:author="Lane, Stefanie" w:date="2023-07-26T12:45:00Z">
        <w:del w:id="356" w:author="Gary" w:date="2023-08-16T16:00:00Z">
          <w:r w:rsidR="00530FB6" w:rsidDel="00A91EC2">
            <w:delText xml:space="preserve">represents </w:delText>
          </w:r>
        </w:del>
      </w:ins>
      <w:del w:id="357" w:author="Gary" w:date="2023-08-16T16:00:00Z">
        <w:r w:rsidR="001A1881" w:rsidDel="00A91EC2">
          <w:delText>= (</w:delText>
        </w:r>
        <w:r w:rsidR="00D4425C" w:rsidDel="00A91EC2">
          <w:delText>50-75%</w:delText>
        </w:r>
        <w:r w:rsidR="001A1881" w:rsidDel="00A91EC2">
          <w:delText>)</w:delText>
        </w:r>
      </w:del>
      <w:ins w:id="358" w:author="Lane, Stefanie" w:date="2023-07-26T12:45:00Z">
        <w:del w:id="359" w:author="Gary" w:date="2023-08-16T16:00:00Z">
          <w:r w:rsidR="00530FB6" w:rsidDel="00A91EC2">
            <w:delText xml:space="preserve"> cover</w:delText>
          </w:r>
        </w:del>
      </w:ins>
      <w:del w:id="360" w:author="Gary" w:date="2023-08-16T16:00:00Z">
        <w:r w:rsidR="00D4425C" w:rsidDel="00A91EC2">
          <w:delText>, and</w:delText>
        </w:r>
        <w:r w:rsidR="00E27E36" w:rsidDel="00A91EC2">
          <w:delText xml:space="preserve"> </w:delText>
        </w:r>
      </w:del>
      <w:ins w:id="361" w:author="Lane, Stefanie" w:date="2023-07-26T12:45:00Z">
        <w:del w:id="362" w:author="Gary" w:date="2023-08-16T16:00:00Z">
          <w:r w:rsidR="00530FB6" w:rsidDel="00A91EC2">
            <w:delText xml:space="preserve">cover class </w:delText>
          </w:r>
        </w:del>
      </w:ins>
      <w:del w:id="363" w:author="Gary" w:date="2023-08-16T16:00:00Z">
        <w:r w:rsidR="00E27E36" w:rsidDel="00A91EC2">
          <w:delText xml:space="preserve">4 </w:delText>
        </w:r>
      </w:del>
      <w:ins w:id="364" w:author="Lane, Stefanie" w:date="2023-07-26T12:45:00Z">
        <w:del w:id="365" w:author="Gary" w:date="2023-08-16T16:00:00Z">
          <w:r w:rsidR="00530FB6" w:rsidDel="00A91EC2">
            <w:delText xml:space="preserve">represents </w:delText>
          </w:r>
        </w:del>
      </w:ins>
      <w:del w:id="366" w:author="Gary" w:date="2023-08-16T16:00:00Z">
        <w:r w:rsidR="00E27E36" w:rsidDel="00A91EC2">
          <w:delText>= (</w:delText>
        </w:r>
        <w:r w:rsidR="00D4425C" w:rsidDel="00A91EC2">
          <w:delText>&gt; 75%</w:delText>
        </w:r>
      </w:del>
      <w:ins w:id="367" w:author="Lane, Stefanie" w:date="2023-07-26T12:45:00Z">
        <w:del w:id="368" w:author="Gary" w:date="2023-08-16T16:00:00Z">
          <w:r w:rsidR="00530FB6" w:rsidDel="00A91EC2">
            <w:delText xml:space="preserve"> cover</w:delText>
          </w:r>
        </w:del>
      </w:ins>
      <w:del w:id="369" w:author="Gary" w:date="2023-08-16T16:00:00Z">
        <w:r w:rsidR="00D4425C" w:rsidDel="00A91EC2">
          <w:delText>)</w:delText>
        </w:r>
        <w:r w:rsidR="00E27E36" w:rsidDel="00A91EC2">
          <w:delText>]</w:delText>
        </w:r>
        <w:r w:rsidR="00D4425C" w:rsidDel="00A91EC2">
          <w:delText>.</w:delText>
        </w:r>
      </w:del>
    </w:p>
    <w:p w14:paraId="49A02A6D" w14:textId="77777777" w:rsidR="003158C9" w:rsidRDefault="003158C9" w:rsidP="003158C9">
      <w:pPr>
        <w:pStyle w:val="NoSpacing"/>
        <w:rPr>
          <w:ins w:id="370" w:author="Lane, Stefanie" w:date="2023-07-26T16:06:00Z"/>
        </w:rPr>
      </w:pPr>
    </w:p>
    <w:p w14:paraId="61840AF2" w14:textId="77777777" w:rsidR="00E40E9F" w:rsidRDefault="00E40E9F">
      <w:pPr>
        <w:pStyle w:val="Heading2"/>
        <w:rPr>
          <w:ins w:id="371" w:author="Lane, Stefanie" w:date="2023-07-26T16:08:00Z"/>
        </w:rPr>
        <w:pPrChange w:id="372" w:author="Lane, Stefanie" w:date="2023-07-26T16:08:00Z">
          <w:pPr>
            <w:pStyle w:val="Heading3"/>
          </w:pPr>
        </w:pPrChange>
      </w:pPr>
      <w:ins w:id="373" w:author="Lane, Stefanie" w:date="2023-07-26T16:08:00Z">
        <w:r>
          <w:t>Vegetation identification</w:t>
        </w:r>
      </w:ins>
    </w:p>
    <w:p w14:paraId="21A4C932" w14:textId="77777777" w:rsidR="00E40E9F" w:rsidRDefault="00E40E9F" w:rsidP="00E40E9F">
      <w:pPr>
        <w:ind w:firstLine="720"/>
        <w:rPr>
          <w:ins w:id="374" w:author="Lane, Stefanie" w:date="2023-07-26T16:08:00Z"/>
        </w:rPr>
      </w:pPr>
      <w:ins w:id="375"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2019. All species and their synonymous nomenclature from prior data collection years are available in Supplemental Table S7. </w:t>
        </w:r>
      </w:ins>
    </w:p>
    <w:p w14:paraId="6E188FE2" w14:textId="531BB4F8" w:rsidR="003158C9" w:rsidRDefault="003158C9">
      <w:pPr>
        <w:pStyle w:val="Heading2"/>
        <w:rPr>
          <w:ins w:id="376" w:author="Lane, Stefanie" w:date="2023-07-26T12:27:00Z"/>
        </w:rPr>
        <w:pPrChange w:id="377" w:author="Lane, Stefanie" w:date="2023-07-26T16:06:00Z">
          <w:pPr>
            <w:pStyle w:val="NoSpacing"/>
          </w:pPr>
        </w:pPrChange>
      </w:pPr>
      <w:ins w:id="378" w:author="Lane, Stefanie" w:date="2023-07-26T16:06:00Z">
        <w:r>
          <w:t xml:space="preserve">Differences between </w:t>
        </w:r>
        <w:commentRangeStart w:id="379"/>
        <w:r>
          <w:t>datasets</w:t>
        </w:r>
      </w:ins>
      <w:commentRangeEnd w:id="379"/>
      <w:r w:rsidR="00861AEA">
        <w:rPr>
          <w:rStyle w:val="CommentReference"/>
          <w:rFonts w:asciiTheme="minorHAnsi" w:eastAsiaTheme="minorHAnsi" w:hAnsiTheme="minorHAnsi" w:cstheme="minorBidi"/>
          <w:color w:val="auto"/>
        </w:rPr>
        <w:commentReference w:id="379"/>
      </w:r>
    </w:p>
    <w:p w14:paraId="6BF5F3F8" w14:textId="0155BFCD" w:rsidR="00F4599A" w:rsidRDefault="00B04CD7" w:rsidP="00CE3233">
      <w:pPr>
        <w:pStyle w:val="NoSpacing"/>
        <w:ind w:firstLine="720"/>
        <w:rPr>
          <w:ins w:id="380" w:author="Lane, Stefanie" w:date="2023-07-26T14:48:00Z"/>
          <w:color w:val="000000" w:themeColor="text1"/>
        </w:rPr>
      </w:pPr>
      <w:ins w:id="381" w:author="Lane, Stefanie" w:date="2023-07-26T12:27:00Z">
        <w:r>
          <w:t xml:space="preserve">In 1999 and 2019, </w:t>
        </w:r>
        <w:r w:rsidR="00105479">
          <w:t xml:space="preserve">some plots were omitted due to access or relocation </w:t>
        </w:r>
      </w:ins>
      <w:ins w:id="382" w:author="Lane, Stefanie" w:date="2023-07-26T12:28:00Z">
        <w:r w:rsidR="00105479">
          <w:t xml:space="preserve">issues. </w:t>
        </w:r>
      </w:ins>
      <w:ins w:id="383" w:author="Lane, Stefanie" w:date="2023-07-26T14:35:00Z">
        <w:r w:rsidR="00CB6D0A">
          <w:t>Most notably, t</w:t>
        </w:r>
      </w:ins>
      <w:ins w:id="384" w:author="Lane, Stefanie" w:date="2023-07-26T12:26:00Z">
        <w:r w:rsidR="00F4599A">
          <w:t>ransect “Q” (n = 7 plots) was omitted in 1999 and 2019 due to inaccessibility</w:t>
        </w:r>
      </w:ins>
      <w:ins w:id="385" w:author="Lane, Stefanie" w:date="2023-07-26T14:35:00Z">
        <w:r w:rsidR="004C45C5">
          <w:t xml:space="preserve">. </w:t>
        </w:r>
      </w:ins>
      <w:ins w:id="386" w:author="Lane, Stefanie" w:date="2023-07-26T14:36:00Z">
        <w:r w:rsidR="004C45C5">
          <w:t>In 1979, t</w:t>
        </w:r>
      </w:ins>
      <w:ins w:id="387" w:author="Lane, Stefanie" w:date="2023-07-26T14:35:00Z">
        <w:r w:rsidR="004C45C5">
          <w:t xml:space="preserve">his transect </w:t>
        </w:r>
      </w:ins>
      <w:ins w:id="388" w:author="Lane, Stefanie" w:date="2023-07-26T14:36:00Z">
        <w:r w:rsidR="004C45C5">
          <w:t>was placed</w:t>
        </w:r>
      </w:ins>
      <w:ins w:id="389" w:author="Lane, Stefanie" w:date="2023-07-26T14:37:00Z">
        <w:r w:rsidR="00460055">
          <w:t xml:space="preserve"> </w:t>
        </w:r>
      </w:ins>
      <w:ins w:id="390" w:author="Lane, Stefanie" w:date="2023-07-26T14:38:00Z">
        <w:r w:rsidR="00460055">
          <w:t xml:space="preserve">within approx. 100 m of Ferry Rd, which forms the </w:t>
        </w:r>
      </w:ins>
      <w:ins w:id="391" w:author="Lane, Stefanie" w:date="2023-07-26T14:36:00Z">
        <w:r w:rsidR="004C45C5">
          <w:t>eastern boundary of the marsh</w:t>
        </w:r>
      </w:ins>
      <w:ins w:id="392" w:author="Lane, Stefanie" w:date="2023-07-26T14:45:00Z">
        <w:r w:rsidR="0027472F">
          <w:t xml:space="preserve"> by </w:t>
        </w:r>
      </w:ins>
      <w:ins w:id="393" w:author="Lane, Stefanie" w:date="2023-07-26T14:46:00Z">
        <w:r w:rsidR="0027472F">
          <w:t>an</w:t>
        </w:r>
      </w:ins>
      <w:ins w:id="394" w:author="Lane, Stefanie" w:date="2023-07-26T14:45:00Z">
        <w:r w:rsidR="0027472F">
          <w:t xml:space="preserve"> approx. 2 m elevated grade </w:t>
        </w:r>
      </w:ins>
      <w:ins w:id="395" w:author="Lane, Stefanie" w:date="2023-07-26T14:46:00Z">
        <w:r w:rsidR="0027472F">
          <w:t xml:space="preserve">to keep the road </w:t>
        </w:r>
        <w:r w:rsidR="0011360B">
          <w:t>above high tide elevations</w:t>
        </w:r>
      </w:ins>
      <w:ins w:id="396" w:author="Lane, Stefanie" w:date="2023-07-26T14:38:00Z">
        <w:r w:rsidR="00460055">
          <w:t xml:space="preserve">. </w:t>
        </w:r>
      </w:ins>
      <w:ins w:id="397" w:author="Lane, Stefanie" w:date="2023-07-26T14:40:00Z">
        <w:r w:rsidR="00775617">
          <w:t>In this portion of the marsh</w:t>
        </w:r>
      </w:ins>
      <w:ins w:id="398" w:author="Lane, Stefanie" w:date="2023-07-26T14:38:00Z">
        <w:r w:rsidR="00460055">
          <w:t xml:space="preserve">, </w:t>
        </w:r>
        <w:r w:rsidR="00FC4359">
          <w:t>riparian forest with a dense understory of non-native Himalayan blackberry (</w:t>
        </w:r>
        <w:r w:rsidR="00FC4359">
          <w:rPr>
            <w:i/>
          </w:rPr>
          <w:t xml:space="preserve">Rubus </w:t>
        </w:r>
        <w:r w:rsidR="00FC4359" w:rsidRPr="00904BB3">
          <w:rPr>
            <w:i/>
          </w:rPr>
          <w:t>armeniacus</w:t>
        </w:r>
        <w:r w:rsidR="00FC4359">
          <w:t xml:space="preserve"> Focke) </w:t>
        </w:r>
      </w:ins>
      <w:ins w:id="399" w:author="Lane, Stefanie" w:date="2023-07-26T14:40:00Z">
        <w:r w:rsidR="00775617">
          <w:t>grew s</w:t>
        </w:r>
      </w:ins>
      <w:ins w:id="400" w:author="Lane, Stefanie" w:date="2023-07-26T14:41:00Z">
        <w:r w:rsidR="00775617">
          <w:t xml:space="preserve">o densely that </w:t>
        </w:r>
        <w:r w:rsidR="00BE3A5B">
          <w:t>by 2019, access to the transect would have required significant and costly vegetation removal to access the area</w:t>
        </w:r>
      </w:ins>
      <w:ins w:id="401" w:author="Lane, Stefanie" w:date="2023-07-26T14:46:00Z">
        <w:r w:rsidR="0011360B">
          <w:t xml:space="preserve">. </w:t>
        </w:r>
      </w:ins>
      <w:ins w:id="402" w:author="Lane, Stefanie" w:date="2023-07-26T14:47:00Z">
        <w:r w:rsidR="00DF61BB">
          <w:t>Th</w:t>
        </w:r>
        <w:r w:rsidR="00863B8F">
          <w:t>e encroachment of blackberry and riparian thicket were also a challenge to surveyors in 1999, and were similarly omitted. Thus, data from transect Q is</w:t>
        </w:r>
      </w:ins>
      <w:ins w:id="403" w:author="Lane, Stefanie" w:date="2023-07-26T14:48:00Z">
        <w:r w:rsidR="00863B8F">
          <w:t xml:space="preserve"> </w:t>
        </w:r>
      </w:ins>
      <w:ins w:id="404"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405" w:author="Lane, Stefanie" w:date="2023-07-26T15:25:00Z"/>
          <w:color w:val="000000" w:themeColor="text1"/>
        </w:rPr>
      </w:pPr>
    </w:p>
    <w:p w14:paraId="2EB7B4D9" w14:textId="230DDDC2" w:rsidR="00B07780" w:rsidRDefault="005B6ED0" w:rsidP="00773F25">
      <w:pPr>
        <w:pStyle w:val="NoSpacing"/>
        <w:ind w:firstLine="720"/>
        <w:rPr>
          <w:ins w:id="406" w:author="Lane, Stefanie" w:date="2023-07-26T15:30:00Z"/>
          <w:color w:val="000000" w:themeColor="text1"/>
        </w:rPr>
      </w:pPr>
      <w:ins w:id="407" w:author="Lane, Stefanie" w:date="2023-07-26T14:49:00Z">
        <w:r>
          <w:rPr>
            <w:color w:val="000000" w:themeColor="text1"/>
          </w:rPr>
          <w:t>The 1999 survey approximat</w:t>
        </w:r>
      </w:ins>
      <w:ins w:id="408" w:author="Lane, Stefanie" w:date="2023-07-26T14:50:00Z">
        <w:r w:rsidR="002C4D69">
          <w:rPr>
            <w:color w:val="000000" w:themeColor="text1"/>
          </w:rPr>
          <w:t xml:space="preserve">ely located </w:t>
        </w:r>
      </w:ins>
      <w:ins w:id="409" w:author="Lane, Stefanie" w:date="2023-07-26T14:48:00Z">
        <w:r w:rsidR="00CE3233">
          <w:rPr>
            <w:color w:val="000000" w:themeColor="text1"/>
          </w:rPr>
          <w:t>all plots</w:t>
        </w:r>
      </w:ins>
      <w:ins w:id="410" w:author="Lane, Stefanie" w:date="2023-07-26T14:49:00Z">
        <w:r w:rsidR="00CB7856">
          <w:rPr>
            <w:color w:val="000000" w:themeColor="text1"/>
          </w:rPr>
          <w:t xml:space="preserve"> from transects </w:t>
        </w:r>
        <w:r>
          <w:rPr>
            <w:color w:val="000000" w:themeColor="text1"/>
          </w:rPr>
          <w:t>R, S, T, U, V, and W</w:t>
        </w:r>
      </w:ins>
      <w:ins w:id="411" w:author="Lane, Stefanie" w:date="2023-07-26T14:48:00Z">
        <w:r w:rsidR="00CE3233">
          <w:rPr>
            <w:color w:val="000000" w:themeColor="text1"/>
          </w:rPr>
          <w:t xml:space="preserve"> </w:t>
        </w:r>
      </w:ins>
      <w:ins w:id="412" w:author="Lane, Stefanie" w:date="2023-07-26T14:49:00Z">
        <w:r w:rsidR="00CB7856">
          <w:rPr>
            <w:color w:val="000000" w:themeColor="text1"/>
          </w:rPr>
          <w:t>from the original 1979 survey</w:t>
        </w:r>
      </w:ins>
      <w:ins w:id="413" w:author="Lane, Stefanie" w:date="2023-07-26T14:50:00Z">
        <w:r w:rsidR="002C4D69">
          <w:rPr>
            <w:color w:val="000000" w:themeColor="text1"/>
          </w:rPr>
          <w:t xml:space="preserve">, however </w:t>
        </w:r>
        <w:r w:rsidR="00A0745F">
          <w:rPr>
            <w:color w:val="000000" w:themeColor="text1"/>
          </w:rPr>
          <w:t>the number of plots along these transects differed in 2019. This is partially</w:t>
        </w:r>
      </w:ins>
      <w:ins w:id="414" w:author="Lane, Stefanie" w:date="2023-07-26T14:51:00Z">
        <w:r w:rsidR="00A0745F">
          <w:rPr>
            <w:color w:val="000000" w:themeColor="text1"/>
          </w:rPr>
          <w:t xml:space="preserve"> due to the surveyors in 1999 seeking to exactly relocate </w:t>
        </w:r>
        <w:r w:rsidR="00FF0440">
          <w:rPr>
            <w:color w:val="000000" w:themeColor="text1"/>
          </w:rPr>
          <w:t xml:space="preserve">original plot locations, while in 2019 our objective was to place the plots according to </w:t>
        </w:r>
      </w:ins>
      <w:ins w:id="415" w:author="Lane, Stefanie" w:date="2023-07-26T15:24:00Z">
        <w:r w:rsidR="00650078">
          <w:rPr>
            <w:color w:val="000000" w:themeColor="text1"/>
          </w:rPr>
          <w:t>visual perceptions of shif</w:t>
        </w:r>
      </w:ins>
      <w:ins w:id="416" w:author="Lane, Stefanie" w:date="2023-07-26T15:25:00Z">
        <w:r w:rsidR="00650078">
          <w:rPr>
            <w:color w:val="000000" w:themeColor="text1"/>
          </w:rPr>
          <w:t>ts</w:t>
        </w:r>
      </w:ins>
      <w:ins w:id="417" w:author="Lane, Stefanie" w:date="2023-07-26T14:51:00Z">
        <w:r w:rsidR="00F905E2">
          <w:rPr>
            <w:color w:val="000000" w:themeColor="text1"/>
          </w:rPr>
          <w:t xml:space="preserve"> in dominant species. </w:t>
        </w:r>
      </w:ins>
      <w:ins w:id="418" w:author="Lane, Stefanie" w:date="2023-07-26T15:07:00Z">
        <w:r w:rsidR="008F63F3">
          <w:rPr>
            <w:color w:val="000000" w:themeColor="text1"/>
          </w:rPr>
          <w:t xml:space="preserve">Besides </w:t>
        </w:r>
      </w:ins>
      <w:ins w:id="419" w:author="Lane, Stefanie" w:date="2023-07-26T15:08:00Z">
        <w:r w:rsidR="008F63F3">
          <w:rPr>
            <w:color w:val="000000" w:themeColor="text1"/>
          </w:rPr>
          <w:t>the plots omitted by not sampling transect Q, w</w:t>
        </w:r>
      </w:ins>
      <w:ins w:id="420" w:author="Lane, Stefanie" w:date="2023-07-26T14:53:00Z">
        <w:r w:rsidR="00023E65">
          <w:rPr>
            <w:color w:val="000000" w:themeColor="text1"/>
          </w:rPr>
          <w:t>e noted a total of</w:t>
        </w:r>
      </w:ins>
      <w:ins w:id="421" w:author="Lane, Stefanie" w:date="2023-07-26T15:05:00Z">
        <w:r w:rsidR="009F3679">
          <w:rPr>
            <w:color w:val="000000" w:themeColor="text1"/>
          </w:rPr>
          <w:t xml:space="preserve"> </w:t>
        </w:r>
      </w:ins>
      <w:ins w:id="422" w:author="Lane, Stefanie" w:date="2023-07-26T15:07:00Z">
        <w:r w:rsidR="008F63F3">
          <w:rPr>
            <w:color w:val="000000" w:themeColor="text1"/>
          </w:rPr>
          <w:t>20</w:t>
        </w:r>
      </w:ins>
      <w:ins w:id="423" w:author="Lane, Stefanie" w:date="2023-07-26T12:26:00Z">
        <w:r w:rsidR="00F4599A" w:rsidRPr="00454B0C">
          <w:rPr>
            <w:color w:val="000000" w:themeColor="text1"/>
          </w:rPr>
          <w:t xml:space="preserve"> </w:t>
        </w:r>
      </w:ins>
      <w:ins w:id="424" w:author="Lane, Stefanie" w:date="2023-07-26T15:08:00Z">
        <w:r w:rsidR="008F63F3">
          <w:rPr>
            <w:color w:val="000000" w:themeColor="text1"/>
          </w:rPr>
          <w:t xml:space="preserve">fewer </w:t>
        </w:r>
      </w:ins>
      <w:ins w:id="425" w:author="Lane, Stefanie" w:date="2023-07-26T12:26:00Z">
        <w:r w:rsidR="00F4599A" w:rsidRPr="00454B0C">
          <w:rPr>
            <w:color w:val="000000" w:themeColor="text1"/>
          </w:rPr>
          <w:t>plots surveyed in 201</w:t>
        </w:r>
      </w:ins>
      <w:ins w:id="426" w:author="Lane, Stefanie" w:date="2023-07-26T15:17:00Z">
        <w:r w:rsidR="00B07780">
          <w:rPr>
            <w:color w:val="000000" w:themeColor="text1"/>
          </w:rPr>
          <w:t>9</w:t>
        </w:r>
      </w:ins>
      <w:ins w:id="427" w:author="Lane, Stefanie" w:date="2023-07-26T15:21:00Z">
        <w:r w:rsidR="00491F5F">
          <w:rPr>
            <w:color w:val="000000" w:themeColor="text1"/>
          </w:rPr>
          <w:t xml:space="preserve"> (Table S1)</w:t>
        </w:r>
      </w:ins>
      <w:ins w:id="428" w:author="Lane, Stefanie" w:date="2023-07-26T15:08:00Z">
        <w:r w:rsidR="00A364D3">
          <w:rPr>
            <w:color w:val="000000" w:themeColor="text1"/>
          </w:rPr>
          <w:t xml:space="preserve">. </w:t>
        </w:r>
      </w:ins>
      <w:ins w:id="429" w:author="Lane, Stefanie" w:date="2023-07-26T15:09:00Z">
        <w:r w:rsidR="00644A7C">
          <w:rPr>
            <w:color w:val="000000" w:themeColor="text1"/>
          </w:rPr>
          <w:t xml:space="preserve">This is most likely </w:t>
        </w:r>
      </w:ins>
      <w:ins w:id="430" w:author="Lane, Stefanie" w:date="2023-07-26T15:10:00Z">
        <w:r w:rsidR="008C1080">
          <w:rPr>
            <w:color w:val="000000" w:themeColor="text1"/>
          </w:rPr>
          <w:t xml:space="preserve">due to our methods </w:t>
        </w:r>
        <w:r w:rsidR="008C1080">
          <w:rPr>
            <w:color w:val="000000" w:themeColor="text1"/>
          </w:rPr>
          <w:lastRenderedPageBreak/>
          <w:t>in 2019 placing plots to characterize patches dominated by distinct species</w:t>
        </w:r>
      </w:ins>
      <w:ins w:id="431" w:author="Lane, Stefanie" w:date="2023-07-26T15:12:00Z">
        <w:r w:rsidR="00773F25">
          <w:rPr>
            <w:color w:val="000000" w:themeColor="text1"/>
          </w:rPr>
          <w:t xml:space="preserve">, resulting in number of plots being contingent on </w:t>
        </w:r>
        <w:r w:rsidR="00412910">
          <w:rPr>
            <w:color w:val="000000" w:themeColor="text1"/>
          </w:rPr>
          <w:t>vegetation composition rather than spatial accuracy. Additionally, we</w:t>
        </w:r>
      </w:ins>
      <w:ins w:id="432" w:author="Lane, Stefanie" w:date="2023-07-26T15:13:00Z">
        <w:r w:rsidR="001A6498">
          <w:rPr>
            <w:color w:val="000000" w:themeColor="text1"/>
          </w:rPr>
          <w:t xml:space="preserve"> acknowledge that spatial inaccuracy of transect </w:t>
        </w:r>
      </w:ins>
      <w:ins w:id="433" w:author="Lane, Stefanie" w:date="2023-07-26T15:16:00Z">
        <w:r w:rsidR="00596F6D">
          <w:rPr>
            <w:color w:val="000000" w:themeColor="text1"/>
          </w:rPr>
          <w:t>re</w:t>
        </w:r>
      </w:ins>
      <w:ins w:id="434" w:author="Lane, Stefanie" w:date="2023-07-26T15:13:00Z">
        <w:r w:rsidR="001A6498">
          <w:rPr>
            <w:color w:val="000000" w:themeColor="text1"/>
          </w:rPr>
          <w:t xml:space="preserve">location would result in </w:t>
        </w:r>
      </w:ins>
      <w:ins w:id="435" w:author="Lane, Stefanie" w:date="2023-07-26T15:28:00Z">
        <w:r w:rsidR="00795E61">
          <w:rPr>
            <w:color w:val="000000" w:themeColor="text1"/>
          </w:rPr>
          <w:t xml:space="preserve">different total transect lengths, and thus a </w:t>
        </w:r>
      </w:ins>
      <w:ins w:id="436" w:author="Lane, Stefanie" w:date="2023-07-26T15:13:00Z">
        <w:r w:rsidR="00B50521">
          <w:rPr>
            <w:color w:val="000000" w:themeColor="text1"/>
          </w:rPr>
          <w:t>different number of plots to be sampled along the transect</w:t>
        </w:r>
      </w:ins>
      <w:ins w:id="437" w:author="Lane, Stefanie" w:date="2023-07-26T15:16:00Z">
        <w:r w:rsidR="00596F6D">
          <w:rPr>
            <w:color w:val="000000" w:themeColor="text1"/>
          </w:rPr>
          <w:t>. W</w:t>
        </w:r>
      </w:ins>
      <w:ins w:id="438" w:author="Lane, Stefanie" w:date="2023-07-26T15:13:00Z">
        <w:r w:rsidR="00B50521">
          <w:rPr>
            <w:color w:val="000000" w:themeColor="text1"/>
          </w:rPr>
          <w:t xml:space="preserve">e also speculate </w:t>
        </w:r>
      </w:ins>
      <w:ins w:id="439" w:author="Lane, Stefanie" w:date="2023-07-26T15:12:00Z">
        <w:r w:rsidR="00412910">
          <w:rPr>
            <w:color w:val="000000" w:themeColor="text1"/>
          </w:rPr>
          <w:t xml:space="preserve">there may have been some bank erosion </w:t>
        </w:r>
      </w:ins>
      <w:ins w:id="440" w:author="Lane, Stefanie" w:date="2023-07-26T15:26:00Z">
        <w:r w:rsidR="000E42E8">
          <w:rPr>
            <w:color w:val="000000" w:themeColor="text1"/>
          </w:rPr>
          <w:t xml:space="preserve">resulting in wider channel mouths where </w:t>
        </w:r>
      </w:ins>
      <w:ins w:id="441" w:author="Lane, Stefanie" w:date="2023-07-26T15:27:00Z">
        <w:r w:rsidR="000E42E8">
          <w:rPr>
            <w:color w:val="000000" w:themeColor="text1"/>
          </w:rPr>
          <w:t xml:space="preserve">some </w:t>
        </w:r>
      </w:ins>
      <w:ins w:id="442" w:author="Lane, Stefanie" w:date="2023-07-26T15:26:00Z">
        <w:r w:rsidR="000E42E8">
          <w:rPr>
            <w:color w:val="000000" w:themeColor="text1"/>
          </w:rPr>
          <w:t>transects originated or ended, resulting in shorter transects overall</w:t>
        </w:r>
      </w:ins>
      <w:ins w:id="443"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444" w:author="Lane, Stefanie" w:date="2023-07-26T15:28:00Z">
        <w:r w:rsidR="008C3846">
          <w:rPr>
            <w:color w:val="000000" w:themeColor="text1"/>
          </w:rPr>
          <w:t xml:space="preserve">. </w:t>
        </w:r>
      </w:ins>
      <w:ins w:id="445" w:author="Lane, Stefanie" w:date="2023-07-26T15:16:00Z">
        <w:r w:rsidR="00596F6D">
          <w:rPr>
            <w:color w:val="000000" w:themeColor="text1"/>
          </w:rPr>
          <w:t xml:space="preserve">To reconcile these differences, we excluded </w:t>
        </w:r>
      </w:ins>
      <w:ins w:id="446" w:author="Lane, Stefanie" w:date="2023-07-26T15:17:00Z">
        <w:r w:rsidR="00257895">
          <w:rPr>
            <w:color w:val="000000" w:themeColor="text1"/>
          </w:rPr>
          <w:t>1-4 plots per transect from the 1979 and 1999 datasets</w:t>
        </w:r>
      </w:ins>
      <w:ins w:id="447" w:author="Lane, Stefanie" w:date="2023-07-26T15:19:00Z">
        <w:r w:rsidR="00BA191C">
          <w:rPr>
            <w:color w:val="000000" w:themeColor="text1"/>
          </w:rPr>
          <w:t xml:space="preserve"> </w:t>
        </w:r>
      </w:ins>
      <w:ins w:id="448" w:author="Lane, Stefanie" w:date="2023-07-26T15:20:00Z">
        <w:r w:rsidR="00BA191C">
          <w:rPr>
            <w:color w:val="000000" w:themeColor="text1"/>
          </w:rPr>
          <w:t>that had the least potential for</w:t>
        </w:r>
      </w:ins>
      <w:ins w:id="449" w:author="Lane, Stefanie" w:date="2023-07-26T15:19:00Z">
        <w:r w:rsidR="00BA191C">
          <w:rPr>
            <w:color w:val="000000" w:themeColor="text1"/>
          </w:rPr>
          <w:t xml:space="preserve"> spatial </w:t>
        </w:r>
      </w:ins>
      <w:ins w:id="450" w:author="Lane, Stefanie" w:date="2023-07-26T15:20:00Z">
        <w:r w:rsidR="00B554FB">
          <w:rPr>
            <w:color w:val="000000" w:themeColor="text1"/>
          </w:rPr>
          <w:t>proximity to</w:t>
        </w:r>
        <w:r w:rsidR="00BA191C">
          <w:rPr>
            <w:color w:val="000000" w:themeColor="text1"/>
          </w:rPr>
          <w:t xml:space="preserve"> plots sampled in 2019</w:t>
        </w:r>
      </w:ins>
      <w:ins w:id="451" w:author="Lane, Stefanie" w:date="2023-07-26T15:17:00Z">
        <w:r w:rsidR="00257895">
          <w:rPr>
            <w:color w:val="000000" w:themeColor="text1"/>
          </w:rPr>
          <w:t xml:space="preserve"> </w:t>
        </w:r>
      </w:ins>
      <w:ins w:id="452" w:author="Lane, Stefanie" w:date="2023-07-26T15:20:00Z">
        <w:r w:rsidR="00B554FB">
          <w:rPr>
            <w:color w:val="000000" w:themeColor="text1"/>
          </w:rPr>
          <w:t xml:space="preserve">in order </w:t>
        </w:r>
      </w:ins>
      <w:ins w:id="453" w:author="Lane, Stefanie" w:date="2023-07-26T15:17:00Z">
        <w:r w:rsidR="00B07780">
          <w:rPr>
            <w:color w:val="000000" w:themeColor="text1"/>
          </w:rPr>
          <w:t xml:space="preserve">to </w:t>
        </w:r>
      </w:ins>
      <w:ins w:id="454" w:author="Lane, Stefanie" w:date="2023-07-26T15:18:00Z">
        <w:r w:rsidR="00B07780">
          <w:rPr>
            <w:color w:val="000000" w:themeColor="text1"/>
          </w:rPr>
          <w:t>compare an equal number of plots between sampling years</w:t>
        </w:r>
      </w:ins>
      <w:ins w:id="455" w:author="Lane, Stefanie" w:date="2023-07-26T15:29:00Z">
        <w:r w:rsidR="00DB2A01">
          <w:rPr>
            <w:color w:val="000000" w:themeColor="text1"/>
          </w:rPr>
          <w:t xml:space="preserve"> along a similar length of transect</w:t>
        </w:r>
      </w:ins>
      <w:ins w:id="456" w:author="Lane, Stefanie" w:date="2023-07-26T15:18:00Z">
        <w:r w:rsidR="00B07780">
          <w:rPr>
            <w:color w:val="000000" w:themeColor="text1"/>
          </w:rPr>
          <w:t xml:space="preserve"> (</w:t>
        </w:r>
        <w:commentRangeStart w:id="457"/>
        <w:r w:rsidR="00B07780">
          <w:rPr>
            <w:color w:val="000000" w:themeColor="text1"/>
          </w:rPr>
          <w:t>Table S1</w:t>
        </w:r>
      </w:ins>
      <w:commentRangeEnd w:id="457"/>
      <w:ins w:id="458" w:author="Lane, Stefanie" w:date="2023-07-26T15:29:00Z">
        <w:r w:rsidR="00DB2A01">
          <w:rPr>
            <w:rStyle w:val="CommentReference"/>
          </w:rPr>
          <w:commentReference w:id="457"/>
        </w:r>
      </w:ins>
      <w:ins w:id="459" w:author="Lane, Stefanie" w:date="2023-07-26T15:18:00Z">
        <w:r w:rsidR="00B07780">
          <w:rPr>
            <w:color w:val="000000" w:themeColor="text1"/>
          </w:rPr>
          <w:t>)</w:t>
        </w:r>
      </w:ins>
      <w:ins w:id="460" w:author="Lane, Stefanie" w:date="2023-07-26T15:19:00Z">
        <w:r w:rsidR="00DB5DBC">
          <w:rPr>
            <w:color w:val="000000" w:themeColor="text1"/>
          </w:rPr>
          <w:t xml:space="preserve">. </w:t>
        </w:r>
      </w:ins>
    </w:p>
    <w:p w14:paraId="05E944BD" w14:textId="77777777" w:rsidR="00EA68CC" w:rsidRDefault="00EA68CC" w:rsidP="00773F25">
      <w:pPr>
        <w:pStyle w:val="NoSpacing"/>
        <w:ind w:firstLine="720"/>
        <w:rPr>
          <w:ins w:id="461" w:author="Lane, Stefanie" w:date="2023-07-26T15:33:00Z"/>
          <w:color w:val="000000" w:themeColor="text1"/>
        </w:rPr>
      </w:pPr>
    </w:p>
    <w:p w14:paraId="4F9A13CC" w14:textId="3176A223" w:rsidR="00BB71FD" w:rsidRDefault="00787D8B" w:rsidP="00BB71FD">
      <w:pPr>
        <w:pStyle w:val="NoSpacing"/>
        <w:ind w:firstLine="720"/>
        <w:rPr>
          <w:ins w:id="462" w:author="Lane, Stefanie" w:date="2023-07-26T15:47:00Z"/>
          <w:color w:val="000000" w:themeColor="text1"/>
        </w:rPr>
      </w:pPr>
      <w:ins w:id="463" w:author="Lane, Stefanie" w:date="2023-07-26T15:36:00Z">
        <w:r>
          <w:rPr>
            <w:color w:val="000000" w:themeColor="text1"/>
          </w:rPr>
          <w:t>Whether</w:t>
        </w:r>
      </w:ins>
      <w:ins w:id="464" w:author="Lane, Stefanie" w:date="2023-07-26T15:31:00Z">
        <w:r w:rsidR="00126067">
          <w:rPr>
            <w:color w:val="000000" w:themeColor="text1"/>
          </w:rPr>
          <w:t xml:space="preserve"> </w:t>
        </w:r>
      </w:ins>
      <w:ins w:id="465" w:author="Lane, Stefanie" w:date="2023-07-26T15:32:00Z">
        <w:r w:rsidR="00624467">
          <w:rPr>
            <w:color w:val="000000" w:themeColor="text1"/>
          </w:rPr>
          <w:t>precise vs. approximate plot relocation</w:t>
        </w:r>
      </w:ins>
      <w:ins w:id="466" w:author="Lane, Stefanie" w:date="2023-07-26T15:31:00Z">
        <w:r w:rsidR="00126067">
          <w:rPr>
            <w:color w:val="000000" w:themeColor="text1"/>
          </w:rPr>
          <w:t xml:space="preserve"> ha</w:t>
        </w:r>
      </w:ins>
      <w:ins w:id="467" w:author="Lane, Stefanie" w:date="2023-07-26T15:36:00Z">
        <w:r w:rsidR="00542F64">
          <w:rPr>
            <w:color w:val="000000" w:themeColor="text1"/>
          </w:rPr>
          <w:t xml:space="preserve">s an effect on </w:t>
        </w:r>
      </w:ins>
      <w:ins w:id="468" w:author="Lane, Stefanie" w:date="2023-07-26T15:37:00Z">
        <w:r w:rsidR="00542F64">
          <w:rPr>
            <w:color w:val="000000" w:themeColor="text1"/>
          </w:rPr>
          <w:t>quantitative analys</w:t>
        </w:r>
      </w:ins>
      <w:ins w:id="469" w:author="Lane, Stefanie" w:date="2023-07-26T15:47:00Z">
        <w:r w:rsidR="00BB71FD">
          <w:rPr>
            <w:color w:val="000000" w:themeColor="text1"/>
          </w:rPr>
          <w:t>e</w:t>
        </w:r>
      </w:ins>
      <w:ins w:id="470" w:author="Lane, Stefanie" w:date="2023-07-26T15:37:00Z">
        <w:r w:rsidR="00542F64">
          <w:rPr>
            <w:color w:val="000000" w:themeColor="text1"/>
          </w:rPr>
          <w:t xml:space="preserve">s has </w:t>
        </w:r>
      </w:ins>
      <w:ins w:id="471" w:author="Lane, Stefanie" w:date="2023-07-26T15:31:00Z">
        <w:r w:rsidR="00126067">
          <w:rPr>
            <w:color w:val="000000" w:themeColor="text1"/>
          </w:rPr>
          <w:t>been investigated in</w:t>
        </w:r>
      </w:ins>
      <w:ins w:id="472" w:author="Lane, Stefanie" w:date="2023-07-26T15:37:00Z">
        <w:r w:rsidR="00542F64">
          <w:rPr>
            <w:color w:val="000000" w:themeColor="text1"/>
          </w:rPr>
          <w:t xml:space="preserve"> a</w:t>
        </w:r>
      </w:ins>
      <w:ins w:id="473" w:author="Lane, Stefanie" w:date="2023-07-26T15:31:00Z">
        <w:r w:rsidR="00126067">
          <w:rPr>
            <w:color w:val="000000" w:themeColor="text1"/>
          </w:rPr>
          <w:t xml:space="preserve"> </w:t>
        </w:r>
      </w:ins>
      <w:ins w:id="474" w:author="Lane, Stefanie" w:date="2023-07-26T15:32:00Z">
        <w:r w:rsidR="00624467">
          <w:rPr>
            <w:color w:val="000000" w:themeColor="text1"/>
          </w:rPr>
          <w:t>forestry context</w:t>
        </w:r>
      </w:ins>
      <w:ins w:id="475" w:author="Lane, Stefanie" w:date="2023-07-26T15:37:00Z">
        <w:r w:rsidR="00542F64">
          <w:rPr>
            <w:color w:val="000000" w:themeColor="text1"/>
          </w:rPr>
          <w:t xml:space="preserve"> </w:t>
        </w:r>
      </w:ins>
      <w:r w:rsidR="00542F64">
        <w:rPr>
          <w:color w:val="000000" w:themeColor="text1"/>
        </w:rPr>
        <w:fldChar w:fldCharType="begin"/>
      </w:r>
      <w:r w:rsidR="00542F64">
        <w:rPr>
          <w:color w:val="000000" w:themeColor="text1"/>
        </w:rPr>
        <w: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542F64">
        <w:rPr>
          <w:color w:val="000000" w:themeColor="text1"/>
        </w:rPr>
        <w:fldChar w:fldCharType="separate"/>
      </w:r>
      <w:r w:rsidR="00542F64" w:rsidRPr="00542F64">
        <w:rPr>
          <w:rFonts w:ascii="Calibri" w:hAnsi="Calibri" w:cs="Calibri"/>
          <w:szCs w:val="24"/>
        </w:rPr>
        <w:t>(Kopecký &amp; Macek, 2015)</w:t>
      </w:r>
      <w:r w:rsidR="00542F64">
        <w:rPr>
          <w:color w:val="000000" w:themeColor="text1"/>
        </w:rPr>
        <w:fldChar w:fldCharType="end"/>
      </w:r>
      <w:ins w:id="476" w:author="Lane, Stefanie" w:date="2023-07-26T15:32:00Z">
        <w:r w:rsidR="00624467">
          <w:rPr>
            <w:color w:val="000000" w:themeColor="text1"/>
          </w:rPr>
          <w:t xml:space="preserve">, </w:t>
        </w:r>
      </w:ins>
      <w:ins w:id="477" w:author="Lane, Stefanie" w:date="2023-07-26T15:37:00Z">
        <w:r w:rsidR="00E05143">
          <w:rPr>
            <w:color w:val="000000" w:themeColor="text1"/>
          </w:rPr>
          <w:t xml:space="preserve">where </w:t>
        </w:r>
        <w:r w:rsidR="00E05143">
          <w:t xml:space="preserve">plot </w:t>
        </w:r>
      </w:ins>
      <w:ins w:id="478" w:author="Lane, Stefanie" w:date="2023-07-26T15:45:00Z">
        <w:r w:rsidR="007118E1">
          <w:t>re</w:t>
        </w:r>
      </w:ins>
      <w:ins w:id="479" w:author="Lane, Stefanie" w:date="2023-07-26T15:37:00Z">
        <w:r w:rsidR="00E05143">
          <w:t xml:space="preserve">location </w:t>
        </w:r>
      </w:ins>
      <w:ins w:id="480" w:author="Lane, Stefanie" w:date="2023-07-26T15:45:00Z">
        <w:r w:rsidR="003044BF">
          <w:t xml:space="preserve">uncertainty </w:t>
        </w:r>
      </w:ins>
      <w:ins w:id="481" w:author="Lane, Stefanie" w:date="2023-07-26T15:38:00Z">
        <w:r w:rsidR="00E05143">
          <w:t>did</w:t>
        </w:r>
      </w:ins>
      <w:ins w:id="482" w:author="Lane, Stefanie" w:date="2023-07-26T15:37:00Z">
        <w:r w:rsidR="00E05143">
          <w:t xml:space="preserve"> not produce </w:t>
        </w:r>
      </w:ins>
      <w:ins w:id="483" w:author="Lane, Stefanie" w:date="2023-07-26T15:38:00Z">
        <w:r w:rsidR="00E05143">
          <w:t xml:space="preserve">significant differences in </w:t>
        </w:r>
        <w:r w:rsidR="00A94607">
          <w:t>plant community metrics like richness, compos</w:t>
        </w:r>
      </w:ins>
      <w:ins w:id="484" w:author="Lane, Stefanie" w:date="2023-07-26T15:39:00Z">
        <w:r w:rsidR="00A94607">
          <w:t xml:space="preserve">ition, </w:t>
        </w:r>
        <w:r w:rsidR="009078DA">
          <w:t xml:space="preserve">and compositional heterogeneity </w:t>
        </w:r>
      </w:ins>
      <w:ins w:id="485" w:author="Lane, Stefanie" w:date="2023-07-26T15:37:00Z">
        <w:r w:rsidR="00E05143">
          <w:t xml:space="preserve">on decadal timescales. </w:t>
        </w:r>
      </w:ins>
      <w:ins w:id="486" w:author="Lane, Stefanie" w:date="2023-07-26T15:47:00Z">
        <w:r w:rsidR="00BB71FD">
          <w:t xml:space="preserve">Therefore, </w:t>
        </w:r>
        <w:r w:rsidR="00BB71FD">
          <w:rPr>
            <w:color w:val="000000" w:themeColor="text1"/>
          </w:rPr>
          <w:t>despite differences in transect and plot location</w:t>
        </w:r>
      </w:ins>
      <w:ins w:id="487" w:author="Lane, Stefanie" w:date="2023-07-26T15:48:00Z">
        <w:r w:rsidR="00BB71FD">
          <w:rPr>
            <w:color w:val="000000" w:themeColor="text1"/>
          </w:rPr>
          <w:t xml:space="preserve"> between the three sampling periods</w:t>
        </w:r>
      </w:ins>
      <w:ins w:id="488" w:author="Lane, Stefanie" w:date="2023-07-26T15:47:00Z">
        <w:r w:rsidR="00BB71FD">
          <w:rPr>
            <w:color w:val="000000" w:themeColor="text1"/>
          </w:rPr>
          <w:t xml:space="preserve">, we propose that meaningful comparison at the plot </w:t>
        </w:r>
      </w:ins>
      <w:ins w:id="489" w:author="Lane, Stefanie" w:date="2023-07-26T15:48:00Z">
        <w:r w:rsidR="00336572">
          <w:rPr>
            <w:color w:val="000000" w:themeColor="text1"/>
          </w:rPr>
          <w:t xml:space="preserve">and transect </w:t>
        </w:r>
      </w:ins>
      <w:ins w:id="490" w:author="Lane, Stefanie" w:date="2023-07-26T15:47:00Z">
        <w:r w:rsidR="00BB71FD">
          <w:rPr>
            <w:color w:val="000000" w:themeColor="text1"/>
          </w:rPr>
          <w:t xml:space="preserve">scale can be made, as we compared an equal number of plots from the same representative areas of the marsh across all time points. </w:t>
        </w:r>
      </w:ins>
    </w:p>
    <w:p w14:paraId="4720358C" w14:textId="51FA8333" w:rsidR="00F4599A" w:rsidDel="00336572" w:rsidRDefault="00D01533">
      <w:pPr>
        <w:ind w:firstLine="720"/>
        <w:rPr>
          <w:del w:id="491" w:author="Lane, Stefanie" w:date="2023-07-26T15:48:00Z"/>
        </w:rPr>
        <w:pPrChange w:id="492" w:author="Lane, Stefanie" w:date="2023-07-26T15:48:00Z">
          <w:pPr>
            <w:pStyle w:val="NoSpacing"/>
            <w:ind w:firstLine="720"/>
          </w:pPr>
        </w:pPrChange>
      </w:pPr>
      <w:ins w:id="493" w:author="Lane, Stefanie" w:date="2023-07-26T15:42:00Z">
        <w:r>
          <w:t xml:space="preserve"> </w:t>
        </w:r>
      </w:ins>
    </w:p>
    <w:p w14:paraId="22866597" w14:textId="77777777" w:rsidR="00127FC1" w:rsidRDefault="00127FC1">
      <w:pPr>
        <w:pPrChange w:id="494" w:author="Lane, Stefanie" w:date="2023-07-26T15:48:00Z">
          <w:pPr>
            <w:pStyle w:val="NoSpacing"/>
          </w:pPr>
        </w:pPrChange>
      </w:pPr>
    </w:p>
    <w:p w14:paraId="7F0B508F" w14:textId="0812FFCA" w:rsidR="00B40842" w:rsidDel="00E40E9F" w:rsidRDefault="00B40842" w:rsidP="00B40842">
      <w:pPr>
        <w:pStyle w:val="Heading3"/>
        <w:rPr>
          <w:del w:id="495" w:author="Lane, Stefanie" w:date="2023-07-26T16:08:00Z"/>
        </w:rPr>
      </w:pPr>
      <w:del w:id="496" w:author="Lane, Stefanie" w:date="2023-07-26T16:07:00Z">
        <w:r w:rsidDel="00E40E9F">
          <w:delText>Taxonomy</w:delText>
        </w:r>
      </w:del>
    </w:p>
    <w:p w14:paraId="294F4C93" w14:textId="06B17938" w:rsidR="00485A40" w:rsidDel="00E40E9F" w:rsidRDefault="00AA2D34" w:rsidP="005F7C5D">
      <w:pPr>
        <w:ind w:firstLine="720"/>
        <w:rPr>
          <w:del w:id="497" w:author="Lane, Stefanie" w:date="2023-07-26T16:08:00Z"/>
        </w:rPr>
      </w:pPr>
      <w:del w:id="498"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2CE0BC7B" w14:textId="65BE84D0" w:rsidR="004B1258" w:rsidRPr="000E32F2" w:rsidRDefault="009452F6" w:rsidP="007B0287">
      <w:pPr>
        <w:pStyle w:val="Caption"/>
        <w:ind w:firstLine="720"/>
        <w:rPr>
          <w:i w:val="0"/>
          <w:iCs w:val="0"/>
          <w:color w:val="auto"/>
          <w:sz w:val="22"/>
          <w:szCs w:val="22"/>
        </w:rPr>
        <w:sectPr w:rsidR="004B1258" w:rsidRPr="000E32F2" w:rsidSect="007D52A9">
          <w:head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sidRPr="008260B4">
        <w:rPr>
          <w:i w:val="0"/>
          <w:iCs w:val="0"/>
          <w:color w:val="auto"/>
          <w:sz w:val="22"/>
          <w:szCs w:val="22"/>
          <w:highlight w:val="yellow"/>
          <w:rPrChange w:id="499" w:author="Gary" w:date="2023-08-29T10:54:00Z">
            <w:rPr>
              <w:i w:val="0"/>
              <w:iCs w:val="0"/>
              <w:color w:val="auto"/>
              <w:sz w:val="22"/>
              <w:szCs w:val="22"/>
            </w:rPr>
          </w:rPrChange>
        </w:rPr>
        <w:t>Following</w:t>
      </w:r>
      <w:r w:rsidR="00BB79E4" w:rsidRPr="008260B4">
        <w:rPr>
          <w:i w:val="0"/>
          <w:iCs w:val="0"/>
          <w:color w:val="auto"/>
          <w:sz w:val="22"/>
          <w:szCs w:val="22"/>
          <w:highlight w:val="yellow"/>
          <w:rPrChange w:id="500" w:author="Gary" w:date="2023-08-29T10:54:00Z">
            <w:rPr>
              <w:i w:val="0"/>
              <w:iCs w:val="0"/>
              <w:color w:val="auto"/>
              <w:sz w:val="22"/>
              <w:szCs w:val="22"/>
            </w:rPr>
          </w:rPrChange>
        </w:rPr>
        <w:t xml:space="preserve"> </w:t>
      </w:r>
      <w:del w:id="501" w:author="Gary" w:date="2023-08-29T10:54:00Z">
        <w:r w:rsidR="00BB79E4" w:rsidRPr="008260B4" w:rsidDel="00A81FED">
          <w:rPr>
            <w:i w:val="0"/>
            <w:iCs w:val="0"/>
            <w:color w:val="auto"/>
            <w:sz w:val="22"/>
            <w:szCs w:val="22"/>
            <w:highlight w:val="yellow"/>
            <w:rPrChange w:id="502" w:author="Gary" w:date="2023-08-29T10:54:00Z">
              <w:rPr>
                <w:i w:val="0"/>
                <w:iCs w:val="0"/>
                <w:color w:val="auto"/>
                <w:sz w:val="22"/>
                <w:szCs w:val="22"/>
              </w:rPr>
            </w:rPrChange>
          </w:rPr>
          <w:delText>(</w:delText>
        </w:r>
      </w:del>
      <w:r w:rsidR="00BB79E4" w:rsidRPr="008260B4">
        <w:rPr>
          <w:i w:val="0"/>
          <w:iCs w:val="0"/>
          <w:color w:val="auto"/>
          <w:sz w:val="22"/>
          <w:szCs w:val="22"/>
          <w:highlight w:val="yellow"/>
          <w:rPrChange w:id="503" w:author="Gary" w:date="2023-08-29T10:54:00Z">
            <w:rPr>
              <w:i w:val="0"/>
              <w:iCs w:val="0"/>
              <w:color w:val="auto"/>
              <w:sz w:val="22"/>
              <w:szCs w:val="22"/>
            </w:rPr>
          </w:rPrChange>
        </w:rPr>
        <w:t>Legendre &amp; Legendre</w:t>
      </w:r>
      <w:del w:id="504" w:author="Gary" w:date="2023-08-29T10:54:00Z">
        <w:r w:rsidR="00BB79E4" w:rsidRPr="008260B4" w:rsidDel="008260B4">
          <w:rPr>
            <w:i w:val="0"/>
            <w:iCs w:val="0"/>
            <w:color w:val="auto"/>
            <w:sz w:val="22"/>
            <w:szCs w:val="22"/>
            <w:highlight w:val="yellow"/>
            <w:rPrChange w:id="505" w:author="Gary" w:date="2023-08-29T10:54:00Z">
              <w:rPr>
                <w:i w:val="0"/>
                <w:iCs w:val="0"/>
                <w:color w:val="auto"/>
                <w:sz w:val="22"/>
                <w:szCs w:val="22"/>
              </w:rPr>
            </w:rPrChange>
          </w:rPr>
          <w:delText>,</w:delText>
        </w:r>
      </w:del>
      <w:r w:rsidR="00BB79E4" w:rsidRPr="008260B4">
        <w:rPr>
          <w:i w:val="0"/>
          <w:iCs w:val="0"/>
          <w:color w:val="auto"/>
          <w:sz w:val="22"/>
          <w:szCs w:val="22"/>
          <w:highlight w:val="yellow"/>
          <w:rPrChange w:id="506" w:author="Gary" w:date="2023-08-29T10:54:00Z">
            <w:rPr>
              <w:i w:val="0"/>
              <w:iCs w:val="0"/>
              <w:color w:val="auto"/>
              <w:sz w:val="22"/>
              <w:szCs w:val="22"/>
            </w:rPr>
          </w:rPrChange>
        </w:rPr>
        <w:t xml:space="preserve"> </w:t>
      </w:r>
      <w:ins w:id="507" w:author="Gary" w:date="2023-08-29T10:54:00Z">
        <w:r w:rsidR="008260B4" w:rsidRPr="008260B4">
          <w:rPr>
            <w:i w:val="0"/>
            <w:iCs w:val="0"/>
            <w:color w:val="auto"/>
            <w:sz w:val="22"/>
            <w:szCs w:val="22"/>
            <w:highlight w:val="yellow"/>
            <w:rPrChange w:id="508" w:author="Gary" w:date="2023-08-29T10:54:00Z">
              <w:rPr>
                <w:i w:val="0"/>
                <w:iCs w:val="0"/>
                <w:color w:val="auto"/>
                <w:sz w:val="22"/>
                <w:szCs w:val="22"/>
              </w:rPr>
            </w:rPrChange>
          </w:rPr>
          <w:t>(</w:t>
        </w:r>
      </w:ins>
      <w:commentRangeStart w:id="509"/>
      <w:r w:rsidR="00BB79E4" w:rsidRPr="008260B4">
        <w:rPr>
          <w:i w:val="0"/>
          <w:iCs w:val="0"/>
          <w:color w:val="auto"/>
          <w:sz w:val="22"/>
          <w:szCs w:val="22"/>
          <w:highlight w:val="yellow"/>
          <w:rPrChange w:id="510" w:author="Gary" w:date="2023-08-29T10:54:00Z">
            <w:rPr>
              <w:i w:val="0"/>
              <w:iCs w:val="0"/>
              <w:color w:val="auto"/>
              <w:sz w:val="22"/>
              <w:szCs w:val="22"/>
            </w:rPr>
          </w:rPrChange>
        </w:rPr>
        <w:t>2012</w:t>
      </w:r>
      <w:commentRangeEnd w:id="509"/>
      <w:r w:rsidR="008260B4">
        <w:rPr>
          <w:rStyle w:val="CommentReference"/>
          <w:i w:val="0"/>
          <w:iCs w:val="0"/>
          <w:color w:val="auto"/>
        </w:rPr>
        <w:commentReference w:id="509"/>
      </w:r>
      <w:r w:rsidR="00BB79E4" w:rsidRPr="00861181">
        <w:rPr>
          <w:i w:val="0"/>
          <w:iCs w:val="0"/>
          <w:color w:val="auto"/>
          <w:sz w:val="22"/>
          <w:szCs w:val="22"/>
        </w:rPr>
        <w:t>)</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analysis</w:t>
      </w:r>
      <w:r w:rsidR="00BB79E4">
        <w:rPr>
          <w:i w:val="0"/>
          <w:iCs w:val="0"/>
          <w:color w:val="auto"/>
          <w:sz w:val="22"/>
          <w:szCs w:val="22"/>
        </w:rPr>
        <w:t xml:space="preserve"> </w:t>
      </w:r>
      <w:r w:rsidR="001C0365">
        <w:rPr>
          <w:i w:val="0"/>
          <w:iCs w:val="0"/>
          <w:color w:val="auto"/>
          <w:sz w:val="22"/>
          <w:szCs w:val="22"/>
        </w:rPr>
        <w:t xml:space="preserve"> using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C0365">
        <w:rPr>
          <w:i w:val="0"/>
          <w:iCs w:val="0"/>
          <w:color w:val="auto"/>
          <w:sz w:val="22"/>
          <w:szCs w:val="22"/>
        </w:rPr>
        <w:t xml:space="preserve">. </w:t>
      </w:r>
      <w:r w:rsidR="004A6FF1">
        <w:rPr>
          <w:i w:val="0"/>
          <w:iCs w:val="0"/>
          <w:color w:val="auto"/>
          <w:sz w:val="22"/>
          <w:szCs w:val="22"/>
        </w:rPr>
        <w:t xml:space="preserve">For each dataset, </w:t>
      </w:r>
      <w:r w:rsidR="00276B00" w:rsidRPr="00DC704D">
        <w:rPr>
          <w:i w:val="0"/>
          <w:iCs w:val="0"/>
          <w:color w:val="auto"/>
          <w:sz w:val="22"/>
          <w:szCs w:val="22"/>
        </w:rPr>
        <w:t>three</w:t>
      </w:r>
      <w:r w:rsidR="004A6FF1">
        <w:rPr>
          <w:i w:val="0"/>
          <w:iCs w:val="0"/>
          <w:color w:val="auto"/>
          <w:sz w:val="22"/>
          <w:szCs w:val="22"/>
        </w:rPr>
        <w:t xml:space="preserve"> main </w:t>
      </w:r>
      <w:commentRangeStart w:id="511"/>
      <w:r w:rsidR="004A6FF1">
        <w:rPr>
          <w:i w:val="0"/>
          <w:iCs w:val="0"/>
          <w:color w:val="auto"/>
          <w:sz w:val="22"/>
          <w:szCs w:val="22"/>
        </w:rPr>
        <w:t>clusters</w:t>
      </w:r>
      <w:commentRangeEnd w:id="511"/>
      <w:r w:rsidR="00861181">
        <w:rPr>
          <w:rStyle w:val="CommentReference"/>
          <w:i w:val="0"/>
          <w:iCs w:val="0"/>
          <w:color w:val="auto"/>
        </w:rPr>
        <w:commentReference w:id="511"/>
      </w:r>
      <w:r w:rsidR="004A6FF1">
        <w:rPr>
          <w:i w:val="0"/>
          <w:iCs w:val="0"/>
          <w:color w:val="auto"/>
          <w:sz w:val="22"/>
          <w:szCs w:val="22"/>
        </w:rPr>
        <w:t xml:space="preserve"> were </w:t>
      </w:r>
      <w:r w:rsidR="00694E8A">
        <w:rPr>
          <w:i w:val="0"/>
          <w:iCs w:val="0"/>
          <w:color w:val="auto"/>
          <w:sz w:val="22"/>
          <w:szCs w:val="22"/>
        </w:rPr>
        <w:t>identified</w:t>
      </w:r>
      <w:r w:rsidR="00276B00" w:rsidRPr="00DC704D">
        <w:rPr>
          <w:i w:val="0"/>
          <w:iCs w:val="0"/>
          <w:color w:val="auto"/>
          <w:sz w:val="22"/>
          <w:szCs w:val="22"/>
        </w:rPr>
        <w:t xml:space="preserve"> </w:t>
      </w:r>
      <w:r w:rsidR="00046A60">
        <w:rPr>
          <w:i w:val="0"/>
          <w:iCs w:val="0"/>
          <w:color w:val="auto"/>
          <w:sz w:val="22"/>
          <w:szCs w:val="22"/>
        </w:rPr>
        <w:t>(</w:t>
      </w:r>
      <w:r w:rsidR="004A6FF1">
        <w:rPr>
          <w:i w:val="0"/>
          <w:iCs w:val="0"/>
          <w:color w:val="auto"/>
          <w:sz w:val="22"/>
          <w:szCs w:val="22"/>
        </w:rPr>
        <w:t xml:space="preserve">termed </w:t>
      </w:r>
      <w:r w:rsidR="00046A60">
        <w:rPr>
          <w:i w:val="0"/>
          <w:iCs w:val="0"/>
          <w:color w:val="auto"/>
          <w:sz w:val="22"/>
          <w:szCs w:val="22"/>
        </w:rPr>
        <w:t>“assemblages”)</w:t>
      </w:r>
      <w:del w:id="512" w:author="Gary" w:date="2023-09-05T13:22:00Z">
        <w:r w:rsidR="00BD4A5D" w:rsidRPr="00DC704D" w:rsidDel="00CE6CAA">
          <w:rPr>
            <w:i w:val="0"/>
            <w:iCs w:val="0"/>
            <w:color w:val="auto"/>
            <w:sz w:val="22"/>
            <w:szCs w:val="22"/>
          </w:rPr>
          <w:delText>,</w:delText>
        </w:r>
      </w:del>
      <w:r w:rsidR="00BD4A5D" w:rsidRPr="00DC704D">
        <w:rPr>
          <w:i w:val="0"/>
          <w:iCs w:val="0"/>
          <w:color w:val="auto"/>
          <w:sz w:val="22"/>
          <w:szCs w:val="22"/>
        </w:rPr>
        <w:t xml:space="preserve"> </w:t>
      </w:r>
      <w:ins w:id="513" w:author="Gary" w:date="2023-09-05T13:21:00Z">
        <w:r w:rsidR="000F76AD">
          <w:rPr>
            <w:i w:val="0"/>
            <w:iCs w:val="0"/>
            <w:color w:val="auto"/>
            <w:sz w:val="22"/>
            <w:szCs w:val="22"/>
          </w:rPr>
          <w:t>which allowed direct comparisons</w:t>
        </w:r>
      </w:ins>
      <w:ins w:id="514" w:author="Gary" w:date="2023-09-05T13:22:00Z">
        <w:r w:rsidR="00CE6CAA">
          <w:rPr>
            <w:i w:val="0"/>
            <w:iCs w:val="0"/>
            <w:color w:val="auto"/>
            <w:sz w:val="22"/>
            <w:szCs w:val="22"/>
          </w:rPr>
          <w:t xml:space="preserve"> </w:t>
        </w:r>
      </w:ins>
      <w:ins w:id="515" w:author="Gary" w:date="2023-09-05T13:24:00Z">
        <w:r w:rsidR="00CE6CAA">
          <w:rPr>
            <w:i w:val="0"/>
            <w:iCs w:val="0"/>
            <w:color w:val="auto"/>
            <w:sz w:val="22"/>
            <w:szCs w:val="22"/>
          </w:rPr>
          <w:t xml:space="preserve">of changes </w:t>
        </w:r>
      </w:ins>
      <w:ins w:id="516" w:author="Gary" w:date="2023-09-05T13:26:00Z">
        <w:r w:rsidR="00CE6CAA">
          <w:rPr>
            <w:i w:val="0"/>
            <w:iCs w:val="0"/>
            <w:color w:val="auto"/>
            <w:sz w:val="22"/>
            <w:szCs w:val="22"/>
          </w:rPr>
          <w:t xml:space="preserve">in vegetation properties </w:t>
        </w:r>
      </w:ins>
      <w:ins w:id="517" w:author="Gary" w:date="2023-09-05T13:24:00Z">
        <w:r w:rsidR="00CE6CAA">
          <w:rPr>
            <w:i w:val="0"/>
            <w:iCs w:val="0"/>
            <w:color w:val="auto"/>
            <w:sz w:val="22"/>
            <w:szCs w:val="22"/>
          </w:rPr>
          <w:t xml:space="preserve">over time. </w:t>
        </w:r>
      </w:ins>
      <w:del w:id="518" w:author="Gary" w:date="2023-09-05T13:27:00Z">
        <w:r w:rsidR="00BD4A5D" w:rsidRPr="00DC704D" w:rsidDel="00CE6CAA">
          <w:rPr>
            <w:i w:val="0"/>
            <w:iCs w:val="0"/>
            <w:color w:val="auto"/>
            <w:sz w:val="22"/>
            <w:szCs w:val="22"/>
          </w:rPr>
          <w:delText>and s</w:delText>
        </w:r>
      </w:del>
      <w:ins w:id="519" w:author="Gary" w:date="2023-09-05T13:27:00Z">
        <w:r w:rsidR="00CE6CAA">
          <w:rPr>
            <w:i w:val="0"/>
            <w:iCs w:val="0"/>
            <w:color w:val="auto"/>
            <w:sz w:val="22"/>
            <w:szCs w:val="22"/>
          </w:rPr>
          <w:t>S</w:t>
        </w:r>
      </w:ins>
      <w:r w:rsidR="00BD4A5D" w:rsidRPr="00DC704D">
        <w:rPr>
          <w:i w:val="0"/>
          <w:iCs w:val="0"/>
          <w:color w:val="auto"/>
          <w:sz w:val="22"/>
          <w:szCs w:val="22"/>
        </w:rPr>
        <w:t>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DB441F8" w14:textId="1F47C75F" w:rsidR="00FB6917" w:rsidRDefault="009A2A63" w:rsidP="00D4262D">
      <w:pPr>
        <w:ind w:firstLine="720"/>
      </w:pPr>
      <w:bookmarkStart w:id="520" w:name="_Hlk106054065"/>
      <w:r>
        <w:lastRenderedPageBreak/>
        <w:t xml:space="preserve">Community diversity calculations </w:t>
      </w:r>
      <w:r w:rsidR="006138FD">
        <w:t>for each</w:t>
      </w:r>
      <w:r w:rsidR="004D02DE">
        <w:t xml:space="preserve"> year of</w:t>
      </w:r>
      <w:r w:rsidR="006138FD">
        <w:t xml:space="preserve"> observation</w:t>
      </w:r>
      <w:r w:rsidR="004D02DE">
        <w:t xml:space="preserve"> </w:t>
      </w:r>
      <w:r>
        <w:t xml:space="preserve">followed </w:t>
      </w:r>
      <w:r w:rsidR="00EC2480">
        <w:t xml:space="preserve">Whittaker </w:t>
      </w:r>
      <w:r w:rsidR="00BB7C99" w:rsidRPr="00BB7C99">
        <w:rPr>
          <w:rFonts w:ascii="Calibri" w:hAnsi="Calibri" w:cs="Calibri"/>
        </w:rPr>
        <w:t>(1975)</w:t>
      </w:r>
      <w:r w:rsidR="00B745A6">
        <w:t xml:space="preserve">, with </w:t>
      </w:r>
      <w:r w:rsidR="00B745A6">
        <w:rPr>
          <w:rFonts w:cstheme="minorHAnsi"/>
        </w:rPr>
        <w:t>α</w:t>
      </w:r>
      <w:r w:rsidR="00B745A6">
        <w:t>-diversity</w:t>
      </w:r>
      <w:r>
        <w:t xml:space="preserve"> calculated as the mean number of species per </w:t>
      </w:r>
      <w:r w:rsidR="00AF1CB6">
        <w:t xml:space="preserve">plot </w:t>
      </w:r>
      <w:r>
        <w:t>within an observation year and assemblag</w:t>
      </w:r>
      <w:r w:rsidRPr="00A255D6">
        <w:t>e</w:t>
      </w:r>
      <w:r w:rsidR="00B745A6" w:rsidRPr="00A255D6">
        <w:t xml:space="preserve">, and </w:t>
      </w:r>
      <w:commentRangeStart w:id="521"/>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w:t>
      </w:r>
      <w:commentRangeEnd w:id="521"/>
      <w:r w:rsidR="00C05F82">
        <w:rPr>
          <w:rStyle w:val="CommentReference"/>
        </w:rPr>
        <w:commentReference w:id="521"/>
      </w:r>
      <w:r w:rsidR="00D76E01">
        <w:t xml:space="preserve">calculations were also performed on all data recorded for </w:t>
      </w:r>
      <w:r w:rsidR="00743C5F">
        <w:t>each</w:t>
      </w:r>
      <w:r w:rsidR="00D76E01">
        <w:t xml:space="preserve"> observation year to generate community-wide measure</w:t>
      </w:r>
      <w:r w:rsidR="006F2224">
        <w:t>s</w:t>
      </w:r>
      <w:r w:rsidR="00D76E01">
        <w:t xml:space="preserve"> of diversity. </w:t>
      </w:r>
      <w:bookmarkEnd w:id="520"/>
      <w:r w:rsidR="003A7FEF" w:rsidRPr="003A7FEF">
        <w:t xml:space="preserve">Community turnover for each assemblage was measured using the “codyn” R package </w:t>
      </w:r>
      <w:r w:rsidR="000335B7" w:rsidRPr="000335B7">
        <w:rPr>
          <w:rFonts w:ascii="Calibri" w:hAnsi="Calibri" w:cs="Calibri"/>
        </w:rPr>
        <w:t>(Hallett et al., 2016)</w:t>
      </w:r>
      <w:r w:rsidR="003A7FEF" w:rsidRPr="003A7FEF">
        <w:t>. Total species turnover (total magnitude of change), species gained (appearances), and species lost (disappearances) were calculated as a percent change for each assemblage between 1979</w:t>
      </w:r>
      <w:r w:rsidR="00EE4DC7" w:rsidRPr="00EE4DC7">
        <w:t>–</w:t>
      </w:r>
      <w:r w:rsidR="003A7FEF" w:rsidRPr="003A7FEF">
        <w:t>1999, and 1999</w:t>
      </w:r>
      <w:r w:rsidR="00EE4DC7" w:rsidRPr="00EE4DC7">
        <w:t>–</w:t>
      </w:r>
      <w:r w:rsidR="003A7FEF" w:rsidRPr="003A7FEF">
        <w:t xml:space="preserve">2019. Total turnover was calculated as a ratio of the absolute value of species gained and lost to the total number of species observed in both timepoints. </w:t>
      </w:r>
    </w:p>
    <w:p w14:paraId="21314135" w14:textId="53957EED" w:rsidR="00281198" w:rsidRPr="00281198" w:rsidRDefault="004B1258" w:rsidP="00E3447A">
      <w:pPr>
        <w:pStyle w:val="Caption"/>
        <w:ind w:firstLine="720"/>
      </w:pPr>
      <w:commentRangeStart w:id="522"/>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supplemen</w:t>
      </w:r>
      <w:r w:rsidR="00EF15F2">
        <w:rPr>
          <w:i w:val="0"/>
          <w:iCs w:val="0"/>
          <w:color w:val="auto"/>
          <w:sz w:val="22"/>
          <w:szCs w:val="22"/>
        </w:rPr>
        <w:t>tal</w:t>
      </w:r>
      <w:r w:rsidR="005607E0">
        <w:rPr>
          <w:i w:val="0"/>
          <w:iCs w:val="0"/>
          <w:color w:val="auto"/>
          <w:sz w:val="22"/>
          <w:szCs w:val="22"/>
        </w:rPr>
        <w:t>s</w:t>
      </w:r>
      <w:r w:rsidR="0057782C">
        <w:rPr>
          <w:i w:val="0"/>
          <w:iCs w:val="0"/>
          <w:color w:val="auto"/>
          <w:sz w:val="22"/>
          <w:szCs w:val="22"/>
        </w:rPr>
        <w:t xml:space="preserve"> Fig. </w:t>
      </w:r>
      <w:r w:rsidR="005607E0">
        <w:rPr>
          <w:i w:val="0"/>
          <w:iCs w:val="0"/>
          <w:color w:val="auto"/>
          <w:sz w:val="22"/>
          <w:szCs w:val="22"/>
        </w:rPr>
        <w:t>S</w:t>
      </w:r>
      <w:r w:rsidR="0057782C">
        <w:rPr>
          <w:i w:val="0"/>
          <w:iCs w:val="0"/>
          <w:color w:val="auto"/>
          <w:sz w:val="22"/>
          <w:szCs w:val="22"/>
        </w:rPr>
        <w:t>1 and</w:t>
      </w:r>
      <w:r w:rsidR="00EF15F2">
        <w:rPr>
          <w:i w:val="0"/>
          <w:iCs w:val="0"/>
          <w:color w:val="auto"/>
          <w:sz w:val="22"/>
          <w:szCs w:val="22"/>
        </w:rPr>
        <w:t xml:space="preserve"> Table </w:t>
      </w:r>
      <w:r w:rsidR="0057782C">
        <w:rPr>
          <w:i w:val="0"/>
          <w:iCs w:val="0"/>
          <w:color w:val="auto"/>
          <w:sz w:val="22"/>
          <w:szCs w:val="22"/>
        </w:rPr>
        <w:t>S2, respectively</w:t>
      </w:r>
      <w:r w:rsidR="00BA6C71">
        <w:rPr>
          <w:i w:val="0"/>
          <w:iCs w:val="0"/>
          <w:color w:val="auto"/>
          <w:sz w:val="22"/>
          <w:szCs w:val="22"/>
        </w:rPr>
        <w:t>.</w:t>
      </w:r>
      <w:commentRangeEnd w:id="522"/>
      <w:r w:rsidR="00467618">
        <w:rPr>
          <w:rStyle w:val="CommentReference"/>
          <w:i w:val="0"/>
          <w:iCs w:val="0"/>
          <w:color w:val="auto"/>
        </w:rPr>
        <w:commentReference w:id="522"/>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w:t>
      </w: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622B9217">
            <wp:extent cx="6367229" cy="30893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67229" cy="3089321"/>
                    </a:xfrm>
                    <a:prstGeom prst="rect">
                      <a:avLst/>
                    </a:prstGeom>
                    <a:noFill/>
                  </pic:spPr>
                </pic:pic>
              </a:graphicData>
            </a:graphic>
          </wp:inline>
        </w:drawing>
      </w:r>
    </w:p>
    <w:p w14:paraId="6EE61558" w14:textId="11466014" w:rsidR="00F5096A" w:rsidRDefault="00746ACC">
      <w:bookmarkStart w:id="523" w:name="_Ref103170248"/>
      <w:r w:rsidRPr="00746ACC">
        <w:rPr>
          <w:noProof/>
        </w:rPr>
        <w:t xml:space="preserve"> </w:t>
      </w:r>
      <w:bookmarkEnd w:id="523"/>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hyperlink r:id="rId21"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1EBD7C67" w14:textId="76B8964C" w:rsidR="00764D94" w:rsidRDefault="00515791">
      <w:pPr>
        <w:rPr>
          <w:rFonts w:asciiTheme="majorHAnsi" w:eastAsiaTheme="majorEastAsia" w:hAnsiTheme="majorHAnsi" w:cstheme="majorBidi"/>
          <w:color w:val="2F5496" w:themeColor="accent1" w:themeShade="BF"/>
          <w:sz w:val="32"/>
          <w:szCs w:val="32"/>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 bisecting different vegetation patches</w:t>
      </w:r>
      <w:r w:rsidR="00D90C57">
        <w:t xml:space="preserve">. </w:t>
      </w:r>
      <w:r w:rsidR="00764D94">
        <w:br w:type="page"/>
      </w:r>
    </w:p>
    <w:p w14:paraId="71F92B5C" w14:textId="0F99EFE9" w:rsidR="00B80B02" w:rsidRPr="00E90CBE" w:rsidRDefault="006C5D18" w:rsidP="009C72CE">
      <w:pPr>
        <w:pStyle w:val="Heading1"/>
      </w:pPr>
      <w:r>
        <w:lastRenderedPageBreak/>
        <w:t>Results</w:t>
      </w:r>
    </w:p>
    <w:p w14:paraId="1B4A6F04" w14:textId="7C4C1701"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w:t>
      </w:r>
      <w:commentRangeStart w:id="524"/>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 xml:space="preserve">Fig. </w:t>
      </w:r>
      <w:r w:rsidR="00CA286F">
        <w:t>3</w:t>
      </w:r>
      <w:r w:rsidR="004F158E">
        <w:t xml:space="preserve">).  </w:t>
      </w:r>
      <w:commentRangeEnd w:id="524"/>
      <w:r w:rsidR="005762CC">
        <w:rPr>
          <w:rStyle w:val="CommentReference"/>
        </w:rPr>
        <w:commentReference w:id="524"/>
      </w:r>
    </w:p>
    <w:p w14:paraId="29C511EF" w14:textId="38C3A905" w:rsidR="00EC4D9F" w:rsidRDefault="00E12966" w:rsidP="00E12966">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Table 2</w:t>
      </w:r>
      <w:r w:rsidRPr="00F96909">
        <w:t>)</w:t>
      </w:r>
      <w:r>
        <w:t xml:space="preserve">. For example, in 1979 the indicator species defining the </w:t>
      </w:r>
      <w:r w:rsidRPr="00F31DF0">
        <w:rPr>
          <w:highlight w:val="yellow"/>
          <w:rPrChange w:id="525" w:author="Gary" w:date="2023-09-03T16:39:00Z">
            <w:rPr/>
          </w:rPrChange>
        </w:rPr>
        <w:t>Sedge assemblage</w:t>
      </w:r>
      <w:r>
        <w:t xml:space="preserv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rsidRPr="00F31DF0">
        <w:rPr>
          <w:highlight w:val="yellow"/>
          <w:rPrChange w:id="526" w:author="Gary" w:date="2023-09-03T16:39:00Z">
            <w:rPr/>
          </w:rPrChange>
        </w:rPr>
        <w:t xml:space="preserve">Fescue </w:t>
      </w:r>
      <w:r w:rsidRPr="00F31DF0">
        <w:rPr>
          <w:highlight w:val="yellow"/>
          <w:rPrChange w:id="527" w:author="Gary" w:date="2023-09-03T16:39:00Z">
            <w:rPr/>
          </w:rPrChange>
        </w:rPr>
        <w:t>assemblage</w:t>
      </w:r>
      <w:r>
        <w:t>,</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w:t>
      </w:r>
      <w:commentRangeStart w:id="528"/>
      <w:r w:rsidR="008D2B4D">
        <w:t>identity</w:t>
      </w:r>
      <w:commentRangeEnd w:id="528"/>
      <w:r w:rsidR="00F31DF0">
        <w:rPr>
          <w:rStyle w:val="CommentReference"/>
        </w:rPr>
        <w:commentReference w:id="528"/>
      </w:r>
      <w:r w:rsidR="008D2B4D">
        <w:t xml:space="preserve">. </w:t>
      </w:r>
      <w:r w:rsidR="00433C77">
        <w:t xml:space="preserve"> </w:t>
      </w:r>
    </w:p>
    <w:p w14:paraId="66A152D1" w14:textId="7C2FFFF3" w:rsidR="00D21260" w:rsidRPr="00FF07CB" w:rsidRDefault="00E12966" w:rsidP="00FF07CB">
      <w:pPr>
        <w:ind w:firstLine="720"/>
        <w:rPr>
          <w:iCs/>
        </w:rPr>
      </w:pPr>
      <w:bookmarkStart w:id="529"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t>
      </w:r>
      <w:commentRangeStart w:id="530"/>
      <w:r w:rsidRPr="00167685">
        <w:rPr>
          <w:iCs/>
        </w:rPr>
        <w:t xml:space="preserve">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commentRangeEnd w:id="530"/>
      <w:r w:rsidR="00097740">
        <w:rPr>
          <w:rStyle w:val="CommentReference"/>
        </w:rPr>
        <w:commentReference w:id="530"/>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w:t>
      </w:r>
      <w:commentRangeStart w:id="531"/>
      <w:del w:id="532" w:author="Gary" w:date="2023-09-03T16:44:00Z">
        <w:r w:rsidRPr="00294CC5" w:rsidDel="00FF07CB">
          <w:rPr>
            <w:iCs/>
          </w:rPr>
          <w:delText>i</w:delText>
        </w:r>
      </w:del>
      <w:r w:rsidRPr="00294CC5">
        <w:rPr>
          <w:iCs/>
        </w:rPr>
        <w:t>ncreasing variability in which species may be encountered within a given assemblage.</w:t>
      </w:r>
      <w:commentRangeEnd w:id="531"/>
      <w:r w:rsidR="00FF07CB">
        <w:rPr>
          <w:rStyle w:val="CommentReference"/>
        </w:rPr>
        <w:commentReference w:id="531"/>
      </w:r>
      <w:r w:rsidRPr="00294CC5">
        <w:rPr>
          <w:iCs/>
        </w:rPr>
        <w:t xml:space="preserv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3C92C12"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p>
    <w:bookmarkEnd w:id="529"/>
    <w:p w14:paraId="0D31DF37" w14:textId="1A07AEA1"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cover abundance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lastRenderedPageBreak/>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01ED7F7" w14:textId="5B58B643" w:rsidR="00386AB6" w:rsidRDefault="00386AB6" w:rsidP="00386AB6">
      <w:pPr>
        <w:rPr>
          <w:b/>
        </w:rPr>
      </w:pPr>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w:t>
      </w:r>
      <w:commentRangeStart w:id="533"/>
      <w:r w:rsidR="00777525">
        <w:t>S3</w:t>
      </w:r>
      <w:commentRangeEnd w:id="533"/>
      <w:r w:rsidR="000579E8">
        <w:rPr>
          <w:rStyle w:val="CommentReference"/>
        </w:rPr>
        <w:commentReference w:id="533"/>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14:paraId="06F76788" w14:textId="77777777" w:rsidTr="00405320">
        <w:trPr>
          <w:trHeight w:val="470"/>
          <w:jc w:val="center"/>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b/>
                <w:bCs/>
              </w:rPr>
            </w:pPr>
            <w:r w:rsidRPr="00A12125">
              <w:rPr>
                <w:b/>
                <w:bCs/>
              </w:rPr>
              <w:t>Diversity components</w:t>
            </w:r>
          </w:p>
        </w:tc>
      </w:tr>
      <w:tr w:rsidR="00A12125" w:rsidRPr="00A12125" w14:paraId="335809D8" w14:textId="77777777" w:rsidTr="00405320">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598F5A97" w14:textId="33C30C96" w:rsidR="00A12125" w:rsidRPr="00A12125" w:rsidRDefault="00A12125" w:rsidP="00A12125">
            <w:pPr>
              <w:rPr>
                <w:b/>
                <w:bCs/>
              </w:rPr>
            </w:pPr>
            <w:r w:rsidRPr="00A12125">
              <w:rPr>
                <w:b/>
                <w:bCs/>
              </w:rPr>
              <w:t xml:space="preserve">No. </w:t>
            </w:r>
            <w:r w:rsidR="00AF1CB6">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b/>
                <w:bCs/>
              </w:rPr>
            </w:pPr>
            <w:r w:rsidRPr="00A12125">
              <w:rPr>
                <w:b/>
                <w:bCs/>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b/>
                <w:bCs/>
              </w:rPr>
            </w:pPr>
            <w:r w:rsidRPr="00A12125">
              <w:rPr>
                <w:b/>
                <w:bCs/>
              </w:rPr>
              <w:t>β diversity</w:t>
            </w:r>
          </w:p>
        </w:tc>
      </w:tr>
      <w:tr w:rsidR="00A12125" w:rsidRPr="00A12125" w14:paraId="01FC2BA1" w14:textId="77777777" w:rsidTr="00405320">
        <w:trPr>
          <w:trHeight w:val="290"/>
          <w:jc w:val="center"/>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tc>
      </w:tr>
      <w:tr w:rsidR="00A12125" w:rsidRPr="00A12125" w14:paraId="7011973F"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r w:rsidRPr="00A12125">
              <w:t>3.9</w:t>
            </w:r>
          </w:p>
        </w:tc>
      </w:tr>
      <w:tr w:rsidR="00A12125" w:rsidRPr="00A12125" w14:paraId="46B83FE7"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r w:rsidRPr="00A12125">
              <w:t>31</w:t>
            </w:r>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r w:rsidRPr="00A12125">
              <w:t>35</w:t>
            </w:r>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r w:rsidRPr="00A12125">
              <w:t>8.3</w:t>
            </w:r>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r w:rsidRPr="00A12125">
              <w:t>2.0</w:t>
            </w:r>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r w:rsidRPr="00A12125">
              <w:t>4.2</w:t>
            </w:r>
          </w:p>
        </w:tc>
      </w:tr>
      <w:tr w:rsidR="00A12125" w:rsidRPr="00A12125" w14:paraId="68E175F0"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r w:rsidRPr="00A12125">
              <w:t>7.9</w:t>
            </w:r>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r w:rsidRPr="00A12125">
              <w:t>2.7</w:t>
            </w:r>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r w:rsidRPr="00A12125">
              <w:t>4.3</w:t>
            </w:r>
          </w:p>
        </w:tc>
      </w:tr>
      <w:tr w:rsidR="00A12125" w:rsidRPr="00A12125" w14:paraId="26EDAC11"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tc>
      </w:tr>
      <w:tr w:rsidR="00A12125" w:rsidRPr="00A12125" w14:paraId="2668D63B"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tc>
      </w:tr>
      <w:tr w:rsidR="00A12125" w:rsidRPr="00A12125" w14:paraId="227F43B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r w:rsidRPr="00A12125">
              <w:t>4.2</w:t>
            </w:r>
          </w:p>
        </w:tc>
      </w:tr>
      <w:tr w:rsidR="00A12125" w:rsidRPr="00A12125" w14:paraId="4325C8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r w:rsidRPr="00A12125">
              <w:t>33</w:t>
            </w:r>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r w:rsidRPr="00A12125">
              <w:t>41</w:t>
            </w:r>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r w:rsidRPr="00A12125">
              <w:t>9.7</w:t>
            </w:r>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r w:rsidRPr="00A12125">
              <w:t>4.0</w:t>
            </w:r>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r w:rsidRPr="00A12125">
              <w:t>4.2</w:t>
            </w:r>
          </w:p>
        </w:tc>
      </w:tr>
      <w:tr w:rsidR="00A12125" w:rsidRPr="00A12125" w14:paraId="71645552"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r w:rsidRPr="00A12125">
              <w:t>27</w:t>
            </w:r>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r w:rsidRPr="00A12125">
              <w:t>5.8</w:t>
            </w:r>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r w:rsidRPr="00A12125">
              <w:t>2.8</w:t>
            </w:r>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r w:rsidRPr="00A12125">
              <w:t>4.6</w:t>
            </w:r>
          </w:p>
        </w:tc>
      </w:tr>
      <w:tr w:rsidR="00A12125" w:rsidRPr="00A12125" w14:paraId="5926CD00"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tc>
      </w:tr>
      <w:tr w:rsidR="00A12125" w:rsidRPr="00A12125" w14:paraId="688CD02C"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tc>
      </w:tr>
      <w:tr w:rsidR="00A12125" w:rsidRPr="00A12125" w14:paraId="0C76958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r w:rsidRPr="00A12125">
              <w:t>30</w:t>
            </w:r>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r w:rsidRPr="00A12125">
              <w:t>2.8</w:t>
            </w:r>
          </w:p>
        </w:tc>
      </w:tr>
      <w:tr w:rsidR="00A12125" w:rsidRPr="00A12125" w14:paraId="5CAF2B34"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r w:rsidRPr="00A12125">
              <w:t>18</w:t>
            </w:r>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r w:rsidRPr="00A12125">
              <w:t>11.5</w:t>
            </w:r>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r w:rsidRPr="00A12125">
              <w:t>2.9</w:t>
            </w:r>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r w:rsidRPr="00A12125">
              <w:t>3.1</w:t>
            </w:r>
          </w:p>
        </w:tc>
      </w:tr>
      <w:tr w:rsidR="00A12125" w:rsidRPr="00A12125" w14:paraId="0679E787"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r w:rsidRPr="00A12125">
              <w:t>10.5</w:t>
            </w:r>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r w:rsidRPr="00A12125">
              <w:t>1.9</w:t>
            </w:r>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r w:rsidRPr="00A12125">
              <w:t>3.3</w:t>
            </w:r>
          </w:p>
        </w:tc>
      </w:tr>
      <w:tr w:rsidR="00A12125" w:rsidRPr="00A12125" w14:paraId="3312DAC9"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tc>
      </w:tr>
      <w:tr w:rsidR="00A12125" w:rsidRPr="00A12125" w14:paraId="25E37438"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tc>
      </w:tr>
      <w:tr w:rsidR="00A12125" w:rsidRPr="00A12125" w14:paraId="7D9E0268"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r w:rsidRPr="00A12125">
              <w:t>48</w:t>
            </w:r>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r w:rsidRPr="00A12125">
              <w:t>4.8</w:t>
            </w:r>
          </w:p>
        </w:tc>
      </w:tr>
      <w:tr w:rsidR="00A12125" w:rsidRPr="00A12125" w14:paraId="5332DB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r w:rsidRPr="00A12125">
              <w:t>82</w:t>
            </w:r>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r w:rsidRPr="00A12125">
              <w:t>9.6</w:t>
            </w:r>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r w:rsidRPr="00A12125">
              <w:t>3.3</w:t>
            </w:r>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r w:rsidRPr="00A12125">
              <w:t>4.7</w:t>
            </w:r>
          </w:p>
        </w:tc>
      </w:tr>
      <w:tr w:rsidR="00A12125" w:rsidRPr="00A12125" w14:paraId="5A71298E"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r w:rsidRPr="00A12125">
              <w:t>44</w:t>
            </w:r>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r w:rsidRPr="00A12125">
              <w:t>4.7</w:t>
            </w:r>
          </w:p>
        </w:tc>
      </w:tr>
    </w:tbl>
    <w:p w14:paraId="148443DA" w14:textId="6EE6040A" w:rsidR="001A5B3B" w:rsidRDefault="001A5B3B">
      <w:pPr>
        <w:rPr>
          <w:iCs/>
          <w:color w:val="44546A" w:themeColor="text2"/>
          <w:sz w:val="18"/>
          <w:szCs w:val="18"/>
        </w:rPr>
      </w:pPr>
    </w:p>
    <w:p w14:paraId="52C29A4A" w14:textId="624762AB" w:rsidR="0058002F" w:rsidRDefault="002B358C" w:rsidP="000E32F2">
      <w:r>
        <w:rPr>
          <w:b/>
        </w:rPr>
        <w:lastRenderedPageBreak/>
        <w:t>Table 2</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r w:rsidR="00530C3C">
        <w:fldChar w:fldCharType="begin"/>
      </w:r>
      <w:r w:rsidR="00530C3C">
        <w:instrText xml:space="preserve"> LINK </w:instrText>
      </w:r>
      <w:r w:rsidR="0058002F">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8002F">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Change w:id="534">
          <w:tblGrid>
            <w:gridCol w:w="1091"/>
            <w:gridCol w:w="2149"/>
            <w:gridCol w:w="810"/>
            <w:gridCol w:w="300"/>
            <w:gridCol w:w="2189"/>
            <w:gridCol w:w="751"/>
            <w:gridCol w:w="262"/>
            <w:gridCol w:w="2007"/>
            <w:gridCol w:w="881"/>
          </w:tblGrid>
        </w:tblGridChange>
      </w:tblGrid>
      <w:tr w:rsidR="0058002F" w:rsidRPr="0058002F" w14:paraId="720A6BF9" w14:textId="77777777" w:rsidTr="0058002F">
        <w:trPr>
          <w:divId w:val="494805520"/>
          <w:trHeight w:val="260"/>
          <w:ins w:id="535" w:author="Lane, Stefanie" w:date="2023-09-07T11:15:00Z"/>
        </w:trPr>
        <w:tc>
          <w:tcPr>
            <w:tcW w:w="1091" w:type="dxa"/>
            <w:tcBorders>
              <w:top w:val="nil"/>
              <w:left w:val="nil"/>
              <w:bottom w:val="single" w:sz="4" w:space="0" w:color="auto"/>
              <w:right w:val="nil"/>
            </w:tcBorders>
            <w:shd w:val="clear" w:color="auto" w:fill="auto"/>
            <w:noWrap/>
            <w:vAlign w:val="bottom"/>
            <w:hideMark/>
          </w:tcPr>
          <w:p w14:paraId="5E93B9C6" w14:textId="21D06515" w:rsidR="0058002F" w:rsidRPr="0058002F" w:rsidRDefault="0058002F" w:rsidP="0058002F">
            <w:pPr>
              <w:spacing w:after="0" w:line="240" w:lineRule="auto"/>
              <w:jc w:val="center"/>
              <w:rPr>
                <w:ins w:id="536" w:author="Lane, Stefanie" w:date="2023-09-07T11:15:00Z"/>
                <w:rFonts w:ascii="Calibri" w:eastAsia="Times New Roman" w:hAnsi="Calibri" w:cs="Calibri"/>
                <w:color w:val="000000"/>
                <w:sz w:val="20"/>
                <w:szCs w:val="20"/>
                <w:rPrChange w:id="537" w:author="Lane, Stefanie" w:date="2023-09-07T11:15:00Z">
                  <w:rPr>
                    <w:ins w:id="538" w:author="Lane, Stefanie" w:date="2023-09-07T11:15:00Z"/>
                    <w:rFonts w:ascii="Calibri" w:hAnsi="Calibri" w:cs="Calibri"/>
                    <w:color w:val="000000"/>
                    <w:sz w:val="20"/>
                    <w:szCs w:val="20"/>
                  </w:rPr>
                </w:rPrChange>
              </w:rPr>
              <w:pPrChange w:id="539" w:author="Lane, Stefanie" w:date="2023-09-07T11:15:00Z">
                <w:pPr>
                  <w:jc w:val="center"/>
                </w:pPr>
              </w:pPrChange>
            </w:pPr>
            <w:ins w:id="540" w:author="Lane, Stefanie" w:date="2023-09-07T11:15:00Z">
              <w:r w:rsidRPr="0058002F">
                <w:rPr>
                  <w:rFonts w:ascii="Calibri" w:eastAsia="Times New Roman" w:hAnsi="Calibri" w:cs="Calibri"/>
                  <w:color w:val="000000"/>
                  <w:sz w:val="20"/>
                  <w:szCs w:val="20"/>
                  <w:rPrChange w:id="541" w:author="Lane, Stefanie" w:date="2023-09-07T11:15:00Z">
                    <w:rPr>
                      <w:rFonts w:ascii="Calibri" w:hAnsi="Calibri" w:cs="Calibri"/>
                      <w:color w:val="000000"/>
                      <w:sz w:val="20"/>
                      <w:szCs w:val="20"/>
                    </w:rPr>
                  </w:rPrChange>
                </w:rPr>
                <w:t> </w:t>
              </w:r>
            </w:ins>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644ACA34" w14:textId="77777777" w:rsidR="0058002F" w:rsidRPr="0058002F" w:rsidRDefault="0058002F" w:rsidP="0058002F">
            <w:pPr>
              <w:spacing w:after="0" w:line="240" w:lineRule="auto"/>
              <w:jc w:val="center"/>
              <w:rPr>
                <w:ins w:id="542" w:author="Lane, Stefanie" w:date="2023-09-07T11:15:00Z"/>
                <w:rFonts w:ascii="Calibri" w:eastAsia="Times New Roman" w:hAnsi="Calibri" w:cs="Calibri"/>
                <w:b/>
                <w:bCs/>
                <w:color w:val="000000"/>
                <w:sz w:val="20"/>
                <w:szCs w:val="20"/>
                <w:rPrChange w:id="543" w:author="Lane, Stefanie" w:date="2023-09-07T11:15:00Z">
                  <w:rPr>
                    <w:ins w:id="544" w:author="Lane, Stefanie" w:date="2023-09-07T11:15:00Z"/>
                  </w:rPr>
                </w:rPrChange>
              </w:rPr>
              <w:pPrChange w:id="545" w:author="Lane, Stefanie" w:date="2023-09-07T11:15:00Z">
                <w:pPr>
                  <w:jc w:val="center"/>
                </w:pPr>
              </w:pPrChange>
            </w:pPr>
            <w:ins w:id="546" w:author="Lane, Stefanie" w:date="2023-09-07T11:15:00Z">
              <w:r w:rsidRPr="0058002F">
                <w:rPr>
                  <w:rFonts w:ascii="Calibri" w:eastAsia="Times New Roman" w:hAnsi="Calibri" w:cs="Calibri"/>
                  <w:b/>
                  <w:bCs/>
                  <w:color w:val="000000"/>
                  <w:sz w:val="20"/>
                  <w:szCs w:val="20"/>
                  <w:rPrChange w:id="547" w:author="Lane, Stefanie" w:date="2023-09-07T11:15:00Z">
                    <w:rPr/>
                  </w:rPrChange>
                </w:rPr>
                <w:t>1979</w:t>
              </w:r>
            </w:ins>
          </w:p>
        </w:tc>
        <w:tc>
          <w:tcPr>
            <w:tcW w:w="300" w:type="dxa"/>
            <w:tcBorders>
              <w:top w:val="nil"/>
              <w:left w:val="nil"/>
              <w:bottom w:val="nil"/>
              <w:right w:val="nil"/>
            </w:tcBorders>
            <w:shd w:val="clear" w:color="auto" w:fill="auto"/>
            <w:noWrap/>
            <w:vAlign w:val="bottom"/>
            <w:hideMark/>
          </w:tcPr>
          <w:p w14:paraId="243C0E99" w14:textId="77777777" w:rsidR="0058002F" w:rsidRPr="0058002F" w:rsidRDefault="0058002F" w:rsidP="0058002F">
            <w:pPr>
              <w:spacing w:after="0" w:line="240" w:lineRule="auto"/>
              <w:jc w:val="center"/>
              <w:rPr>
                <w:ins w:id="548" w:author="Lane, Stefanie" w:date="2023-09-07T11:15:00Z"/>
                <w:rFonts w:ascii="Calibri" w:eastAsia="Times New Roman" w:hAnsi="Calibri" w:cs="Calibri"/>
                <w:b/>
                <w:bCs/>
                <w:color w:val="000000"/>
                <w:sz w:val="20"/>
                <w:szCs w:val="20"/>
                <w:rPrChange w:id="549" w:author="Lane, Stefanie" w:date="2023-09-07T11:15:00Z">
                  <w:rPr>
                    <w:ins w:id="550" w:author="Lane, Stefanie" w:date="2023-09-07T11:15:00Z"/>
                  </w:rPr>
                </w:rPrChange>
              </w:rPr>
              <w:pPrChange w:id="551" w:author="Lane, Stefanie" w:date="2023-09-07T11:15:00Z">
                <w:pPr>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2F08D807" w14:textId="77777777" w:rsidR="0058002F" w:rsidRPr="0058002F" w:rsidRDefault="0058002F" w:rsidP="0058002F">
            <w:pPr>
              <w:spacing w:after="0" w:line="240" w:lineRule="auto"/>
              <w:jc w:val="center"/>
              <w:rPr>
                <w:ins w:id="552" w:author="Lane, Stefanie" w:date="2023-09-07T11:15:00Z"/>
                <w:rFonts w:ascii="Calibri" w:eastAsia="Times New Roman" w:hAnsi="Calibri" w:cs="Calibri"/>
                <w:b/>
                <w:bCs/>
                <w:color w:val="000000"/>
                <w:sz w:val="20"/>
                <w:szCs w:val="20"/>
                <w:rPrChange w:id="553" w:author="Lane, Stefanie" w:date="2023-09-07T11:15:00Z">
                  <w:rPr>
                    <w:ins w:id="554" w:author="Lane, Stefanie" w:date="2023-09-07T11:15:00Z"/>
                  </w:rPr>
                </w:rPrChange>
              </w:rPr>
              <w:pPrChange w:id="555" w:author="Lane, Stefanie" w:date="2023-09-07T11:15:00Z">
                <w:pPr>
                  <w:jc w:val="center"/>
                </w:pPr>
              </w:pPrChange>
            </w:pPr>
            <w:ins w:id="556" w:author="Lane, Stefanie" w:date="2023-09-07T11:15:00Z">
              <w:r w:rsidRPr="0058002F">
                <w:rPr>
                  <w:rFonts w:ascii="Calibri" w:eastAsia="Times New Roman" w:hAnsi="Calibri" w:cs="Calibri"/>
                  <w:b/>
                  <w:bCs/>
                  <w:color w:val="000000"/>
                  <w:sz w:val="20"/>
                  <w:szCs w:val="20"/>
                  <w:rPrChange w:id="557" w:author="Lane, Stefanie" w:date="2023-09-07T11:15:00Z">
                    <w:rPr/>
                  </w:rPrChange>
                </w:rPr>
                <w:t>1999</w:t>
              </w:r>
            </w:ins>
          </w:p>
        </w:tc>
        <w:tc>
          <w:tcPr>
            <w:tcW w:w="262" w:type="dxa"/>
            <w:tcBorders>
              <w:top w:val="nil"/>
              <w:left w:val="nil"/>
              <w:bottom w:val="nil"/>
              <w:right w:val="nil"/>
            </w:tcBorders>
            <w:shd w:val="clear" w:color="auto" w:fill="auto"/>
            <w:noWrap/>
            <w:vAlign w:val="bottom"/>
            <w:hideMark/>
          </w:tcPr>
          <w:p w14:paraId="01545339" w14:textId="77777777" w:rsidR="0058002F" w:rsidRPr="0058002F" w:rsidRDefault="0058002F" w:rsidP="0058002F">
            <w:pPr>
              <w:spacing w:after="0" w:line="240" w:lineRule="auto"/>
              <w:jc w:val="center"/>
              <w:rPr>
                <w:ins w:id="558" w:author="Lane, Stefanie" w:date="2023-09-07T11:15:00Z"/>
                <w:rFonts w:ascii="Calibri" w:eastAsia="Times New Roman" w:hAnsi="Calibri" w:cs="Calibri"/>
                <w:b/>
                <w:bCs/>
                <w:color w:val="000000"/>
                <w:sz w:val="20"/>
                <w:szCs w:val="20"/>
                <w:rPrChange w:id="559" w:author="Lane, Stefanie" w:date="2023-09-07T11:15:00Z">
                  <w:rPr>
                    <w:ins w:id="560" w:author="Lane, Stefanie" w:date="2023-09-07T11:15:00Z"/>
                  </w:rPr>
                </w:rPrChange>
              </w:rPr>
              <w:pPrChange w:id="561" w:author="Lane, Stefanie" w:date="2023-09-07T11:15:00Z">
                <w:pPr>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1B095A8C" w14:textId="77777777" w:rsidR="0058002F" w:rsidRPr="0058002F" w:rsidRDefault="0058002F" w:rsidP="0058002F">
            <w:pPr>
              <w:spacing w:after="0" w:line="240" w:lineRule="auto"/>
              <w:jc w:val="center"/>
              <w:rPr>
                <w:ins w:id="562" w:author="Lane, Stefanie" w:date="2023-09-07T11:15:00Z"/>
                <w:rFonts w:ascii="Calibri" w:eastAsia="Times New Roman" w:hAnsi="Calibri" w:cs="Calibri"/>
                <w:b/>
                <w:bCs/>
                <w:color w:val="000000"/>
                <w:sz w:val="20"/>
                <w:szCs w:val="20"/>
                <w:rPrChange w:id="563" w:author="Lane, Stefanie" w:date="2023-09-07T11:15:00Z">
                  <w:rPr>
                    <w:ins w:id="564" w:author="Lane, Stefanie" w:date="2023-09-07T11:15:00Z"/>
                  </w:rPr>
                </w:rPrChange>
              </w:rPr>
              <w:pPrChange w:id="565" w:author="Lane, Stefanie" w:date="2023-09-07T11:15:00Z">
                <w:pPr>
                  <w:jc w:val="center"/>
                </w:pPr>
              </w:pPrChange>
            </w:pPr>
            <w:ins w:id="566" w:author="Lane, Stefanie" w:date="2023-09-07T11:15:00Z">
              <w:r w:rsidRPr="0058002F">
                <w:rPr>
                  <w:rFonts w:ascii="Calibri" w:eastAsia="Times New Roman" w:hAnsi="Calibri" w:cs="Calibri"/>
                  <w:b/>
                  <w:bCs/>
                  <w:color w:val="000000"/>
                  <w:sz w:val="20"/>
                  <w:szCs w:val="20"/>
                  <w:rPrChange w:id="567" w:author="Lane, Stefanie" w:date="2023-09-07T11:15:00Z">
                    <w:rPr/>
                  </w:rPrChange>
                </w:rPr>
                <w:t>2019</w:t>
              </w:r>
            </w:ins>
          </w:p>
        </w:tc>
      </w:tr>
      <w:tr w:rsidR="0058002F" w:rsidRPr="0058002F" w14:paraId="57DBFB16" w14:textId="77777777" w:rsidTr="0058002F">
        <w:trPr>
          <w:divId w:val="494805520"/>
          <w:trHeight w:val="780"/>
          <w:ins w:id="568" w:author="Lane, Stefanie" w:date="2023-09-07T11:15:00Z"/>
        </w:trPr>
        <w:tc>
          <w:tcPr>
            <w:tcW w:w="1091" w:type="dxa"/>
            <w:tcBorders>
              <w:top w:val="nil"/>
              <w:left w:val="nil"/>
              <w:bottom w:val="single" w:sz="4" w:space="0" w:color="auto"/>
              <w:right w:val="nil"/>
            </w:tcBorders>
            <w:shd w:val="clear" w:color="auto" w:fill="auto"/>
            <w:vAlign w:val="center"/>
            <w:hideMark/>
          </w:tcPr>
          <w:p w14:paraId="3DEB00CE" w14:textId="77777777" w:rsidR="0058002F" w:rsidRPr="0058002F" w:rsidRDefault="0058002F" w:rsidP="0058002F">
            <w:pPr>
              <w:spacing w:after="0" w:line="240" w:lineRule="auto"/>
              <w:jc w:val="center"/>
              <w:rPr>
                <w:ins w:id="569" w:author="Lane, Stefanie" w:date="2023-09-07T11:15:00Z"/>
                <w:rFonts w:ascii="Calibri" w:eastAsia="Times New Roman" w:hAnsi="Calibri" w:cs="Calibri"/>
                <w:color w:val="000000"/>
                <w:sz w:val="20"/>
                <w:szCs w:val="20"/>
                <w:rPrChange w:id="570" w:author="Lane, Stefanie" w:date="2023-09-07T11:15:00Z">
                  <w:rPr>
                    <w:ins w:id="571" w:author="Lane, Stefanie" w:date="2023-09-07T11:15:00Z"/>
                  </w:rPr>
                </w:rPrChange>
              </w:rPr>
              <w:pPrChange w:id="572" w:author="Lane, Stefanie" w:date="2023-09-07T11:15:00Z">
                <w:pPr>
                  <w:jc w:val="center"/>
                </w:pPr>
              </w:pPrChange>
            </w:pPr>
            <w:ins w:id="573" w:author="Lane, Stefanie" w:date="2023-09-07T11:15:00Z">
              <w:r w:rsidRPr="0058002F">
                <w:rPr>
                  <w:rFonts w:ascii="Calibri" w:eastAsia="Times New Roman" w:hAnsi="Calibri" w:cs="Calibri"/>
                  <w:color w:val="000000"/>
                  <w:sz w:val="20"/>
                  <w:szCs w:val="20"/>
                  <w:rPrChange w:id="574" w:author="Lane, Stefanie" w:date="2023-09-07T11:15:00Z">
                    <w:rPr/>
                  </w:rPrChange>
                </w:rPr>
                <w:t>Cluster Group Name</w:t>
              </w:r>
            </w:ins>
          </w:p>
        </w:tc>
        <w:tc>
          <w:tcPr>
            <w:tcW w:w="2149" w:type="dxa"/>
            <w:tcBorders>
              <w:top w:val="nil"/>
              <w:left w:val="nil"/>
              <w:bottom w:val="single" w:sz="4" w:space="0" w:color="auto"/>
              <w:right w:val="nil"/>
            </w:tcBorders>
            <w:shd w:val="clear" w:color="auto" w:fill="auto"/>
            <w:noWrap/>
            <w:vAlign w:val="center"/>
            <w:hideMark/>
          </w:tcPr>
          <w:p w14:paraId="7B8AACE8" w14:textId="77777777" w:rsidR="0058002F" w:rsidRPr="0058002F" w:rsidRDefault="0058002F" w:rsidP="0058002F">
            <w:pPr>
              <w:spacing w:after="0" w:line="240" w:lineRule="auto"/>
              <w:jc w:val="center"/>
              <w:rPr>
                <w:ins w:id="575" w:author="Lane, Stefanie" w:date="2023-09-07T11:15:00Z"/>
                <w:rFonts w:ascii="Calibri" w:eastAsia="Times New Roman" w:hAnsi="Calibri" w:cs="Calibri"/>
                <w:color w:val="000000"/>
                <w:sz w:val="20"/>
                <w:szCs w:val="20"/>
                <w:rPrChange w:id="576" w:author="Lane, Stefanie" w:date="2023-09-07T11:15:00Z">
                  <w:rPr>
                    <w:ins w:id="577" w:author="Lane, Stefanie" w:date="2023-09-07T11:15:00Z"/>
                  </w:rPr>
                </w:rPrChange>
              </w:rPr>
              <w:pPrChange w:id="578" w:author="Lane, Stefanie" w:date="2023-09-07T11:15:00Z">
                <w:pPr>
                  <w:jc w:val="center"/>
                </w:pPr>
              </w:pPrChange>
            </w:pPr>
            <w:ins w:id="579" w:author="Lane, Stefanie" w:date="2023-09-07T11:15:00Z">
              <w:r w:rsidRPr="0058002F">
                <w:rPr>
                  <w:rFonts w:ascii="Calibri" w:eastAsia="Times New Roman" w:hAnsi="Calibri" w:cs="Calibri"/>
                  <w:color w:val="000000"/>
                  <w:sz w:val="20"/>
                  <w:szCs w:val="20"/>
                  <w:rPrChange w:id="580" w:author="Lane, Stefanie" w:date="2023-09-07T11:15:00Z">
                    <w:rPr/>
                  </w:rPrChange>
                </w:rPr>
                <w:t>Species</w:t>
              </w:r>
            </w:ins>
          </w:p>
        </w:tc>
        <w:tc>
          <w:tcPr>
            <w:tcW w:w="810" w:type="dxa"/>
            <w:tcBorders>
              <w:top w:val="nil"/>
              <w:left w:val="nil"/>
              <w:bottom w:val="single" w:sz="4" w:space="0" w:color="auto"/>
              <w:right w:val="nil"/>
            </w:tcBorders>
            <w:shd w:val="clear" w:color="auto" w:fill="auto"/>
            <w:noWrap/>
            <w:vAlign w:val="center"/>
            <w:hideMark/>
          </w:tcPr>
          <w:p w14:paraId="12184AD4" w14:textId="77777777" w:rsidR="0058002F" w:rsidRPr="0058002F" w:rsidRDefault="0058002F" w:rsidP="0058002F">
            <w:pPr>
              <w:spacing w:after="0" w:line="240" w:lineRule="auto"/>
              <w:jc w:val="center"/>
              <w:rPr>
                <w:ins w:id="581" w:author="Lane, Stefanie" w:date="2023-09-07T11:15:00Z"/>
                <w:rFonts w:ascii="Calibri" w:eastAsia="Times New Roman" w:hAnsi="Calibri" w:cs="Calibri"/>
                <w:color w:val="000000"/>
                <w:sz w:val="20"/>
                <w:szCs w:val="20"/>
                <w:rPrChange w:id="582" w:author="Lane, Stefanie" w:date="2023-09-07T11:15:00Z">
                  <w:rPr>
                    <w:ins w:id="583" w:author="Lane, Stefanie" w:date="2023-09-07T11:15:00Z"/>
                  </w:rPr>
                </w:rPrChange>
              </w:rPr>
              <w:pPrChange w:id="584" w:author="Lane, Stefanie" w:date="2023-09-07T11:15:00Z">
                <w:pPr>
                  <w:jc w:val="center"/>
                </w:pPr>
              </w:pPrChange>
            </w:pPr>
            <w:ins w:id="585" w:author="Lane, Stefanie" w:date="2023-09-07T11:15:00Z">
              <w:r w:rsidRPr="0058002F">
                <w:rPr>
                  <w:rFonts w:ascii="Calibri" w:eastAsia="Times New Roman" w:hAnsi="Calibri" w:cs="Calibri"/>
                  <w:color w:val="000000"/>
                  <w:sz w:val="20"/>
                  <w:szCs w:val="20"/>
                  <w:rPrChange w:id="586" w:author="Lane, Stefanie" w:date="2023-09-07T11:15:00Z">
                    <w:rPr/>
                  </w:rPrChange>
                </w:rPr>
                <w:t>p-value</w:t>
              </w:r>
            </w:ins>
          </w:p>
        </w:tc>
        <w:tc>
          <w:tcPr>
            <w:tcW w:w="300" w:type="dxa"/>
            <w:tcBorders>
              <w:top w:val="nil"/>
              <w:left w:val="nil"/>
              <w:bottom w:val="nil"/>
              <w:right w:val="nil"/>
            </w:tcBorders>
            <w:shd w:val="clear" w:color="auto" w:fill="auto"/>
            <w:noWrap/>
            <w:vAlign w:val="bottom"/>
            <w:hideMark/>
          </w:tcPr>
          <w:p w14:paraId="48FB54F2" w14:textId="77777777" w:rsidR="0058002F" w:rsidRPr="0058002F" w:rsidRDefault="0058002F" w:rsidP="0058002F">
            <w:pPr>
              <w:spacing w:after="0" w:line="240" w:lineRule="auto"/>
              <w:jc w:val="center"/>
              <w:rPr>
                <w:ins w:id="587" w:author="Lane, Stefanie" w:date="2023-09-07T11:15:00Z"/>
                <w:rFonts w:ascii="Calibri" w:eastAsia="Times New Roman" w:hAnsi="Calibri" w:cs="Calibri"/>
                <w:color w:val="000000"/>
                <w:sz w:val="20"/>
                <w:szCs w:val="20"/>
                <w:rPrChange w:id="588" w:author="Lane, Stefanie" w:date="2023-09-07T11:15:00Z">
                  <w:rPr>
                    <w:ins w:id="589" w:author="Lane, Stefanie" w:date="2023-09-07T11:15:00Z"/>
                  </w:rPr>
                </w:rPrChange>
              </w:rPr>
              <w:pPrChange w:id="590" w:author="Lane, Stefanie" w:date="2023-09-07T11:15:00Z">
                <w:pPr>
                  <w:jc w:val="center"/>
                </w:pPr>
              </w:pPrChange>
            </w:pPr>
          </w:p>
        </w:tc>
        <w:tc>
          <w:tcPr>
            <w:tcW w:w="2189" w:type="dxa"/>
            <w:tcBorders>
              <w:top w:val="nil"/>
              <w:left w:val="nil"/>
              <w:bottom w:val="single" w:sz="4" w:space="0" w:color="auto"/>
              <w:right w:val="nil"/>
            </w:tcBorders>
            <w:shd w:val="clear" w:color="auto" w:fill="auto"/>
            <w:noWrap/>
            <w:vAlign w:val="center"/>
            <w:hideMark/>
          </w:tcPr>
          <w:p w14:paraId="6CF6AF03" w14:textId="77777777" w:rsidR="0058002F" w:rsidRPr="0058002F" w:rsidRDefault="0058002F" w:rsidP="0058002F">
            <w:pPr>
              <w:spacing w:after="0" w:line="240" w:lineRule="auto"/>
              <w:jc w:val="center"/>
              <w:rPr>
                <w:ins w:id="591" w:author="Lane, Stefanie" w:date="2023-09-07T11:15:00Z"/>
                <w:rFonts w:ascii="Calibri" w:eastAsia="Times New Roman" w:hAnsi="Calibri" w:cs="Calibri"/>
                <w:color w:val="000000"/>
                <w:sz w:val="20"/>
                <w:szCs w:val="20"/>
                <w:rPrChange w:id="592" w:author="Lane, Stefanie" w:date="2023-09-07T11:15:00Z">
                  <w:rPr>
                    <w:ins w:id="593" w:author="Lane, Stefanie" w:date="2023-09-07T11:15:00Z"/>
                  </w:rPr>
                </w:rPrChange>
              </w:rPr>
              <w:pPrChange w:id="594" w:author="Lane, Stefanie" w:date="2023-09-07T11:15:00Z">
                <w:pPr>
                  <w:jc w:val="center"/>
                </w:pPr>
              </w:pPrChange>
            </w:pPr>
            <w:ins w:id="595" w:author="Lane, Stefanie" w:date="2023-09-07T11:15:00Z">
              <w:r w:rsidRPr="0058002F">
                <w:rPr>
                  <w:rFonts w:ascii="Calibri" w:eastAsia="Times New Roman" w:hAnsi="Calibri" w:cs="Calibri"/>
                  <w:color w:val="000000"/>
                  <w:sz w:val="20"/>
                  <w:szCs w:val="20"/>
                  <w:rPrChange w:id="596" w:author="Lane, Stefanie" w:date="2023-09-07T11:15:00Z">
                    <w:rPr/>
                  </w:rPrChange>
                </w:rPr>
                <w:t>Species</w:t>
              </w:r>
            </w:ins>
          </w:p>
        </w:tc>
        <w:tc>
          <w:tcPr>
            <w:tcW w:w="751" w:type="dxa"/>
            <w:tcBorders>
              <w:top w:val="nil"/>
              <w:left w:val="nil"/>
              <w:bottom w:val="single" w:sz="4" w:space="0" w:color="auto"/>
              <w:right w:val="nil"/>
            </w:tcBorders>
            <w:shd w:val="clear" w:color="auto" w:fill="auto"/>
            <w:noWrap/>
            <w:vAlign w:val="center"/>
            <w:hideMark/>
          </w:tcPr>
          <w:p w14:paraId="4EA503E5" w14:textId="77777777" w:rsidR="0058002F" w:rsidRPr="0058002F" w:rsidRDefault="0058002F" w:rsidP="0058002F">
            <w:pPr>
              <w:spacing w:after="0" w:line="240" w:lineRule="auto"/>
              <w:jc w:val="center"/>
              <w:rPr>
                <w:ins w:id="597" w:author="Lane, Stefanie" w:date="2023-09-07T11:15:00Z"/>
                <w:rFonts w:ascii="Calibri" w:eastAsia="Times New Roman" w:hAnsi="Calibri" w:cs="Calibri"/>
                <w:color w:val="000000"/>
                <w:sz w:val="20"/>
                <w:szCs w:val="20"/>
                <w:rPrChange w:id="598" w:author="Lane, Stefanie" w:date="2023-09-07T11:15:00Z">
                  <w:rPr>
                    <w:ins w:id="599" w:author="Lane, Stefanie" w:date="2023-09-07T11:15:00Z"/>
                  </w:rPr>
                </w:rPrChange>
              </w:rPr>
              <w:pPrChange w:id="600" w:author="Lane, Stefanie" w:date="2023-09-07T11:15:00Z">
                <w:pPr>
                  <w:jc w:val="center"/>
                </w:pPr>
              </w:pPrChange>
            </w:pPr>
            <w:ins w:id="601" w:author="Lane, Stefanie" w:date="2023-09-07T11:15:00Z">
              <w:r w:rsidRPr="0058002F">
                <w:rPr>
                  <w:rFonts w:ascii="Calibri" w:eastAsia="Times New Roman" w:hAnsi="Calibri" w:cs="Calibri"/>
                  <w:color w:val="000000"/>
                  <w:sz w:val="20"/>
                  <w:szCs w:val="20"/>
                  <w:rPrChange w:id="602" w:author="Lane, Stefanie" w:date="2023-09-07T11:15:00Z">
                    <w:rPr/>
                  </w:rPrChange>
                </w:rPr>
                <w:t>p-value</w:t>
              </w:r>
            </w:ins>
          </w:p>
        </w:tc>
        <w:tc>
          <w:tcPr>
            <w:tcW w:w="262" w:type="dxa"/>
            <w:tcBorders>
              <w:top w:val="nil"/>
              <w:left w:val="nil"/>
              <w:bottom w:val="nil"/>
              <w:right w:val="nil"/>
            </w:tcBorders>
            <w:shd w:val="clear" w:color="auto" w:fill="auto"/>
            <w:noWrap/>
            <w:vAlign w:val="center"/>
            <w:hideMark/>
          </w:tcPr>
          <w:p w14:paraId="2B934122" w14:textId="77777777" w:rsidR="0058002F" w:rsidRPr="0058002F" w:rsidRDefault="0058002F" w:rsidP="0058002F">
            <w:pPr>
              <w:spacing w:after="0" w:line="240" w:lineRule="auto"/>
              <w:jc w:val="center"/>
              <w:rPr>
                <w:ins w:id="603" w:author="Lane, Stefanie" w:date="2023-09-07T11:15:00Z"/>
                <w:rFonts w:ascii="Calibri" w:eastAsia="Times New Roman" w:hAnsi="Calibri" w:cs="Calibri"/>
                <w:color w:val="000000"/>
                <w:sz w:val="20"/>
                <w:szCs w:val="20"/>
                <w:rPrChange w:id="604" w:author="Lane, Stefanie" w:date="2023-09-07T11:15:00Z">
                  <w:rPr>
                    <w:ins w:id="605" w:author="Lane, Stefanie" w:date="2023-09-07T11:15:00Z"/>
                  </w:rPr>
                </w:rPrChange>
              </w:rPr>
              <w:pPrChange w:id="606" w:author="Lane, Stefanie" w:date="2023-09-07T11:15:00Z">
                <w:pPr>
                  <w:jc w:val="center"/>
                </w:pPr>
              </w:pPrChange>
            </w:pPr>
          </w:p>
        </w:tc>
        <w:tc>
          <w:tcPr>
            <w:tcW w:w="2007" w:type="dxa"/>
            <w:tcBorders>
              <w:top w:val="nil"/>
              <w:left w:val="nil"/>
              <w:bottom w:val="single" w:sz="4" w:space="0" w:color="auto"/>
              <w:right w:val="nil"/>
            </w:tcBorders>
            <w:shd w:val="clear" w:color="auto" w:fill="auto"/>
            <w:noWrap/>
            <w:vAlign w:val="center"/>
            <w:hideMark/>
          </w:tcPr>
          <w:p w14:paraId="4B368021" w14:textId="77777777" w:rsidR="0058002F" w:rsidRPr="0058002F" w:rsidRDefault="0058002F" w:rsidP="0058002F">
            <w:pPr>
              <w:spacing w:after="0" w:line="240" w:lineRule="auto"/>
              <w:jc w:val="center"/>
              <w:rPr>
                <w:ins w:id="607" w:author="Lane, Stefanie" w:date="2023-09-07T11:15:00Z"/>
                <w:rFonts w:ascii="Calibri" w:eastAsia="Times New Roman" w:hAnsi="Calibri" w:cs="Calibri"/>
                <w:color w:val="000000"/>
                <w:sz w:val="20"/>
                <w:szCs w:val="20"/>
                <w:rPrChange w:id="608" w:author="Lane, Stefanie" w:date="2023-09-07T11:15:00Z">
                  <w:rPr>
                    <w:ins w:id="609" w:author="Lane, Stefanie" w:date="2023-09-07T11:15:00Z"/>
                  </w:rPr>
                </w:rPrChange>
              </w:rPr>
              <w:pPrChange w:id="610" w:author="Lane, Stefanie" w:date="2023-09-07T11:15:00Z">
                <w:pPr>
                  <w:jc w:val="center"/>
                </w:pPr>
              </w:pPrChange>
            </w:pPr>
            <w:ins w:id="611" w:author="Lane, Stefanie" w:date="2023-09-07T11:15:00Z">
              <w:r w:rsidRPr="0058002F">
                <w:rPr>
                  <w:rFonts w:ascii="Calibri" w:eastAsia="Times New Roman" w:hAnsi="Calibri" w:cs="Calibri"/>
                  <w:color w:val="000000"/>
                  <w:sz w:val="20"/>
                  <w:szCs w:val="20"/>
                  <w:rPrChange w:id="612" w:author="Lane, Stefanie" w:date="2023-09-07T11:15:00Z">
                    <w:rPr/>
                  </w:rPrChange>
                </w:rPr>
                <w:t>Species</w:t>
              </w:r>
            </w:ins>
          </w:p>
        </w:tc>
        <w:tc>
          <w:tcPr>
            <w:tcW w:w="881" w:type="dxa"/>
            <w:tcBorders>
              <w:top w:val="nil"/>
              <w:left w:val="nil"/>
              <w:bottom w:val="single" w:sz="4" w:space="0" w:color="auto"/>
              <w:right w:val="nil"/>
            </w:tcBorders>
            <w:shd w:val="clear" w:color="auto" w:fill="auto"/>
            <w:noWrap/>
            <w:vAlign w:val="center"/>
            <w:hideMark/>
          </w:tcPr>
          <w:p w14:paraId="04DE5679" w14:textId="77777777" w:rsidR="0058002F" w:rsidRPr="0058002F" w:rsidRDefault="0058002F" w:rsidP="0058002F">
            <w:pPr>
              <w:spacing w:after="0" w:line="240" w:lineRule="auto"/>
              <w:jc w:val="center"/>
              <w:rPr>
                <w:ins w:id="613" w:author="Lane, Stefanie" w:date="2023-09-07T11:15:00Z"/>
                <w:rFonts w:ascii="Calibri" w:eastAsia="Times New Roman" w:hAnsi="Calibri" w:cs="Calibri"/>
                <w:color w:val="000000"/>
                <w:sz w:val="20"/>
                <w:szCs w:val="20"/>
                <w:rPrChange w:id="614" w:author="Lane, Stefanie" w:date="2023-09-07T11:15:00Z">
                  <w:rPr>
                    <w:ins w:id="615" w:author="Lane, Stefanie" w:date="2023-09-07T11:15:00Z"/>
                  </w:rPr>
                </w:rPrChange>
              </w:rPr>
              <w:pPrChange w:id="616" w:author="Lane, Stefanie" w:date="2023-09-07T11:15:00Z">
                <w:pPr>
                  <w:jc w:val="center"/>
                </w:pPr>
              </w:pPrChange>
            </w:pPr>
            <w:ins w:id="617" w:author="Lane, Stefanie" w:date="2023-09-07T11:15:00Z">
              <w:r w:rsidRPr="0058002F">
                <w:rPr>
                  <w:rFonts w:ascii="Calibri" w:eastAsia="Times New Roman" w:hAnsi="Calibri" w:cs="Calibri"/>
                  <w:color w:val="000000"/>
                  <w:sz w:val="20"/>
                  <w:szCs w:val="20"/>
                  <w:rPrChange w:id="618" w:author="Lane, Stefanie" w:date="2023-09-07T11:15:00Z">
                    <w:rPr/>
                  </w:rPrChange>
                </w:rPr>
                <w:t>p-value</w:t>
              </w:r>
            </w:ins>
          </w:p>
        </w:tc>
      </w:tr>
      <w:tr w:rsidR="0058002F" w:rsidRPr="0058002F" w14:paraId="3168C6CF" w14:textId="77777777" w:rsidTr="0058002F">
        <w:trPr>
          <w:divId w:val="494805520"/>
          <w:trHeight w:val="270"/>
          <w:ins w:id="619" w:author="Lane, Stefanie" w:date="2023-09-07T11:15:00Z"/>
        </w:trPr>
        <w:tc>
          <w:tcPr>
            <w:tcW w:w="1091" w:type="dxa"/>
            <w:tcBorders>
              <w:top w:val="nil"/>
              <w:left w:val="nil"/>
              <w:bottom w:val="nil"/>
              <w:right w:val="nil"/>
            </w:tcBorders>
            <w:shd w:val="clear" w:color="auto" w:fill="auto"/>
            <w:vAlign w:val="bottom"/>
            <w:hideMark/>
          </w:tcPr>
          <w:p w14:paraId="289456CE" w14:textId="77777777" w:rsidR="0058002F" w:rsidRPr="0058002F" w:rsidRDefault="0058002F" w:rsidP="0058002F">
            <w:pPr>
              <w:spacing w:after="0" w:line="240" w:lineRule="auto"/>
              <w:jc w:val="center"/>
              <w:rPr>
                <w:ins w:id="620" w:author="Lane, Stefanie" w:date="2023-09-07T11:15:00Z"/>
                <w:rFonts w:ascii="Calibri" w:eastAsia="Times New Roman" w:hAnsi="Calibri" w:cs="Calibri"/>
                <w:color w:val="000000"/>
                <w:sz w:val="20"/>
                <w:szCs w:val="20"/>
                <w:rPrChange w:id="621" w:author="Lane, Stefanie" w:date="2023-09-07T11:15:00Z">
                  <w:rPr>
                    <w:ins w:id="622" w:author="Lane, Stefanie" w:date="2023-09-07T11:15:00Z"/>
                  </w:rPr>
                </w:rPrChange>
              </w:rPr>
              <w:pPrChange w:id="623" w:author="Lane, Stefanie" w:date="2023-09-07T11:15:00Z">
                <w:pPr>
                  <w:jc w:val="center"/>
                </w:pPr>
              </w:pPrChange>
            </w:pPr>
          </w:p>
        </w:tc>
        <w:tc>
          <w:tcPr>
            <w:tcW w:w="2149" w:type="dxa"/>
            <w:tcBorders>
              <w:top w:val="nil"/>
              <w:left w:val="nil"/>
              <w:bottom w:val="nil"/>
              <w:right w:val="nil"/>
            </w:tcBorders>
            <w:shd w:val="clear" w:color="auto" w:fill="auto"/>
            <w:noWrap/>
            <w:vAlign w:val="bottom"/>
            <w:hideMark/>
          </w:tcPr>
          <w:p w14:paraId="5DD2D388" w14:textId="77777777" w:rsidR="0058002F" w:rsidRPr="0058002F" w:rsidRDefault="0058002F" w:rsidP="0058002F">
            <w:pPr>
              <w:spacing w:after="0" w:line="240" w:lineRule="auto"/>
              <w:rPr>
                <w:ins w:id="624" w:author="Lane, Stefanie" w:date="2023-09-07T11:15:00Z"/>
                <w:rFonts w:ascii="Times New Roman" w:eastAsia="Times New Roman" w:hAnsi="Times New Roman" w:cs="Times New Roman"/>
                <w:sz w:val="20"/>
                <w:szCs w:val="20"/>
                <w:rPrChange w:id="625" w:author="Lane, Stefanie" w:date="2023-09-07T11:15:00Z">
                  <w:rPr>
                    <w:ins w:id="626" w:author="Lane, Stefanie" w:date="2023-09-07T11:15:00Z"/>
                  </w:rPr>
                </w:rPrChange>
              </w:rPr>
              <w:pPrChange w:id="627" w:author="Lane, Stefanie" w:date="2023-09-07T11:15:00Z">
                <w:pPr/>
              </w:pPrChange>
            </w:pPr>
          </w:p>
        </w:tc>
        <w:tc>
          <w:tcPr>
            <w:tcW w:w="810" w:type="dxa"/>
            <w:tcBorders>
              <w:top w:val="nil"/>
              <w:left w:val="nil"/>
              <w:bottom w:val="nil"/>
              <w:right w:val="nil"/>
            </w:tcBorders>
            <w:shd w:val="clear" w:color="auto" w:fill="auto"/>
            <w:noWrap/>
            <w:vAlign w:val="bottom"/>
            <w:hideMark/>
          </w:tcPr>
          <w:p w14:paraId="7C09F92C" w14:textId="77777777" w:rsidR="0058002F" w:rsidRPr="0058002F" w:rsidRDefault="0058002F" w:rsidP="0058002F">
            <w:pPr>
              <w:spacing w:after="0" w:line="240" w:lineRule="auto"/>
              <w:rPr>
                <w:ins w:id="628" w:author="Lane, Stefanie" w:date="2023-09-07T11:15:00Z"/>
                <w:rFonts w:ascii="Times New Roman" w:eastAsia="Times New Roman" w:hAnsi="Times New Roman" w:cs="Times New Roman"/>
                <w:sz w:val="20"/>
                <w:szCs w:val="20"/>
                <w:rPrChange w:id="629" w:author="Lane, Stefanie" w:date="2023-09-07T11:15:00Z">
                  <w:rPr>
                    <w:ins w:id="630" w:author="Lane, Stefanie" w:date="2023-09-07T11:15:00Z"/>
                  </w:rPr>
                </w:rPrChange>
              </w:rPr>
              <w:pPrChange w:id="631" w:author="Lane, Stefanie" w:date="2023-09-07T11:15:00Z">
                <w:pPr/>
              </w:pPrChange>
            </w:pPr>
          </w:p>
        </w:tc>
        <w:tc>
          <w:tcPr>
            <w:tcW w:w="300" w:type="dxa"/>
            <w:tcBorders>
              <w:top w:val="nil"/>
              <w:left w:val="nil"/>
              <w:bottom w:val="nil"/>
              <w:right w:val="nil"/>
            </w:tcBorders>
            <w:shd w:val="clear" w:color="auto" w:fill="auto"/>
            <w:noWrap/>
            <w:vAlign w:val="bottom"/>
            <w:hideMark/>
          </w:tcPr>
          <w:p w14:paraId="25A8F4FD" w14:textId="77777777" w:rsidR="0058002F" w:rsidRPr="0058002F" w:rsidRDefault="0058002F" w:rsidP="0058002F">
            <w:pPr>
              <w:spacing w:after="0" w:line="240" w:lineRule="auto"/>
              <w:jc w:val="center"/>
              <w:rPr>
                <w:ins w:id="632" w:author="Lane, Stefanie" w:date="2023-09-07T11:15:00Z"/>
                <w:rFonts w:ascii="Times New Roman" w:eastAsia="Times New Roman" w:hAnsi="Times New Roman" w:cs="Times New Roman"/>
                <w:sz w:val="20"/>
                <w:szCs w:val="20"/>
                <w:rPrChange w:id="633" w:author="Lane, Stefanie" w:date="2023-09-07T11:15:00Z">
                  <w:rPr>
                    <w:ins w:id="634" w:author="Lane, Stefanie" w:date="2023-09-07T11:15:00Z"/>
                  </w:rPr>
                </w:rPrChange>
              </w:rPr>
              <w:pPrChange w:id="635"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5DCB45E1" w14:textId="77777777" w:rsidR="0058002F" w:rsidRPr="0058002F" w:rsidRDefault="0058002F" w:rsidP="0058002F">
            <w:pPr>
              <w:spacing w:after="0" w:line="240" w:lineRule="auto"/>
              <w:rPr>
                <w:ins w:id="636" w:author="Lane, Stefanie" w:date="2023-09-07T11:15:00Z"/>
                <w:rFonts w:ascii="Times New Roman" w:eastAsia="Times New Roman" w:hAnsi="Times New Roman" w:cs="Times New Roman"/>
                <w:sz w:val="20"/>
                <w:szCs w:val="20"/>
                <w:rPrChange w:id="637" w:author="Lane, Stefanie" w:date="2023-09-07T11:15:00Z">
                  <w:rPr>
                    <w:ins w:id="638" w:author="Lane, Stefanie" w:date="2023-09-07T11:15:00Z"/>
                  </w:rPr>
                </w:rPrChange>
              </w:rPr>
              <w:pPrChange w:id="639" w:author="Lane, Stefanie" w:date="2023-09-07T11:15:00Z">
                <w:pPr/>
              </w:pPrChange>
            </w:pPr>
          </w:p>
        </w:tc>
        <w:tc>
          <w:tcPr>
            <w:tcW w:w="751" w:type="dxa"/>
            <w:tcBorders>
              <w:top w:val="nil"/>
              <w:left w:val="nil"/>
              <w:bottom w:val="nil"/>
              <w:right w:val="nil"/>
            </w:tcBorders>
            <w:shd w:val="clear" w:color="auto" w:fill="auto"/>
            <w:noWrap/>
            <w:vAlign w:val="bottom"/>
            <w:hideMark/>
          </w:tcPr>
          <w:p w14:paraId="5A44BCE0" w14:textId="77777777" w:rsidR="0058002F" w:rsidRPr="0058002F" w:rsidRDefault="0058002F" w:rsidP="0058002F">
            <w:pPr>
              <w:spacing w:after="0" w:line="240" w:lineRule="auto"/>
              <w:rPr>
                <w:ins w:id="640" w:author="Lane, Stefanie" w:date="2023-09-07T11:15:00Z"/>
                <w:rFonts w:ascii="Times New Roman" w:eastAsia="Times New Roman" w:hAnsi="Times New Roman" w:cs="Times New Roman"/>
                <w:sz w:val="20"/>
                <w:szCs w:val="20"/>
                <w:rPrChange w:id="641" w:author="Lane, Stefanie" w:date="2023-09-07T11:15:00Z">
                  <w:rPr>
                    <w:ins w:id="642" w:author="Lane, Stefanie" w:date="2023-09-07T11:15:00Z"/>
                  </w:rPr>
                </w:rPrChange>
              </w:rPr>
              <w:pPrChange w:id="643" w:author="Lane, Stefanie" w:date="2023-09-07T11:15:00Z">
                <w:pPr/>
              </w:pPrChange>
            </w:pPr>
          </w:p>
        </w:tc>
        <w:tc>
          <w:tcPr>
            <w:tcW w:w="262" w:type="dxa"/>
            <w:tcBorders>
              <w:top w:val="nil"/>
              <w:left w:val="nil"/>
              <w:bottom w:val="nil"/>
              <w:right w:val="nil"/>
            </w:tcBorders>
            <w:shd w:val="clear" w:color="auto" w:fill="auto"/>
            <w:noWrap/>
            <w:vAlign w:val="bottom"/>
            <w:hideMark/>
          </w:tcPr>
          <w:p w14:paraId="1A0ECC0C" w14:textId="77777777" w:rsidR="0058002F" w:rsidRPr="0058002F" w:rsidRDefault="0058002F" w:rsidP="0058002F">
            <w:pPr>
              <w:spacing w:after="0" w:line="240" w:lineRule="auto"/>
              <w:jc w:val="center"/>
              <w:rPr>
                <w:ins w:id="644" w:author="Lane, Stefanie" w:date="2023-09-07T11:15:00Z"/>
                <w:rFonts w:ascii="Times New Roman" w:eastAsia="Times New Roman" w:hAnsi="Times New Roman" w:cs="Times New Roman"/>
                <w:sz w:val="20"/>
                <w:szCs w:val="20"/>
                <w:rPrChange w:id="645" w:author="Lane, Stefanie" w:date="2023-09-07T11:15:00Z">
                  <w:rPr>
                    <w:ins w:id="646" w:author="Lane, Stefanie" w:date="2023-09-07T11:15:00Z"/>
                  </w:rPr>
                </w:rPrChange>
              </w:rPr>
              <w:pPrChange w:id="647"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44B6A6B3" w14:textId="77777777" w:rsidR="0058002F" w:rsidRPr="0058002F" w:rsidRDefault="0058002F" w:rsidP="0058002F">
            <w:pPr>
              <w:spacing w:after="0" w:line="240" w:lineRule="auto"/>
              <w:rPr>
                <w:ins w:id="648" w:author="Lane, Stefanie" w:date="2023-09-07T11:15:00Z"/>
                <w:rFonts w:ascii="Times New Roman" w:eastAsia="Times New Roman" w:hAnsi="Times New Roman" w:cs="Times New Roman"/>
                <w:sz w:val="20"/>
                <w:szCs w:val="20"/>
                <w:rPrChange w:id="649" w:author="Lane, Stefanie" w:date="2023-09-07T11:15:00Z">
                  <w:rPr>
                    <w:ins w:id="650" w:author="Lane, Stefanie" w:date="2023-09-07T11:15:00Z"/>
                  </w:rPr>
                </w:rPrChange>
              </w:rPr>
              <w:pPrChange w:id="651" w:author="Lane, Stefanie" w:date="2023-09-07T11:15:00Z">
                <w:pPr/>
              </w:pPrChange>
            </w:pPr>
          </w:p>
        </w:tc>
        <w:tc>
          <w:tcPr>
            <w:tcW w:w="881" w:type="dxa"/>
            <w:tcBorders>
              <w:top w:val="nil"/>
              <w:left w:val="nil"/>
              <w:bottom w:val="nil"/>
              <w:right w:val="nil"/>
            </w:tcBorders>
            <w:shd w:val="clear" w:color="auto" w:fill="auto"/>
            <w:noWrap/>
            <w:vAlign w:val="bottom"/>
            <w:hideMark/>
          </w:tcPr>
          <w:p w14:paraId="2E25FFAA" w14:textId="77777777" w:rsidR="0058002F" w:rsidRPr="0058002F" w:rsidRDefault="0058002F" w:rsidP="0058002F">
            <w:pPr>
              <w:spacing w:after="0" w:line="240" w:lineRule="auto"/>
              <w:rPr>
                <w:ins w:id="652" w:author="Lane, Stefanie" w:date="2023-09-07T11:15:00Z"/>
                <w:rFonts w:ascii="Times New Roman" w:eastAsia="Times New Roman" w:hAnsi="Times New Roman" w:cs="Times New Roman"/>
                <w:sz w:val="20"/>
                <w:szCs w:val="20"/>
                <w:rPrChange w:id="653" w:author="Lane, Stefanie" w:date="2023-09-07T11:15:00Z">
                  <w:rPr>
                    <w:ins w:id="654" w:author="Lane, Stefanie" w:date="2023-09-07T11:15:00Z"/>
                  </w:rPr>
                </w:rPrChange>
              </w:rPr>
              <w:pPrChange w:id="655" w:author="Lane, Stefanie" w:date="2023-09-07T11:15:00Z">
                <w:pPr/>
              </w:pPrChange>
            </w:pPr>
          </w:p>
        </w:tc>
      </w:tr>
      <w:tr w:rsidR="0058002F" w:rsidRPr="0058002F" w14:paraId="6950A0C9" w14:textId="77777777" w:rsidTr="0058002F">
        <w:trPr>
          <w:divId w:val="494805520"/>
          <w:trHeight w:val="260"/>
          <w:ins w:id="656" w:author="Lane, Stefanie" w:date="2023-09-07T11:15: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F18E42F" w14:textId="77777777" w:rsidR="0058002F" w:rsidRPr="0058002F" w:rsidRDefault="0058002F" w:rsidP="0058002F">
            <w:pPr>
              <w:spacing w:after="0" w:line="240" w:lineRule="auto"/>
              <w:jc w:val="center"/>
              <w:rPr>
                <w:ins w:id="657" w:author="Lane, Stefanie" w:date="2023-09-07T11:15:00Z"/>
                <w:rFonts w:ascii="Calibri" w:eastAsia="Times New Roman" w:hAnsi="Calibri" w:cs="Calibri"/>
                <w:color w:val="000000"/>
                <w:sz w:val="20"/>
                <w:szCs w:val="20"/>
                <w:rPrChange w:id="658" w:author="Lane, Stefanie" w:date="2023-09-07T11:15:00Z">
                  <w:rPr>
                    <w:ins w:id="659" w:author="Lane, Stefanie" w:date="2023-09-07T11:15:00Z"/>
                  </w:rPr>
                </w:rPrChange>
              </w:rPr>
              <w:pPrChange w:id="660" w:author="Lane, Stefanie" w:date="2023-09-07T11:15:00Z">
                <w:pPr>
                  <w:jc w:val="center"/>
                </w:pPr>
              </w:pPrChange>
            </w:pPr>
            <w:ins w:id="661" w:author="Lane, Stefanie" w:date="2023-09-07T11:15:00Z">
              <w:r w:rsidRPr="0058002F">
                <w:rPr>
                  <w:rFonts w:ascii="Calibri" w:eastAsia="Times New Roman" w:hAnsi="Calibri" w:cs="Calibri"/>
                  <w:color w:val="000000"/>
                  <w:sz w:val="20"/>
                  <w:szCs w:val="20"/>
                  <w:rPrChange w:id="662" w:author="Lane, Stefanie" w:date="2023-09-07T11:15:00Z">
                    <w:rPr/>
                  </w:rPrChange>
                </w:rPr>
                <w:t>"Sedge"</w:t>
              </w:r>
            </w:ins>
          </w:p>
        </w:tc>
        <w:tc>
          <w:tcPr>
            <w:tcW w:w="2149" w:type="dxa"/>
            <w:tcBorders>
              <w:top w:val="single" w:sz="8" w:space="0" w:color="auto"/>
              <w:left w:val="nil"/>
              <w:bottom w:val="nil"/>
              <w:right w:val="nil"/>
            </w:tcBorders>
            <w:shd w:val="clear" w:color="auto" w:fill="auto"/>
            <w:noWrap/>
            <w:vAlign w:val="bottom"/>
            <w:hideMark/>
          </w:tcPr>
          <w:p w14:paraId="68F69EEA" w14:textId="77777777" w:rsidR="0058002F" w:rsidRPr="0058002F" w:rsidRDefault="0058002F" w:rsidP="0058002F">
            <w:pPr>
              <w:spacing w:after="0" w:line="240" w:lineRule="auto"/>
              <w:rPr>
                <w:ins w:id="663" w:author="Lane, Stefanie" w:date="2023-09-07T11:15:00Z"/>
                <w:rFonts w:ascii="Calibri" w:eastAsia="Times New Roman" w:hAnsi="Calibri" w:cs="Calibri"/>
                <w:i/>
                <w:iCs/>
                <w:color w:val="000000"/>
                <w:sz w:val="20"/>
                <w:szCs w:val="20"/>
                <w:rPrChange w:id="664" w:author="Lane, Stefanie" w:date="2023-09-07T11:15:00Z">
                  <w:rPr>
                    <w:ins w:id="665" w:author="Lane, Stefanie" w:date="2023-09-07T11:15:00Z"/>
                  </w:rPr>
                </w:rPrChange>
              </w:rPr>
              <w:pPrChange w:id="666" w:author="Lane, Stefanie" w:date="2023-09-07T11:15:00Z">
                <w:pPr/>
              </w:pPrChange>
            </w:pPr>
            <w:ins w:id="667" w:author="Lane, Stefanie" w:date="2023-09-07T11:15:00Z">
              <w:r w:rsidRPr="0058002F">
                <w:rPr>
                  <w:rFonts w:ascii="Calibri" w:eastAsia="Times New Roman" w:hAnsi="Calibri" w:cs="Calibri"/>
                  <w:i/>
                  <w:iCs/>
                  <w:color w:val="000000"/>
                  <w:sz w:val="20"/>
                  <w:szCs w:val="20"/>
                  <w:rPrChange w:id="668" w:author="Lane, Stefanie" w:date="2023-09-07T11:15:00Z">
                    <w:rPr/>
                  </w:rPrChange>
                </w:rPr>
                <w:t>Carex lyngbyei</w:t>
              </w:r>
            </w:ins>
          </w:p>
        </w:tc>
        <w:tc>
          <w:tcPr>
            <w:tcW w:w="810" w:type="dxa"/>
            <w:tcBorders>
              <w:top w:val="single" w:sz="8" w:space="0" w:color="auto"/>
              <w:left w:val="nil"/>
              <w:bottom w:val="single" w:sz="4" w:space="0" w:color="auto"/>
              <w:right w:val="nil"/>
            </w:tcBorders>
            <w:shd w:val="clear" w:color="auto" w:fill="auto"/>
            <w:noWrap/>
            <w:vAlign w:val="bottom"/>
            <w:hideMark/>
          </w:tcPr>
          <w:p w14:paraId="583B5E8F" w14:textId="77777777" w:rsidR="0058002F" w:rsidRPr="0058002F" w:rsidRDefault="0058002F" w:rsidP="0058002F">
            <w:pPr>
              <w:spacing w:after="0" w:line="240" w:lineRule="auto"/>
              <w:jc w:val="center"/>
              <w:rPr>
                <w:ins w:id="669" w:author="Lane, Stefanie" w:date="2023-09-07T11:15:00Z"/>
                <w:rFonts w:ascii="Calibri" w:eastAsia="Times New Roman" w:hAnsi="Calibri" w:cs="Calibri"/>
                <w:color w:val="000000"/>
                <w:sz w:val="20"/>
                <w:szCs w:val="20"/>
                <w:rPrChange w:id="670" w:author="Lane, Stefanie" w:date="2023-09-07T11:15:00Z">
                  <w:rPr>
                    <w:ins w:id="671" w:author="Lane, Stefanie" w:date="2023-09-07T11:15:00Z"/>
                  </w:rPr>
                </w:rPrChange>
              </w:rPr>
              <w:pPrChange w:id="672" w:author="Lane, Stefanie" w:date="2023-09-07T11:15:00Z">
                <w:pPr>
                  <w:jc w:val="center"/>
                </w:pPr>
              </w:pPrChange>
            </w:pPr>
            <w:ins w:id="673" w:author="Lane, Stefanie" w:date="2023-09-07T11:15:00Z">
              <w:r w:rsidRPr="0058002F">
                <w:rPr>
                  <w:rFonts w:ascii="Calibri" w:eastAsia="Times New Roman" w:hAnsi="Calibri" w:cs="Calibri"/>
                  <w:color w:val="000000"/>
                  <w:sz w:val="20"/>
                  <w:szCs w:val="20"/>
                  <w:rPrChange w:id="674" w:author="Lane, Stefanie" w:date="2023-09-07T11:15:00Z">
                    <w:rPr/>
                  </w:rPrChange>
                </w:rPr>
                <w:t>&lt; 0.01</w:t>
              </w:r>
            </w:ins>
          </w:p>
        </w:tc>
        <w:tc>
          <w:tcPr>
            <w:tcW w:w="300" w:type="dxa"/>
            <w:tcBorders>
              <w:top w:val="single" w:sz="8" w:space="0" w:color="auto"/>
              <w:left w:val="nil"/>
              <w:bottom w:val="nil"/>
              <w:right w:val="nil"/>
            </w:tcBorders>
            <w:shd w:val="clear" w:color="auto" w:fill="auto"/>
            <w:noWrap/>
            <w:vAlign w:val="bottom"/>
            <w:hideMark/>
          </w:tcPr>
          <w:p w14:paraId="78A76ED6" w14:textId="77777777" w:rsidR="0058002F" w:rsidRPr="0058002F" w:rsidRDefault="0058002F" w:rsidP="0058002F">
            <w:pPr>
              <w:spacing w:after="0" w:line="240" w:lineRule="auto"/>
              <w:rPr>
                <w:ins w:id="675" w:author="Lane, Stefanie" w:date="2023-09-07T11:15:00Z"/>
                <w:rFonts w:ascii="Calibri" w:eastAsia="Times New Roman" w:hAnsi="Calibri" w:cs="Calibri"/>
                <w:color w:val="000000"/>
                <w:sz w:val="20"/>
                <w:szCs w:val="20"/>
                <w:rPrChange w:id="676" w:author="Lane, Stefanie" w:date="2023-09-07T11:15:00Z">
                  <w:rPr>
                    <w:ins w:id="677" w:author="Lane, Stefanie" w:date="2023-09-07T11:15:00Z"/>
                  </w:rPr>
                </w:rPrChange>
              </w:rPr>
              <w:pPrChange w:id="678" w:author="Lane, Stefanie" w:date="2023-09-07T11:15:00Z">
                <w:pPr/>
              </w:pPrChange>
            </w:pPr>
            <w:ins w:id="679" w:author="Lane, Stefanie" w:date="2023-09-07T11:15:00Z">
              <w:r w:rsidRPr="0058002F">
                <w:rPr>
                  <w:rFonts w:ascii="Calibri" w:eastAsia="Times New Roman" w:hAnsi="Calibri" w:cs="Calibri"/>
                  <w:color w:val="000000"/>
                  <w:sz w:val="20"/>
                  <w:szCs w:val="20"/>
                  <w:rPrChange w:id="680" w:author="Lane, Stefanie" w:date="2023-09-07T11:15:00Z">
                    <w:rPr/>
                  </w:rPrChange>
                </w:rPr>
                <w:t> </w:t>
              </w:r>
            </w:ins>
          </w:p>
        </w:tc>
        <w:tc>
          <w:tcPr>
            <w:tcW w:w="2189" w:type="dxa"/>
            <w:tcBorders>
              <w:top w:val="single" w:sz="8" w:space="0" w:color="auto"/>
              <w:left w:val="nil"/>
              <w:bottom w:val="nil"/>
              <w:right w:val="nil"/>
            </w:tcBorders>
            <w:shd w:val="clear" w:color="auto" w:fill="auto"/>
            <w:noWrap/>
            <w:vAlign w:val="bottom"/>
            <w:hideMark/>
          </w:tcPr>
          <w:p w14:paraId="4A53EE3E" w14:textId="77777777" w:rsidR="0058002F" w:rsidRPr="0058002F" w:rsidRDefault="0058002F" w:rsidP="0058002F">
            <w:pPr>
              <w:spacing w:after="0" w:line="240" w:lineRule="auto"/>
              <w:rPr>
                <w:ins w:id="681" w:author="Lane, Stefanie" w:date="2023-09-07T11:15:00Z"/>
                <w:rFonts w:ascii="Calibri" w:eastAsia="Times New Roman" w:hAnsi="Calibri" w:cs="Calibri"/>
                <w:i/>
                <w:iCs/>
                <w:color w:val="000000"/>
                <w:sz w:val="20"/>
                <w:szCs w:val="20"/>
                <w:rPrChange w:id="682" w:author="Lane, Stefanie" w:date="2023-09-07T11:15:00Z">
                  <w:rPr>
                    <w:ins w:id="683" w:author="Lane, Stefanie" w:date="2023-09-07T11:15:00Z"/>
                  </w:rPr>
                </w:rPrChange>
              </w:rPr>
              <w:pPrChange w:id="684" w:author="Lane, Stefanie" w:date="2023-09-07T11:15:00Z">
                <w:pPr/>
              </w:pPrChange>
            </w:pPr>
            <w:ins w:id="685" w:author="Lane, Stefanie" w:date="2023-09-07T11:15:00Z">
              <w:r w:rsidRPr="0058002F">
                <w:rPr>
                  <w:rFonts w:ascii="Calibri" w:eastAsia="Times New Roman" w:hAnsi="Calibri" w:cs="Calibri"/>
                  <w:i/>
                  <w:iCs/>
                  <w:color w:val="000000"/>
                  <w:sz w:val="20"/>
                  <w:szCs w:val="20"/>
                  <w:rPrChange w:id="686" w:author="Lane, Stefanie" w:date="2023-09-07T11:15:00Z">
                    <w:rPr/>
                  </w:rPrChange>
                </w:rPr>
                <w:t>Carex lyngbyei</w:t>
              </w:r>
            </w:ins>
          </w:p>
        </w:tc>
        <w:tc>
          <w:tcPr>
            <w:tcW w:w="751" w:type="dxa"/>
            <w:tcBorders>
              <w:top w:val="single" w:sz="8" w:space="0" w:color="auto"/>
              <w:left w:val="nil"/>
              <w:bottom w:val="nil"/>
              <w:right w:val="nil"/>
            </w:tcBorders>
            <w:shd w:val="clear" w:color="auto" w:fill="auto"/>
            <w:noWrap/>
            <w:vAlign w:val="bottom"/>
            <w:hideMark/>
          </w:tcPr>
          <w:p w14:paraId="10E7ACF3" w14:textId="77777777" w:rsidR="0058002F" w:rsidRPr="0058002F" w:rsidRDefault="0058002F" w:rsidP="0058002F">
            <w:pPr>
              <w:spacing w:after="0" w:line="240" w:lineRule="auto"/>
              <w:jc w:val="center"/>
              <w:rPr>
                <w:ins w:id="687" w:author="Lane, Stefanie" w:date="2023-09-07T11:15:00Z"/>
                <w:rFonts w:ascii="Calibri" w:eastAsia="Times New Roman" w:hAnsi="Calibri" w:cs="Calibri"/>
                <w:color w:val="000000"/>
                <w:sz w:val="20"/>
                <w:szCs w:val="20"/>
                <w:rPrChange w:id="688" w:author="Lane, Stefanie" w:date="2023-09-07T11:15:00Z">
                  <w:rPr>
                    <w:ins w:id="689" w:author="Lane, Stefanie" w:date="2023-09-07T11:15:00Z"/>
                  </w:rPr>
                </w:rPrChange>
              </w:rPr>
              <w:pPrChange w:id="690" w:author="Lane, Stefanie" w:date="2023-09-07T11:15:00Z">
                <w:pPr>
                  <w:jc w:val="center"/>
                </w:pPr>
              </w:pPrChange>
            </w:pPr>
            <w:ins w:id="691" w:author="Lane, Stefanie" w:date="2023-09-07T11:15:00Z">
              <w:r w:rsidRPr="0058002F">
                <w:rPr>
                  <w:rFonts w:ascii="Calibri" w:eastAsia="Times New Roman" w:hAnsi="Calibri" w:cs="Calibri"/>
                  <w:color w:val="000000"/>
                  <w:sz w:val="20"/>
                  <w:szCs w:val="20"/>
                  <w:rPrChange w:id="692" w:author="Lane, Stefanie" w:date="2023-09-07T11:15:00Z">
                    <w:rPr/>
                  </w:rPrChange>
                </w:rPr>
                <w:t>&lt; 0.01</w:t>
              </w:r>
            </w:ins>
          </w:p>
        </w:tc>
        <w:tc>
          <w:tcPr>
            <w:tcW w:w="262" w:type="dxa"/>
            <w:tcBorders>
              <w:top w:val="single" w:sz="8" w:space="0" w:color="auto"/>
              <w:left w:val="nil"/>
              <w:bottom w:val="nil"/>
              <w:right w:val="nil"/>
            </w:tcBorders>
            <w:shd w:val="clear" w:color="auto" w:fill="auto"/>
            <w:noWrap/>
            <w:vAlign w:val="bottom"/>
            <w:hideMark/>
          </w:tcPr>
          <w:p w14:paraId="22E29363" w14:textId="77777777" w:rsidR="0058002F" w:rsidRPr="0058002F" w:rsidRDefault="0058002F" w:rsidP="0058002F">
            <w:pPr>
              <w:spacing w:after="0" w:line="240" w:lineRule="auto"/>
              <w:rPr>
                <w:ins w:id="693" w:author="Lane, Stefanie" w:date="2023-09-07T11:15:00Z"/>
                <w:rFonts w:ascii="Calibri" w:eastAsia="Times New Roman" w:hAnsi="Calibri" w:cs="Calibri"/>
                <w:color w:val="000000"/>
                <w:sz w:val="20"/>
                <w:szCs w:val="20"/>
                <w:rPrChange w:id="694" w:author="Lane, Stefanie" w:date="2023-09-07T11:15:00Z">
                  <w:rPr>
                    <w:ins w:id="695" w:author="Lane, Stefanie" w:date="2023-09-07T11:15:00Z"/>
                  </w:rPr>
                </w:rPrChange>
              </w:rPr>
              <w:pPrChange w:id="696" w:author="Lane, Stefanie" w:date="2023-09-07T11:15:00Z">
                <w:pPr/>
              </w:pPrChange>
            </w:pPr>
            <w:ins w:id="697" w:author="Lane, Stefanie" w:date="2023-09-07T11:15:00Z">
              <w:r w:rsidRPr="0058002F">
                <w:rPr>
                  <w:rFonts w:ascii="Calibri" w:eastAsia="Times New Roman" w:hAnsi="Calibri" w:cs="Calibri"/>
                  <w:color w:val="000000"/>
                  <w:sz w:val="20"/>
                  <w:szCs w:val="20"/>
                  <w:rPrChange w:id="698" w:author="Lane, Stefanie" w:date="2023-09-07T11:15:00Z">
                    <w:rPr/>
                  </w:rPrChange>
                </w:rPr>
                <w:t> </w:t>
              </w:r>
            </w:ins>
          </w:p>
        </w:tc>
        <w:tc>
          <w:tcPr>
            <w:tcW w:w="2007" w:type="dxa"/>
            <w:tcBorders>
              <w:top w:val="single" w:sz="8" w:space="0" w:color="auto"/>
              <w:left w:val="nil"/>
              <w:bottom w:val="single" w:sz="4" w:space="0" w:color="auto"/>
              <w:right w:val="nil"/>
            </w:tcBorders>
            <w:shd w:val="clear" w:color="auto" w:fill="auto"/>
            <w:noWrap/>
            <w:vAlign w:val="bottom"/>
            <w:hideMark/>
          </w:tcPr>
          <w:p w14:paraId="693CFDC7" w14:textId="77777777" w:rsidR="0058002F" w:rsidRPr="0058002F" w:rsidRDefault="0058002F" w:rsidP="0058002F">
            <w:pPr>
              <w:spacing w:after="0" w:line="240" w:lineRule="auto"/>
              <w:rPr>
                <w:ins w:id="699" w:author="Lane, Stefanie" w:date="2023-09-07T11:15:00Z"/>
                <w:rFonts w:ascii="Calibri" w:eastAsia="Times New Roman" w:hAnsi="Calibri" w:cs="Calibri"/>
                <w:i/>
                <w:iCs/>
                <w:color w:val="000000"/>
                <w:sz w:val="20"/>
                <w:szCs w:val="20"/>
                <w:rPrChange w:id="700" w:author="Lane, Stefanie" w:date="2023-09-07T11:15:00Z">
                  <w:rPr>
                    <w:ins w:id="701" w:author="Lane, Stefanie" w:date="2023-09-07T11:15:00Z"/>
                  </w:rPr>
                </w:rPrChange>
              </w:rPr>
              <w:pPrChange w:id="702" w:author="Lane, Stefanie" w:date="2023-09-07T11:15:00Z">
                <w:pPr/>
              </w:pPrChange>
            </w:pPr>
            <w:ins w:id="703" w:author="Lane, Stefanie" w:date="2023-09-07T11:15:00Z">
              <w:r w:rsidRPr="0058002F">
                <w:rPr>
                  <w:rFonts w:ascii="Calibri" w:eastAsia="Times New Roman" w:hAnsi="Calibri" w:cs="Calibri"/>
                  <w:i/>
                  <w:iCs/>
                  <w:color w:val="000000"/>
                  <w:sz w:val="20"/>
                  <w:szCs w:val="20"/>
                  <w:rPrChange w:id="704" w:author="Lane, Stefanie" w:date="2023-09-07T11:15:00Z">
                    <w:rPr/>
                  </w:rPrChange>
                </w:rPr>
                <w:t>Carex lyngbyei</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3E099B3" w14:textId="77777777" w:rsidR="0058002F" w:rsidRPr="0058002F" w:rsidRDefault="0058002F" w:rsidP="0058002F">
            <w:pPr>
              <w:spacing w:after="0" w:line="240" w:lineRule="auto"/>
              <w:jc w:val="center"/>
              <w:rPr>
                <w:ins w:id="705" w:author="Lane, Stefanie" w:date="2023-09-07T11:15:00Z"/>
                <w:rFonts w:ascii="Calibri" w:eastAsia="Times New Roman" w:hAnsi="Calibri" w:cs="Calibri"/>
                <w:color w:val="000000"/>
                <w:sz w:val="20"/>
                <w:szCs w:val="20"/>
                <w:rPrChange w:id="706" w:author="Lane, Stefanie" w:date="2023-09-07T11:15:00Z">
                  <w:rPr>
                    <w:ins w:id="707" w:author="Lane, Stefanie" w:date="2023-09-07T11:15:00Z"/>
                  </w:rPr>
                </w:rPrChange>
              </w:rPr>
              <w:pPrChange w:id="708" w:author="Lane, Stefanie" w:date="2023-09-07T11:15:00Z">
                <w:pPr>
                  <w:jc w:val="center"/>
                </w:pPr>
              </w:pPrChange>
            </w:pPr>
            <w:ins w:id="709" w:author="Lane, Stefanie" w:date="2023-09-07T11:15:00Z">
              <w:r w:rsidRPr="0058002F">
                <w:rPr>
                  <w:rFonts w:ascii="Calibri" w:eastAsia="Times New Roman" w:hAnsi="Calibri" w:cs="Calibri"/>
                  <w:color w:val="000000"/>
                  <w:sz w:val="20"/>
                  <w:szCs w:val="20"/>
                  <w:rPrChange w:id="710" w:author="Lane, Stefanie" w:date="2023-09-07T11:15:00Z">
                    <w:rPr/>
                  </w:rPrChange>
                </w:rPr>
                <w:t>&lt; 0.01</w:t>
              </w:r>
            </w:ins>
          </w:p>
        </w:tc>
      </w:tr>
      <w:tr w:rsidR="0058002F" w:rsidRPr="0058002F" w14:paraId="00006AD6" w14:textId="77777777" w:rsidTr="0058002F">
        <w:trPr>
          <w:divId w:val="494805520"/>
          <w:trHeight w:val="260"/>
          <w:ins w:id="711"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4468F9E6" w14:textId="77777777" w:rsidR="0058002F" w:rsidRPr="0058002F" w:rsidRDefault="0058002F" w:rsidP="0058002F">
            <w:pPr>
              <w:spacing w:after="0" w:line="240" w:lineRule="auto"/>
              <w:rPr>
                <w:ins w:id="712" w:author="Lane, Stefanie" w:date="2023-09-07T11:15:00Z"/>
                <w:rFonts w:ascii="Calibri" w:eastAsia="Times New Roman" w:hAnsi="Calibri" w:cs="Calibri"/>
                <w:color w:val="000000"/>
                <w:sz w:val="20"/>
                <w:szCs w:val="20"/>
                <w:rPrChange w:id="713" w:author="Lane, Stefanie" w:date="2023-09-07T11:15:00Z">
                  <w:rPr>
                    <w:ins w:id="714" w:author="Lane, Stefanie" w:date="2023-09-07T11:15:00Z"/>
                  </w:rPr>
                </w:rPrChange>
              </w:rPr>
              <w:pPrChange w:id="715"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A47D1A3" w14:textId="77777777" w:rsidR="0058002F" w:rsidRPr="0058002F" w:rsidRDefault="0058002F" w:rsidP="0058002F">
            <w:pPr>
              <w:spacing w:after="0" w:line="240" w:lineRule="auto"/>
              <w:rPr>
                <w:ins w:id="716" w:author="Lane, Stefanie" w:date="2023-09-07T11:15:00Z"/>
                <w:rFonts w:ascii="Calibri" w:eastAsia="Times New Roman" w:hAnsi="Calibri" w:cs="Calibri"/>
                <w:i/>
                <w:iCs/>
                <w:color w:val="000000"/>
                <w:sz w:val="20"/>
                <w:szCs w:val="20"/>
                <w:rPrChange w:id="717" w:author="Lane, Stefanie" w:date="2023-09-07T11:15:00Z">
                  <w:rPr>
                    <w:ins w:id="718" w:author="Lane, Stefanie" w:date="2023-09-07T11:15:00Z"/>
                  </w:rPr>
                </w:rPrChange>
              </w:rPr>
              <w:pPrChange w:id="719" w:author="Lane, Stefanie" w:date="2023-09-07T11:15:00Z">
                <w:pPr/>
              </w:pPrChange>
            </w:pPr>
            <w:ins w:id="720" w:author="Lane, Stefanie" w:date="2023-09-07T11:15:00Z">
              <w:r w:rsidRPr="0058002F">
                <w:rPr>
                  <w:rFonts w:ascii="Calibri" w:eastAsia="Times New Roman" w:hAnsi="Calibri" w:cs="Calibri"/>
                  <w:i/>
                  <w:iCs/>
                  <w:color w:val="000000"/>
                  <w:sz w:val="20"/>
                  <w:szCs w:val="20"/>
                  <w:rPrChange w:id="721" w:author="Lane, Stefanie" w:date="2023-09-07T11:15:00Z">
                    <w:rPr/>
                  </w:rPrChange>
                </w:rPr>
                <w:t>Sagittaria latifolia</w:t>
              </w:r>
            </w:ins>
          </w:p>
        </w:tc>
        <w:tc>
          <w:tcPr>
            <w:tcW w:w="810" w:type="dxa"/>
            <w:tcBorders>
              <w:top w:val="nil"/>
              <w:left w:val="nil"/>
              <w:bottom w:val="single" w:sz="4" w:space="0" w:color="auto"/>
              <w:right w:val="nil"/>
            </w:tcBorders>
            <w:shd w:val="clear" w:color="auto" w:fill="auto"/>
            <w:noWrap/>
            <w:vAlign w:val="bottom"/>
            <w:hideMark/>
          </w:tcPr>
          <w:p w14:paraId="00420EF8" w14:textId="77777777" w:rsidR="0058002F" w:rsidRPr="0058002F" w:rsidRDefault="0058002F" w:rsidP="0058002F">
            <w:pPr>
              <w:spacing w:after="0" w:line="240" w:lineRule="auto"/>
              <w:jc w:val="center"/>
              <w:rPr>
                <w:ins w:id="722" w:author="Lane, Stefanie" w:date="2023-09-07T11:15:00Z"/>
                <w:rFonts w:ascii="Calibri" w:eastAsia="Times New Roman" w:hAnsi="Calibri" w:cs="Calibri"/>
                <w:color w:val="000000"/>
                <w:sz w:val="20"/>
                <w:szCs w:val="20"/>
                <w:rPrChange w:id="723" w:author="Lane, Stefanie" w:date="2023-09-07T11:15:00Z">
                  <w:rPr>
                    <w:ins w:id="724" w:author="Lane, Stefanie" w:date="2023-09-07T11:15:00Z"/>
                  </w:rPr>
                </w:rPrChange>
              </w:rPr>
              <w:pPrChange w:id="725" w:author="Lane, Stefanie" w:date="2023-09-07T11:15:00Z">
                <w:pPr>
                  <w:jc w:val="center"/>
                </w:pPr>
              </w:pPrChange>
            </w:pPr>
            <w:ins w:id="726" w:author="Lane, Stefanie" w:date="2023-09-07T11:15:00Z">
              <w:r w:rsidRPr="0058002F">
                <w:rPr>
                  <w:rFonts w:ascii="Calibri" w:eastAsia="Times New Roman" w:hAnsi="Calibri" w:cs="Calibri"/>
                  <w:color w:val="000000"/>
                  <w:sz w:val="20"/>
                  <w:szCs w:val="20"/>
                  <w:rPrChange w:id="727"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0144EEC7" w14:textId="77777777" w:rsidR="0058002F" w:rsidRPr="0058002F" w:rsidRDefault="0058002F" w:rsidP="0058002F">
            <w:pPr>
              <w:spacing w:after="0" w:line="240" w:lineRule="auto"/>
              <w:jc w:val="center"/>
              <w:rPr>
                <w:ins w:id="728" w:author="Lane, Stefanie" w:date="2023-09-07T11:15:00Z"/>
                <w:rFonts w:ascii="Calibri" w:eastAsia="Times New Roman" w:hAnsi="Calibri" w:cs="Calibri"/>
                <w:color w:val="000000"/>
                <w:sz w:val="20"/>
                <w:szCs w:val="20"/>
                <w:rPrChange w:id="729" w:author="Lane, Stefanie" w:date="2023-09-07T11:15:00Z">
                  <w:rPr>
                    <w:ins w:id="730" w:author="Lane, Stefanie" w:date="2023-09-07T11:15:00Z"/>
                  </w:rPr>
                </w:rPrChange>
              </w:rPr>
              <w:pPrChange w:id="731"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C8901FD" w14:textId="77777777" w:rsidR="0058002F" w:rsidRPr="0058002F" w:rsidRDefault="0058002F" w:rsidP="0058002F">
            <w:pPr>
              <w:spacing w:after="0" w:line="240" w:lineRule="auto"/>
              <w:rPr>
                <w:ins w:id="732" w:author="Lane, Stefanie" w:date="2023-09-07T11:15:00Z"/>
                <w:rFonts w:ascii="Calibri" w:eastAsia="Times New Roman" w:hAnsi="Calibri" w:cs="Calibri"/>
                <w:i/>
                <w:iCs/>
                <w:color w:val="000000"/>
                <w:sz w:val="20"/>
                <w:szCs w:val="20"/>
                <w:rPrChange w:id="733" w:author="Lane, Stefanie" w:date="2023-09-07T11:15:00Z">
                  <w:rPr>
                    <w:ins w:id="734" w:author="Lane, Stefanie" w:date="2023-09-07T11:15:00Z"/>
                  </w:rPr>
                </w:rPrChange>
              </w:rPr>
              <w:pPrChange w:id="735" w:author="Lane, Stefanie" w:date="2023-09-07T11:15:00Z">
                <w:pPr/>
              </w:pPrChange>
            </w:pPr>
            <w:ins w:id="736" w:author="Lane, Stefanie" w:date="2023-09-07T11:15:00Z">
              <w:r w:rsidRPr="0058002F">
                <w:rPr>
                  <w:rFonts w:ascii="Calibri" w:eastAsia="Times New Roman" w:hAnsi="Calibri" w:cs="Calibri"/>
                  <w:i/>
                  <w:iCs/>
                  <w:color w:val="000000"/>
                  <w:sz w:val="20"/>
                  <w:szCs w:val="20"/>
                  <w:rPrChange w:id="737" w:author="Lane, Stefanie" w:date="2023-09-07T11:15:00Z">
                    <w:rPr/>
                  </w:rPrChange>
                </w:rPr>
                <w:t>Impatiens capensis</w:t>
              </w:r>
            </w:ins>
          </w:p>
        </w:tc>
        <w:tc>
          <w:tcPr>
            <w:tcW w:w="751" w:type="dxa"/>
            <w:tcBorders>
              <w:top w:val="single" w:sz="4" w:space="0" w:color="auto"/>
              <w:left w:val="nil"/>
              <w:bottom w:val="single" w:sz="4" w:space="0" w:color="auto"/>
              <w:right w:val="nil"/>
            </w:tcBorders>
            <w:shd w:val="clear" w:color="auto" w:fill="auto"/>
            <w:noWrap/>
            <w:vAlign w:val="bottom"/>
            <w:hideMark/>
          </w:tcPr>
          <w:p w14:paraId="3F1E29E1" w14:textId="77777777" w:rsidR="0058002F" w:rsidRPr="0058002F" w:rsidRDefault="0058002F" w:rsidP="0058002F">
            <w:pPr>
              <w:spacing w:after="0" w:line="240" w:lineRule="auto"/>
              <w:jc w:val="center"/>
              <w:rPr>
                <w:ins w:id="738" w:author="Lane, Stefanie" w:date="2023-09-07T11:15:00Z"/>
                <w:rFonts w:ascii="Calibri" w:eastAsia="Times New Roman" w:hAnsi="Calibri" w:cs="Calibri"/>
                <w:color w:val="000000"/>
                <w:sz w:val="20"/>
                <w:szCs w:val="20"/>
                <w:rPrChange w:id="739" w:author="Lane, Stefanie" w:date="2023-09-07T11:15:00Z">
                  <w:rPr>
                    <w:ins w:id="740" w:author="Lane, Stefanie" w:date="2023-09-07T11:15:00Z"/>
                  </w:rPr>
                </w:rPrChange>
              </w:rPr>
              <w:pPrChange w:id="741" w:author="Lane, Stefanie" w:date="2023-09-07T11:15:00Z">
                <w:pPr>
                  <w:jc w:val="center"/>
                </w:pPr>
              </w:pPrChange>
            </w:pPr>
            <w:ins w:id="742" w:author="Lane, Stefanie" w:date="2023-09-07T11:15:00Z">
              <w:r w:rsidRPr="0058002F">
                <w:rPr>
                  <w:rFonts w:ascii="Calibri" w:eastAsia="Times New Roman" w:hAnsi="Calibri" w:cs="Calibri"/>
                  <w:color w:val="000000"/>
                  <w:sz w:val="20"/>
                  <w:szCs w:val="20"/>
                  <w:rPrChange w:id="743" w:author="Lane, Stefanie" w:date="2023-09-07T11:15:00Z">
                    <w:rPr/>
                  </w:rPrChange>
                </w:rPr>
                <w:t>0.01</w:t>
              </w:r>
            </w:ins>
          </w:p>
        </w:tc>
        <w:tc>
          <w:tcPr>
            <w:tcW w:w="262" w:type="dxa"/>
            <w:tcBorders>
              <w:top w:val="nil"/>
              <w:left w:val="nil"/>
              <w:bottom w:val="nil"/>
              <w:right w:val="nil"/>
            </w:tcBorders>
            <w:shd w:val="clear" w:color="auto" w:fill="auto"/>
            <w:noWrap/>
            <w:vAlign w:val="bottom"/>
            <w:hideMark/>
          </w:tcPr>
          <w:p w14:paraId="0339692B" w14:textId="77777777" w:rsidR="0058002F" w:rsidRPr="0058002F" w:rsidRDefault="0058002F" w:rsidP="0058002F">
            <w:pPr>
              <w:spacing w:after="0" w:line="240" w:lineRule="auto"/>
              <w:jc w:val="center"/>
              <w:rPr>
                <w:ins w:id="744" w:author="Lane, Stefanie" w:date="2023-09-07T11:15:00Z"/>
                <w:rFonts w:ascii="Calibri" w:eastAsia="Times New Roman" w:hAnsi="Calibri" w:cs="Calibri"/>
                <w:color w:val="000000"/>
                <w:sz w:val="20"/>
                <w:szCs w:val="20"/>
                <w:rPrChange w:id="745" w:author="Lane, Stefanie" w:date="2023-09-07T11:15:00Z">
                  <w:rPr>
                    <w:ins w:id="746" w:author="Lane, Stefanie" w:date="2023-09-07T11:15:00Z"/>
                  </w:rPr>
                </w:rPrChange>
              </w:rPr>
              <w:pPrChange w:id="747"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4C845496" w14:textId="77777777" w:rsidR="0058002F" w:rsidRPr="0058002F" w:rsidRDefault="0058002F" w:rsidP="0058002F">
            <w:pPr>
              <w:spacing w:after="0" w:line="240" w:lineRule="auto"/>
              <w:rPr>
                <w:ins w:id="748" w:author="Lane, Stefanie" w:date="2023-09-07T11:15:00Z"/>
                <w:rFonts w:ascii="Times New Roman" w:eastAsia="Times New Roman" w:hAnsi="Times New Roman" w:cs="Times New Roman"/>
                <w:sz w:val="20"/>
                <w:szCs w:val="20"/>
                <w:rPrChange w:id="749" w:author="Lane, Stefanie" w:date="2023-09-07T11:15:00Z">
                  <w:rPr>
                    <w:ins w:id="750" w:author="Lane, Stefanie" w:date="2023-09-07T11:15:00Z"/>
                  </w:rPr>
                </w:rPrChange>
              </w:rPr>
              <w:pPrChange w:id="751"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0BADE0A7" w14:textId="77777777" w:rsidR="0058002F" w:rsidRPr="0058002F" w:rsidRDefault="0058002F" w:rsidP="0058002F">
            <w:pPr>
              <w:spacing w:after="0" w:line="240" w:lineRule="auto"/>
              <w:jc w:val="center"/>
              <w:rPr>
                <w:ins w:id="752" w:author="Lane, Stefanie" w:date="2023-09-07T11:15:00Z"/>
                <w:rFonts w:ascii="Calibri" w:eastAsia="Times New Roman" w:hAnsi="Calibri" w:cs="Calibri"/>
                <w:color w:val="000000"/>
                <w:sz w:val="20"/>
                <w:szCs w:val="20"/>
                <w:rPrChange w:id="753" w:author="Lane, Stefanie" w:date="2023-09-07T11:15:00Z">
                  <w:rPr>
                    <w:ins w:id="754" w:author="Lane, Stefanie" w:date="2023-09-07T11:15:00Z"/>
                  </w:rPr>
                </w:rPrChange>
              </w:rPr>
              <w:pPrChange w:id="755" w:author="Lane, Stefanie" w:date="2023-09-07T11:15:00Z">
                <w:pPr>
                  <w:jc w:val="center"/>
                </w:pPr>
              </w:pPrChange>
            </w:pPr>
            <w:ins w:id="756" w:author="Lane, Stefanie" w:date="2023-09-07T11:15:00Z">
              <w:r w:rsidRPr="0058002F">
                <w:rPr>
                  <w:rFonts w:ascii="Calibri" w:eastAsia="Times New Roman" w:hAnsi="Calibri" w:cs="Calibri"/>
                  <w:color w:val="000000"/>
                  <w:sz w:val="20"/>
                  <w:szCs w:val="20"/>
                  <w:rPrChange w:id="757" w:author="Lane, Stefanie" w:date="2023-09-07T11:15:00Z">
                    <w:rPr/>
                  </w:rPrChange>
                </w:rPr>
                <w:t> </w:t>
              </w:r>
            </w:ins>
          </w:p>
        </w:tc>
      </w:tr>
      <w:tr w:rsidR="0058002F" w:rsidRPr="0058002F" w14:paraId="160F12C8" w14:textId="77777777" w:rsidTr="0058002F">
        <w:trPr>
          <w:divId w:val="494805520"/>
          <w:trHeight w:val="270"/>
          <w:ins w:id="758"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3E6F8AC6" w14:textId="77777777" w:rsidR="0058002F" w:rsidRPr="0058002F" w:rsidRDefault="0058002F" w:rsidP="0058002F">
            <w:pPr>
              <w:spacing w:after="0" w:line="240" w:lineRule="auto"/>
              <w:rPr>
                <w:ins w:id="759" w:author="Lane, Stefanie" w:date="2023-09-07T11:15:00Z"/>
                <w:rFonts w:ascii="Calibri" w:eastAsia="Times New Roman" w:hAnsi="Calibri" w:cs="Calibri"/>
                <w:color w:val="000000"/>
                <w:sz w:val="20"/>
                <w:szCs w:val="20"/>
                <w:rPrChange w:id="760" w:author="Lane, Stefanie" w:date="2023-09-07T11:15:00Z">
                  <w:rPr>
                    <w:ins w:id="761" w:author="Lane, Stefanie" w:date="2023-09-07T11:15:00Z"/>
                  </w:rPr>
                </w:rPrChange>
              </w:rPr>
              <w:pPrChange w:id="762" w:author="Lane, Stefanie" w:date="2023-09-07T11:15:00Z">
                <w:pPr/>
              </w:pPrChange>
            </w:pPr>
          </w:p>
        </w:tc>
        <w:tc>
          <w:tcPr>
            <w:tcW w:w="2149" w:type="dxa"/>
            <w:tcBorders>
              <w:top w:val="nil"/>
              <w:left w:val="nil"/>
              <w:bottom w:val="single" w:sz="8" w:space="0" w:color="auto"/>
              <w:right w:val="nil"/>
            </w:tcBorders>
            <w:shd w:val="clear" w:color="auto" w:fill="auto"/>
            <w:noWrap/>
            <w:vAlign w:val="bottom"/>
            <w:hideMark/>
          </w:tcPr>
          <w:p w14:paraId="582BA033" w14:textId="77777777" w:rsidR="0058002F" w:rsidRPr="0058002F" w:rsidRDefault="0058002F" w:rsidP="0058002F">
            <w:pPr>
              <w:spacing w:after="0" w:line="240" w:lineRule="auto"/>
              <w:rPr>
                <w:ins w:id="763" w:author="Lane, Stefanie" w:date="2023-09-07T11:15:00Z"/>
                <w:rFonts w:ascii="Calibri" w:eastAsia="Times New Roman" w:hAnsi="Calibri" w:cs="Calibri"/>
                <w:i/>
                <w:iCs/>
                <w:color w:val="000000"/>
                <w:sz w:val="20"/>
                <w:szCs w:val="20"/>
                <w:rPrChange w:id="764" w:author="Lane, Stefanie" w:date="2023-09-07T11:15:00Z">
                  <w:rPr>
                    <w:ins w:id="765" w:author="Lane, Stefanie" w:date="2023-09-07T11:15:00Z"/>
                  </w:rPr>
                </w:rPrChange>
              </w:rPr>
              <w:pPrChange w:id="766" w:author="Lane, Stefanie" w:date="2023-09-07T11:15:00Z">
                <w:pPr/>
              </w:pPrChange>
            </w:pPr>
            <w:ins w:id="767" w:author="Lane, Stefanie" w:date="2023-09-07T11:15:00Z">
              <w:r w:rsidRPr="0058002F">
                <w:rPr>
                  <w:rFonts w:ascii="Calibri" w:eastAsia="Times New Roman" w:hAnsi="Calibri" w:cs="Calibri"/>
                  <w:i/>
                  <w:iCs/>
                  <w:color w:val="000000"/>
                  <w:sz w:val="20"/>
                  <w:szCs w:val="20"/>
                  <w:rPrChange w:id="768" w:author="Lane, Stefanie" w:date="2023-09-07T11:15:00Z">
                    <w:rPr/>
                  </w:rPrChange>
                </w:rPr>
                <w:t>Schoenoplectus tabernaemontani</w:t>
              </w:r>
            </w:ins>
          </w:p>
        </w:tc>
        <w:tc>
          <w:tcPr>
            <w:tcW w:w="810" w:type="dxa"/>
            <w:tcBorders>
              <w:top w:val="nil"/>
              <w:left w:val="nil"/>
              <w:bottom w:val="single" w:sz="8" w:space="0" w:color="auto"/>
              <w:right w:val="nil"/>
            </w:tcBorders>
            <w:shd w:val="clear" w:color="auto" w:fill="auto"/>
            <w:noWrap/>
            <w:vAlign w:val="bottom"/>
            <w:hideMark/>
          </w:tcPr>
          <w:p w14:paraId="1CADAF4D" w14:textId="77777777" w:rsidR="0058002F" w:rsidRPr="0058002F" w:rsidRDefault="0058002F" w:rsidP="0058002F">
            <w:pPr>
              <w:spacing w:after="0" w:line="240" w:lineRule="auto"/>
              <w:rPr>
                <w:ins w:id="769" w:author="Lane, Stefanie" w:date="2023-09-07T11:15:00Z"/>
                <w:rFonts w:ascii="Calibri" w:eastAsia="Times New Roman" w:hAnsi="Calibri" w:cs="Calibri"/>
                <w:color w:val="000000"/>
                <w:sz w:val="20"/>
                <w:szCs w:val="20"/>
                <w:rPrChange w:id="770" w:author="Lane, Stefanie" w:date="2023-09-07T11:15:00Z">
                  <w:rPr>
                    <w:ins w:id="771" w:author="Lane, Stefanie" w:date="2023-09-07T11:15:00Z"/>
                  </w:rPr>
                </w:rPrChange>
              </w:rPr>
              <w:pPrChange w:id="772" w:author="Lane, Stefanie" w:date="2023-09-07T11:15:00Z">
                <w:pPr/>
              </w:pPrChange>
            </w:pPr>
            <w:ins w:id="773" w:author="Lane, Stefanie" w:date="2023-09-07T11:15:00Z">
              <w:r w:rsidRPr="0058002F">
                <w:rPr>
                  <w:rFonts w:ascii="Calibri" w:eastAsia="Times New Roman" w:hAnsi="Calibri" w:cs="Calibri"/>
                  <w:color w:val="000000"/>
                  <w:sz w:val="20"/>
                  <w:szCs w:val="20"/>
                  <w:rPrChange w:id="774" w:author="Lane, Stefanie" w:date="2023-09-07T11:15:00Z">
                    <w:rPr/>
                  </w:rPrChange>
                </w:rPr>
                <w:t>&lt; 0.01</w:t>
              </w:r>
            </w:ins>
          </w:p>
        </w:tc>
        <w:tc>
          <w:tcPr>
            <w:tcW w:w="300" w:type="dxa"/>
            <w:tcBorders>
              <w:top w:val="nil"/>
              <w:left w:val="nil"/>
              <w:bottom w:val="single" w:sz="8" w:space="0" w:color="auto"/>
              <w:right w:val="nil"/>
            </w:tcBorders>
            <w:shd w:val="clear" w:color="auto" w:fill="auto"/>
            <w:noWrap/>
            <w:vAlign w:val="bottom"/>
            <w:hideMark/>
          </w:tcPr>
          <w:p w14:paraId="4E2AF098" w14:textId="77777777" w:rsidR="0058002F" w:rsidRPr="0058002F" w:rsidRDefault="0058002F" w:rsidP="0058002F">
            <w:pPr>
              <w:spacing w:after="0" w:line="240" w:lineRule="auto"/>
              <w:rPr>
                <w:ins w:id="775" w:author="Lane, Stefanie" w:date="2023-09-07T11:15:00Z"/>
                <w:rFonts w:ascii="Calibri" w:eastAsia="Times New Roman" w:hAnsi="Calibri" w:cs="Calibri"/>
                <w:color w:val="000000"/>
                <w:sz w:val="20"/>
                <w:szCs w:val="20"/>
                <w:rPrChange w:id="776" w:author="Lane, Stefanie" w:date="2023-09-07T11:15:00Z">
                  <w:rPr>
                    <w:ins w:id="777" w:author="Lane, Stefanie" w:date="2023-09-07T11:15:00Z"/>
                  </w:rPr>
                </w:rPrChange>
              </w:rPr>
              <w:pPrChange w:id="778" w:author="Lane, Stefanie" w:date="2023-09-07T11:15:00Z">
                <w:pPr/>
              </w:pPrChange>
            </w:pPr>
            <w:ins w:id="779" w:author="Lane, Stefanie" w:date="2023-09-07T11:15:00Z">
              <w:r w:rsidRPr="0058002F">
                <w:rPr>
                  <w:rFonts w:ascii="Calibri" w:eastAsia="Times New Roman" w:hAnsi="Calibri" w:cs="Calibri"/>
                  <w:color w:val="000000"/>
                  <w:sz w:val="20"/>
                  <w:szCs w:val="20"/>
                  <w:rPrChange w:id="780" w:author="Lane, Stefanie" w:date="2023-09-07T11:15:00Z">
                    <w:rPr/>
                  </w:rPrChange>
                </w:rPr>
                <w:t> </w:t>
              </w:r>
            </w:ins>
          </w:p>
        </w:tc>
        <w:tc>
          <w:tcPr>
            <w:tcW w:w="2189" w:type="dxa"/>
            <w:tcBorders>
              <w:top w:val="nil"/>
              <w:left w:val="nil"/>
              <w:bottom w:val="single" w:sz="8" w:space="0" w:color="auto"/>
              <w:right w:val="nil"/>
            </w:tcBorders>
            <w:shd w:val="clear" w:color="auto" w:fill="auto"/>
            <w:noWrap/>
            <w:vAlign w:val="bottom"/>
            <w:hideMark/>
          </w:tcPr>
          <w:p w14:paraId="605CC5F7" w14:textId="77777777" w:rsidR="0058002F" w:rsidRPr="0058002F" w:rsidRDefault="0058002F" w:rsidP="0058002F">
            <w:pPr>
              <w:spacing w:after="0" w:line="240" w:lineRule="auto"/>
              <w:rPr>
                <w:ins w:id="781" w:author="Lane, Stefanie" w:date="2023-09-07T11:15:00Z"/>
                <w:rFonts w:ascii="Calibri" w:eastAsia="Times New Roman" w:hAnsi="Calibri" w:cs="Calibri"/>
                <w:i/>
                <w:iCs/>
                <w:color w:val="000000"/>
                <w:sz w:val="20"/>
                <w:szCs w:val="20"/>
                <w:rPrChange w:id="782" w:author="Lane, Stefanie" w:date="2023-09-07T11:15:00Z">
                  <w:rPr>
                    <w:ins w:id="783" w:author="Lane, Stefanie" w:date="2023-09-07T11:15:00Z"/>
                  </w:rPr>
                </w:rPrChange>
              </w:rPr>
              <w:pPrChange w:id="784" w:author="Lane, Stefanie" w:date="2023-09-07T11:15:00Z">
                <w:pPr/>
              </w:pPrChange>
            </w:pPr>
            <w:ins w:id="785" w:author="Lane, Stefanie" w:date="2023-09-07T11:15:00Z">
              <w:r w:rsidRPr="0058002F">
                <w:rPr>
                  <w:rFonts w:ascii="Calibri" w:eastAsia="Times New Roman" w:hAnsi="Calibri" w:cs="Calibri"/>
                  <w:i/>
                  <w:iCs/>
                  <w:color w:val="000000"/>
                  <w:sz w:val="20"/>
                  <w:szCs w:val="20"/>
                  <w:rPrChange w:id="786" w:author="Lane, Stefanie" w:date="2023-09-07T11:15:00Z">
                    <w:rPr/>
                  </w:rPrChange>
                </w:rPr>
                <w:t> </w:t>
              </w:r>
            </w:ins>
          </w:p>
        </w:tc>
        <w:tc>
          <w:tcPr>
            <w:tcW w:w="751" w:type="dxa"/>
            <w:tcBorders>
              <w:top w:val="nil"/>
              <w:left w:val="nil"/>
              <w:bottom w:val="single" w:sz="8" w:space="0" w:color="auto"/>
              <w:right w:val="nil"/>
            </w:tcBorders>
            <w:shd w:val="clear" w:color="auto" w:fill="auto"/>
            <w:noWrap/>
            <w:vAlign w:val="bottom"/>
            <w:hideMark/>
          </w:tcPr>
          <w:p w14:paraId="62239142" w14:textId="77777777" w:rsidR="0058002F" w:rsidRPr="0058002F" w:rsidRDefault="0058002F" w:rsidP="0058002F">
            <w:pPr>
              <w:spacing w:after="0" w:line="240" w:lineRule="auto"/>
              <w:jc w:val="center"/>
              <w:rPr>
                <w:ins w:id="787" w:author="Lane, Stefanie" w:date="2023-09-07T11:15:00Z"/>
                <w:rFonts w:ascii="Calibri" w:eastAsia="Times New Roman" w:hAnsi="Calibri" w:cs="Calibri"/>
                <w:color w:val="000000"/>
                <w:sz w:val="20"/>
                <w:szCs w:val="20"/>
                <w:rPrChange w:id="788" w:author="Lane, Stefanie" w:date="2023-09-07T11:15:00Z">
                  <w:rPr>
                    <w:ins w:id="789" w:author="Lane, Stefanie" w:date="2023-09-07T11:15:00Z"/>
                  </w:rPr>
                </w:rPrChange>
              </w:rPr>
              <w:pPrChange w:id="790" w:author="Lane, Stefanie" w:date="2023-09-07T11:15:00Z">
                <w:pPr>
                  <w:jc w:val="center"/>
                </w:pPr>
              </w:pPrChange>
            </w:pPr>
            <w:ins w:id="791" w:author="Lane, Stefanie" w:date="2023-09-07T11:15:00Z">
              <w:r w:rsidRPr="0058002F">
                <w:rPr>
                  <w:rFonts w:ascii="Calibri" w:eastAsia="Times New Roman" w:hAnsi="Calibri" w:cs="Calibri"/>
                  <w:color w:val="000000"/>
                  <w:sz w:val="20"/>
                  <w:szCs w:val="20"/>
                  <w:rPrChange w:id="792" w:author="Lane, Stefanie" w:date="2023-09-07T11:15:00Z">
                    <w:rPr/>
                  </w:rPrChange>
                </w:rPr>
                <w:t> </w:t>
              </w:r>
            </w:ins>
          </w:p>
        </w:tc>
        <w:tc>
          <w:tcPr>
            <w:tcW w:w="262" w:type="dxa"/>
            <w:tcBorders>
              <w:top w:val="nil"/>
              <w:left w:val="nil"/>
              <w:bottom w:val="single" w:sz="8" w:space="0" w:color="auto"/>
              <w:right w:val="nil"/>
            </w:tcBorders>
            <w:shd w:val="clear" w:color="auto" w:fill="auto"/>
            <w:noWrap/>
            <w:vAlign w:val="bottom"/>
            <w:hideMark/>
          </w:tcPr>
          <w:p w14:paraId="09888CD6" w14:textId="77777777" w:rsidR="0058002F" w:rsidRPr="0058002F" w:rsidRDefault="0058002F" w:rsidP="0058002F">
            <w:pPr>
              <w:spacing w:after="0" w:line="240" w:lineRule="auto"/>
              <w:rPr>
                <w:ins w:id="793" w:author="Lane, Stefanie" w:date="2023-09-07T11:15:00Z"/>
                <w:rFonts w:ascii="Calibri" w:eastAsia="Times New Roman" w:hAnsi="Calibri" w:cs="Calibri"/>
                <w:color w:val="000000"/>
                <w:sz w:val="20"/>
                <w:szCs w:val="20"/>
                <w:rPrChange w:id="794" w:author="Lane, Stefanie" w:date="2023-09-07T11:15:00Z">
                  <w:rPr>
                    <w:ins w:id="795" w:author="Lane, Stefanie" w:date="2023-09-07T11:15:00Z"/>
                  </w:rPr>
                </w:rPrChange>
              </w:rPr>
              <w:pPrChange w:id="796" w:author="Lane, Stefanie" w:date="2023-09-07T11:15:00Z">
                <w:pPr/>
              </w:pPrChange>
            </w:pPr>
            <w:ins w:id="797" w:author="Lane, Stefanie" w:date="2023-09-07T11:15:00Z">
              <w:r w:rsidRPr="0058002F">
                <w:rPr>
                  <w:rFonts w:ascii="Calibri" w:eastAsia="Times New Roman" w:hAnsi="Calibri" w:cs="Calibri"/>
                  <w:color w:val="000000"/>
                  <w:sz w:val="20"/>
                  <w:szCs w:val="20"/>
                  <w:rPrChange w:id="798" w:author="Lane, Stefanie" w:date="2023-09-07T11:15:00Z">
                    <w:rPr/>
                  </w:rPrChange>
                </w:rPr>
                <w:t> </w:t>
              </w:r>
            </w:ins>
          </w:p>
        </w:tc>
        <w:tc>
          <w:tcPr>
            <w:tcW w:w="2007" w:type="dxa"/>
            <w:tcBorders>
              <w:top w:val="nil"/>
              <w:left w:val="nil"/>
              <w:bottom w:val="single" w:sz="8" w:space="0" w:color="auto"/>
              <w:right w:val="nil"/>
            </w:tcBorders>
            <w:shd w:val="clear" w:color="auto" w:fill="auto"/>
            <w:noWrap/>
            <w:vAlign w:val="bottom"/>
            <w:hideMark/>
          </w:tcPr>
          <w:p w14:paraId="568FAAE2" w14:textId="77777777" w:rsidR="0058002F" w:rsidRPr="0058002F" w:rsidRDefault="0058002F" w:rsidP="0058002F">
            <w:pPr>
              <w:spacing w:after="0" w:line="240" w:lineRule="auto"/>
              <w:rPr>
                <w:ins w:id="799" w:author="Lane, Stefanie" w:date="2023-09-07T11:15:00Z"/>
                <w:rFonts w:ascii="Calibri" w:eastAsia="Times New Roman" w:hAnsi="Calibri" w:cs="Calibri"/>
                <w:i/>
                <w:iCs/>
                <w:color w:val="000000"/>
                <w:sz w:val="20"/>
                <w:szCs w:val="20"/>
                <w:rPrChange w:id="800" w:author="Lane, Stefanie" w:date="2023-09-07T11:15:00Z">
                  <w:rPr>
                    <w:ins w:id="801" w:author="Lane, Stefanie" w:date="2023-09-07T11:15:00Z"/>
                  </w:rPr>
                </w:rPrChange>
              </w:rPr>
              <w:pPrChange w:id="802" w:author="Lane, Stefanie" w:date="2023-09-07T11:15:00Z">
                <w:pPr/>
              </w:pPrChange>
            </w:pPr>
            <w:ins w:id="803" w:author="Lane, Stefanie" w:date="2023-09-07T11:15:00Z">
              <w:r w:rsidRPr="0058002F">
                <w:rPr>
                  <w:rFonts w:ascii="Calibri" w:eastAsia="Times New Roman" w:hAnsi="Calibri" w:cs="Calibri"/>
                  <w:i/>
                  <w:iCs/>
                  <w:color w:val="000000"/>
                  <w:sz w:val="20"/>
                  <w:szCs w:val="20"/>
                  <w:rPrChange w:id="804" w:author="Lane, Stefanie" w:date="2023-09-07T11:15: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609B8255" w14:textId="77777777" w:rsidR="0058002F" w:rsidRPr="0058002F" w:rsidRDefault="0058002F" w:rsidP="0058002F">
            <w:pPr>
              <w:spacing w:after="0" w:line="240" w:lineRule="auto"/>
              <w:jc w:val="center"/>
              <w:rPr>
                <w:ins w:id="805" w:author="Lane, Stefanie" w:date="2023-09-07T11:15:00Z"/>
                <w:rFonts w:ascii="Calibri" w:eastAsia="Times New Roman" w:hAnsi="Calibri" w:cs="Calibri"/>
                <w:color w:val="000000"/>
                <w:sz w:val="20"/>
                <w:szCs w:val="20"/>
                <w:rPrChange w:id="806" w:author="Lane, Stefanie" w:date="2023-09-07T11:15:00Z">
                  <w:rPr>
                    <w:ins w:id="807" w:author="Lane, Stefanie" w:date="2023-09-07T11:15:00Z"/>
                  </w:rPr>
                </w:rPrChange>
              </w:rPr>
              <w:pPrChange w:id="808" w:author="Lane, Stefanie" w:date="2023-09-07T11:15:00Z">
                <w:pPr>
                  <w:jc w:val="center"/>
                </w:pPr>
              </w:pPrChange>
            </w:pPr>
            <w:ins w:id="809" w:author="Lane, Stefanie" w:date="2023-09-07T11:15:00Z">
              <w:r w:rsidRPr="0058002F">
                <w:rPr>
                  <w:rFonts w:ascii="Calibri" w:eastAsia="Times New Roman" w:hAnsi="Calibri" w:cs="Calibri"/>
                  <w:color w:val="000000"/>
                  <w:sz w:val="20"/>
                  <w:szCs w:val="20"/>
                  <w:rPrChange w:id="810" w:author="Lane, Stefanie" w:date="2023-09-07T11:15:00Z">
                    <w:rPr/>
                  </w:rPrChange>
                </w:rPr>
                <w:t> </w:t>
              </w:r>
            </w:ins>
          </w:p>
        </w:tc>
      </w:tr>
      <w:tr w:rsidR="0058002F" w:rsidRPr="0058002F" w14:paraId="2FA0FD04" w14:textId="77777777" w:rsidTr="0058002F">
        <w:trPr>
          <w:divId w:val="494805520"/>
          <w:trHeight w:val="270"/>
          <w:ins w:id="811" w:author="Lane, Stefanie" w:date="2023-09-07T11:15:00Z"/>
        </w:trPr>
        <w:tc>
          <w:tcPr>
            <w:tcW w:w="1091" w:type="dxa"/>
            <w:tcBorders>
              <w:top w:val="nil"/>
              <w:left w:val="nil"/>
              <w:bottom w:val="nil"/>
              <w:right w:val="nil"/>
            </w:tcBorders>
            <w:shd w:val="clear" w:color="auto" w:fill="auto"/>
            <w:vAlign w:val="bottom"/>
            <w:hideMark/>
          </w:tcPr>
          <w:p w14:paraId="678B8BD9" w14:textId="77777777" w:rsidR="0058002F" w:rsidRPr="0058002F" w:rsidRDefault="0058002F" w:rsidP="0058002F">
            <w:pPr>
              <w:spacing w:after="0" w:line="240" w:lineRule="auto"/>
              <w:jc w:val="center"/>
              <w:rPr>
                <w:ins w:id="812" w:author="Lane, Stefanie" w:date="2023-09-07T11:15:00Z"/>
                <w:rFonts w:ascii="Calibri" w:eastAsia="Times New Roman" w:hAnsi="Calibri" w:cs="Calibri"/>
                <w:color w:val="000000"/>
                <w:sz w:val="20"/>
                <w:szCs w:val="20"/>
                <w:rPrChange w:id="813" w:author="Lane, Stefanie" w:date="2023-09-07T11:15:00Z">
                  <w:rPr>
                    <w:ins w:id="814" w:author="Lane, Stefanie" w:date="2023-09-07T11:15:00Z"/>
                  </w:rPr>
                </w:rPrChange>
              </w:rPr>
              <w:pPrChange w:id="815" w:author="Lane, Stefanie" w:date="2023-09-07T11:15:00Z">
                <w:pPr>
                  <w:jc w:val="center"/>
                </w:pPr>
              </w:pPrChange>
            </w:pPr>
          </w:p>
        </w:tc>
        <w:tc>
          <w:tcPr>
            <w:tcW w:w="2149" w:type="dxa"/>
            <w:tcBorders>
              <w:top w:val="nil"/>
              <w:left w:val="nil"/>
              <w:bottom w:val="nil"/>
              <w:right w:val="nil"/>
            </w:tcBorders>
            <w:shd w:val="clear" w:color="auto" w:fill="auto"/>
            <w:noWrap/>
            <w:vAlign w:val="bottom"/>
            <w:hideMark/>
          </w:tcPr>
          <w:p w14:paraId="6F80FC04" w14:textId="77777777" w:rsidR="0058002F" w:rsidRPr="0058002F" w:rsidRDefault="0058002F" w:rsidP="0058002F">
            <w:pPr>
              <w:spacing w:after="0" w:line="240" w:lineRule="auto"/>
              <w:rPr>
                <w:ins w:id="816" w:author="Lane, Stefanie" w:date="2023-09-07T11:15:00Z"/>
                <w:rFonts w:ascii="Times New Roman" w:eastAsia="Times New Roman" w:hAnsi="Times New Roman" w:cs="Times New Roman"/>
                <w:sz w:val="20"/>
                <w:szCs w:val="20"/>
                <w:rPrChange w:id="817" w:author="Lane, Stefanie" w:date="2023-09-07T11:15:00Z">
                  <w:rPr>
                    <w:ins w:id="818" w:author="Lane, Stefanie" w:date="2023-09-07T11:15:00Z"/>
                  </w:rPr>
                </w:rPrChange>
              </w:rPr>
              <w:pPrChange w:id="819" w:author="Lane, Stefanie" w:date="2023-09-07T11:15:00Z">
                <w:pPr/>
              </w:pPrChange>
            </w:pPr>
          </w:p>
        </w:tc>
        <w:tc>
          <w:tcPr>
            <w:tcW w:w="810" w:type="dxa"/>
            <w:tcBorders>
              <w:top w:val="nil"/>
              <w:left w:val="nil"/>
              <w:bottom w:val="nil"/>
              <w:right w:val="nil"/>
            </w:tcBorders>
            <w:shd w:val="clear" w:color="auto" w:fill="auto"/>
            <w:noWrap/>
            <w:vAlign w:val="bottom"/>
            <w:hideMark/>
          </w:tcPr>
          <w:p w14:paraId="42510CC8" w14:textId="77777777" w:rsidR="0058002F" w:rsidRPr="0058002F" w:rsidRDefault="0058002F" w:rsidP="0058002F">
            <w:pPr>
              <w:spacing w:after="0" w:line="240" w:lineRule="auto"/>
              <w:rPr>
                <w:ins w:id="820" w:author="Lane, Stefanie" w:date="2023-09-07T11:15:00Z"/>
                <w:rFonts w:ascii="Times New Roman" w:eastAsia="Times New Roman" w:hAnsi="Times New Roman" w:cs="Times New Roman"/>
                <w:sz w:val="20"/>
                <w:szCs w:val="20"/>
                <w:rPrChange w:id="821" w:author="Lane, Stefanie" w:date="2023-09-07T11:15:00Z">
                  <w:rPr>
                    <w:ins w:id="822" w:author="Lane, Stefanie" w:date="2023-09-07T11:15:00Z"/>
                  </w:rPr>
                </w:rPrChange>
              </w:rPr>
              <w:pPrChange w:id="823" w:author="Lane, Stefanie" w:date="2023-09-07T11:15:00Z">
                <w:pPr/>
              </w:pPrChange>
            </w:pPr>
          </w:p>
        </w:tc>
        <w:tc>
          <w:tcPr>
            <w:tcW w:w="300" w:type="dxa"/>
            <w:tcBorders>
              <w:top w:val="nil"/>
              <w:left w:val="nil"/>
              <w:bottom w:val="nil"/>
              <w:right w:val="nil"/>
            </w:tcBorders>
            <w:shd w:val="clear" w:color="auto" w:fill="auto"/>
            <w:noWrap/>
            <w:vAlign w:val="bottom"/>
            <w:hideMark/>
          </w:tcPr>
          <w:p w14:paraId="3A641AB7" w14:textId="77777777" w:rsidR="0058002F" w:rsidRPr="0058002F" w:rsidRDefault="0058002F" w:rsidP="0058002F">
            <w:pPr>
              <w:spacing w:after="0" w:line="240" w:lineRule="auto"/>
              <w:jc w:val="center"/>
              <w:rPr>
                <w:ins w:id="824" w:author="Lane, Stefanie" w:date="2023-09-07T11:15:00Z"/>
                <w:rFonts w:ascii="Times New Roman" w:eastAsia="Times New Roman" w:hAnsi="Times New Roman" w:cs="Times New Roman"/>
                <w:sz w:val="20"/>
                <w:szCs w:val="20"/>
                <w:rPrChange w:id="825" w:author="Lane, Stefanie" w:date="2023-09-07T11:15:00Z">
                  <w:rPr>
                    <w:ins w:id="826" w:author="Lane, Stefanie" w:date="2023-09-07T11:15:00Z"/>
                  </w:rPr>
                </w:rPrChange>
              </w:rPr>
              <w:pPrChange w:id="827"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2D61B1F4" w14:textId="77777777" w:rsidR="0058002F" w:rsidRPr="0058002F" w:rsidRDefault="0058002F" w:rsidP="0058002F">
            <w:pPr>
              <w:spacing w:after="0" w:line="240" w:lineRule="auto"/>
              <w:rPr>
                <w:ins w:id="828" w:author="Lane, Stefanie" w:date="2023-09-07T11:15:00Z"/>
                <w:rFonts w:ascii="Times New Roman" w:eastAsia="Times New Roman" w:hAnsi="Times New Roman" w:cs="Times New Roman"/>
                <w:sz w:val="20"/>
                <w:szCs w:val="20"/>
                <w:rPrChange w:id="829" w:author="Lane, Stefanie" w:date="2023-09-07T11:15:00Z">
                  <w:rPr>
                    <w:ins w:id="830" w:author="Lane, Stefanie" w:date="2023-09-07T11:15:00Z"/>
                  </w:rPr>
                </w:rPrChange>
              </w:rPr>
              <w:pPrChange w:id="831" w:author="Lane, Stefanie" w:date="2023-09-07T11:15:00Z">
                <w:pPr/>
              </w:pPrChange>
            </w:pPr>
          </w:p>
        </w:tc>
        <w:tc>
          <w:tcPr>
            <w:tcW w:w="751" w:type="dxa"/>
            <w:tcBorders>
              <w:top w:val="nil"/>
              <w:left w:val="nil"/>
              <w:bottom w:val="nil"/>
              <w:right w:val="nil"/>
            </w:tcBorders>
            <w:shd w:val="clear" w:color="auto" w:fill="auto"/>
            <w:noWrap/>
            <w:vAlign w:val="bottom"/>
            <w:hideMark/>
          </w:tcPr>
          <w:p w14:paraId="17F49E75" w14:textId="77777777" w:rsidR="0058002F" w:rsidRPr="0058002F" w:rsidRDefault="0058002F" w:rsidP="0058002F">
            <w:pPr>
              <w:spacing w:after="0" w:line="240" w:lineRule="auto"/>
              <w:rPr>
                <w:ins w:id="832" w:author="Lane, Stefanie" w:date="2023-09-07T11:15:00Z"/>
                <w:rFonts w:ascii="Times New Roman" w:eastAsia="Times New Roman" w:hAnsi="Times New Roman" w:cs="Times New Roman"/>
                <w:sz w:val="20"/>
                <w:szCs w:val="20"/>
                <w:rPrChange w:id="833" w:author="Lane, Stefanie" w:date="2023-09-07T11:15:00Z">
                  <w:rPr>
                    <w:ins w:id="834" w:author="Lane, Stefanie" w:date="2023-09-07T11:15:00Z"/>
                  </w:rPr>
                </w:rPrChange>
              </w:rPr>
              <w:pPrChange w:id="835" w:author="Lane, Stefanie" w:date="2023-09-07T11:15:00Z">
                <w:pPr/>
              </w:pPrChange>
            </w:pPr>
          </w:p>
        </w:tc>
        <w:tc>
          <w:tcPr>
            <w:tcW w:w="262" w:type="dxa"/>
            <w:tcBorders>
              <w:top w:val="nil"/>
              <w:left w:val="nil"/>
              <w:bottom w:val="nil"/>
              <w:right w:val="nil"/>
            </w:tcBorders>
            <w:shd w:val="clear" w:color="auto" w:fill="auto"/>
            <w:noWrap/>
            <w:vAlign w:val="bottom"/>
            <w:hideMark/>
          </w:tcPr>
          <w:p w14:paraId="1E6FA68D" w14:textId="77777777" w:rsidR="0058002F" w:rsidRPr="0058002F" w:rsidRDefault="0058002F" w:rsidP="0058002F">
            <w:pPr>
              <w:spacing w:after="0" w:line="240" w:lineRule="auto"/>
              <w:jc w:val="center"/>
              <w:rPr>
                <w:ins w:id="836" w:author="Lane, Stefanie" w:date="2023-09-07T11:15:00Z"/>
                <w:rFonts w:ascii="Times New Roman" w:eastAsia="Times New Roman" w:hAnsi="Times New Roman" w:cs="Times New Roman"/>
                <w:sz w:val="20"/>
                <w:szCs w:val="20"/>
                <w:rPrChange w:id="837" w:author="Lane, Stefanie" w:date="2023-09-07T11:15:00Z">
                  <w:rPr>
                    <w:ins w:id="838" w:author="Lane, Stefanie" w:date="2023-09-07T11:15:00Z"/>
                  </w:rPr>
                </w:rPrChange>
              </w:rPr>
              <w:pPrChange w:id="839"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3C5543F8" w14:textId="77777777" w:rsidR="0058002F" w:rsidRPr="0058002F" w:rsidRDefault="0058002F" w:rsidP="0058002F">
            <w:pPr>
              <w:spacing w:after="0" w:line="240" w:lineRule="auto"/>
              <w:rPr>
                <w:ins w:id="840" w:author="Lane, Stefanie" w:date="2023-09-07T11:15:00Z"/>
                <w:rFonts w:ascii="Times New Roman" w:eastAsia="Times New Roman" w:hAnsi="Times New Roman" w:cs="Times New Roman"/>
                <w:sz w:val="20"/>
                <w:szCs w:val="20"/>
                <w:rPrChange w:id="841" w:author="Lane, Stefanie" w:date="2023-09-07T11:15:00Z">
                  <w:rPr>
                    <w:ins w:id="842" w:author="Lane, Stefanie" w:date="2023-09-07T11:15:00Z"/>
                  </w:rPr>
                </w:rPrChange>
              </w:rPr>
              <w:pPrChange w:id="843" w:author="Lane, Stefanie" w:date="2023-09-07T11:15:00Z">
                <w:pPr/>
              </w:pPrChange>
            </w:pPr>
          </w:p>
        </w:tc>
        <w:tc>
          <w:tcPr>
            <w:tcW w:w="881" w:type="dxa"/>
            <w:tcBorders>
              <w:top w:val="nil"/>
              <w:left w:val="nil"/>
              <w:bottom w:val="nil"/>
              <w:right w:val="nil"/>
            </w:tcBorders>
            <w:shd w:val="clear" w:color="auto" w:fill="auto"/>
            <w:noWrap/>
            <w:vAlign w:val="bottom"/>
            <w:hideMark/>
          </w:tcPr>
          <w:p w14:paraId="2E1D4548" w14:textId="77777777" w:rsidR="0058002F" w:rsidRPr="0058002F" w:rsidRDefault="0058002F" w:rsidP="0058002F">
            <w:pPr>
              <w:spacing w:after="0" w:line="240" w:lineRule="auto"/>
              <w:rPr>
                <w:ins w:id="844" w:author="Lane, Stefanie" w:date="2023-09-07T11:15:00Z"/>
                <w:rFonts w:ascii="Times New Roman" w:eastAsia="Times New Roman" w:hAnsi="Times New Roman" w:cs="Times New Roman"/>
                <w:sz w:val="20"/>
                <w:szCs w:val="20"/>
                <w:rPrChange w:id="845" w:author="Lane, Stefanie" w:date="2023-09-07T11:15:00Z">
                  <w:rPr>
                    <w:ins w:id="846" w:author="Lane, Stefanie" w:date="2023-09-07T11:15:00Z"/>
                  </w:rPr>
                </w:rPrChange>
              </w:rPr>
              <w:pPrChange w:id="847" w:author="Lane, Stefanie" w:date="2023-09-07T11:15:00Z">
                <w:pPr/>
              </w:pPrChange>
            </w:pPr>
          </w:p>
        </w:tc>
      </w:tr>
      <w:tr w:rsidR="0058002F" w:rsidRPr="0058002F" w14:paraId="2F063C3A" w14:textId="77777777" w:rsidTr="0058002F">
        <w:trPr>
          <w:divId w:val="494805520"/>
          <w:trHeight w:val="260"/>
          <w:ins w:id="848" w:author="Lane, Stefanie" w:date="2023-09-07T11:15: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CD6DB20" w14:textId="77777777" w:rsidR="0058002F" w:rsidRPr="0058002F" w:rsidRDefault="0058002F" w:rsidP="0058002F">
            <w:pPr>
              <w:spacing w:after="0" w:line="240" w:lineRule="auto"/>
              <w:jc w:val="center"/>
              <w:rPr>
                <w:ins w:id="849" w:author="Lane, Stefanie" w:date="2023-09-07T11:15:00Z"/>
                <w:rFonts w:ascii="Calibri" w:eastAsia="Times New Roman" w:hAnsi="Calibri" w:cs="Calibri"/>
                <w:color w:val="000000"/>
                <w:sz w:val="20"/>
                <w:szCs w:val="20"/>
                <w:rPrChange w:id="850" w:author="Lane, Stefanie" w:date="2023-09-07T11:15:00Z">
                  <w:rPr>
                    <w:ins w:id="851" w:author="Lane, Stefanie" w:date="2023-09-07T11:15:00Z"/>
                  </w:rPr>
                </w:rPrChange>
              </w:rPr>
              <w:pPrChange w:id="852" w:author="Lane, Stefanie" w:date="2023-09-07T11:15:00Z">
                <w:pPr>
                  <w:jc w:val="center"/>
                </w:pPr>
              </w:pPrChange>
            </w:pPr>
            <w:ins w:id="853" w:author="Lane, Stefanie" w:date="2023-09-07T11:15:00Z">
              <w:r w:rsidRPr="0058002F">
                <w:rPr>
                  <w:rFonts w:ascii="Calibri" w:eastAsia="Times New Roman" w:hAnsi="Calibri" w:cs="Calibri"/>
                  <w:color w:val="000000"/>
                  <w:sz w:val="20"/>
                  <w:szCs w:val="20"/>
                  <w:rPrChange w:id="854" w:author="Lane, Stefanie" w:date="2023-09-07T11:15:00Z">
                    <w:rPr/>
                  </w:rPrChange>
                </w:rPr>
                <w:t>"Fescue"</w:t>
              </w:r>
            </w:ins>
          </w:p>
        </w:tc>
        <w:tc>
          <w:tcPr>
            <w:tcW w:w="2149" w:type="dxa"/>
            <w:tcBorders>
              <w:top w:val="single" w:sz="8" w:space="0" w:color="auto"/>
              <w:left w:val="nil"/>
              <w:bottom w:val="nil"/>
              <w:right w:val="nil"/>
            </w:tcBorders>
            <w:shd w:val="clear" w:color="auto" w:fill="auto"/>
            <w:noWrap/>
            <w:vAlign w:val="bottom"/>
            <w:hideMark/>
          </w:tcPr>
          <w:p w14:paraId="19A12FAC" w14:textId="77777777" w:rsidR="0058002F" w:rsidRPr="0058002F" w:rsidRDefault="0058002F" w:rsidP="0058002F">
            <w:pPr>
              <w:spacing w:after="0" w:line="240" w:lineRule="auto"/>
              <w:rPr>
                <w:ins w:id="855" w:author="Lane, Stefanie" w:date="2023-09-07T11:15:00Z"/>
                <w:rFonts w:ascii="Calibri" w:eastAsia="Times New Roman" w:hAnsi="Calibri" w:cs="Calibri"/>
                <w:i/>
                <w:iCs/>
                <w:color w:val="000000"/>
                <w:sz w:val="20"/>
                <w:szCs w:val="20"/>
                <w:rPrChange w:id="856" w:author="Lane, Stefanie" w:date="2023-09-07T11:15:00Z">
                  <w:rPr>
                    <w:ins w:id="857" w:author="Lane, Stefanie" w:date="2023-09-07T11:15:00Z"/>
                  </w:rPr>
                </w:rPrChange>
              </w:rPr>
              <w:pPrChange w:id="858" w:author="Lane, Stefanie" w:date="2023-09-07T11:15:00Z">
                <w:pPr/>
              </w:pPrChange>
            </w:pPr>
            <w:ins w:id="859" w:author="Lane, Stefanie" w:date="2023-09-07T11:15:00Z">
              <w:r w:rsidRPr="0058002F">
                <w:rPr>
                  <w:rFonts w:ascii="Calibri" w:eastAsia="Times New Roman" w:hAnsi="Calibri" w:cs="Calibri"/>
                  <w:i/>
                  <w:iCs/>
                  <w:color w:val="000000"/>
                  <w:sz w:val="20"/>
                  <w:szCs w:val="20"/>
                  <w:rPrChange w:id="860" w:author="Lane, Stefanie" w:date="2023-09-07T11:15:00Z">
                    <w:rPr/>
                  </w:rPrChange>
                </w:rPr>
                <w:t>Festuca arundinaceae</w:t>
              </w:r>
            </w:ins>
          </w:p>
        </w:tc>
        <w:tc>
          <w:tcPr>
            <w:tcW w:w="810" w:type="dxa"/>
            <w:tcBorders>
              <w:top w:val="single" w:sz="8" w:space="0" w:color="auto"/>
              <w:left w:val="nil"/>
              <w:bottom w:val="single" w:sz="4" w:space="0" w:color="auto"/>
              <w:right w:val="nil"/>
            </w:tcBorders>
            <w:shd w:val="clear" w:color="auto" w:fill="auto"/>
            <w:noWrap/>
            <w:vAlign w:val="bottom"/>
            <w:hideMark/>
          </w:tcPr>
          <w:p w14:paraId="57AE932E" w14:textId="77777777" w:rsidR="0058002F" w:rsidRPr="0058002F" w:rsidRDefault="0058002F" w:rsidP="0058002F">
            <w:pPr>
              <w:spacing w:after="0" w:line="240" w:lineRule="auto"/>
              <w:jc w:val="center"/>
              <w:rPr>
                <w:ins w:id="861" w:author="Lane, Stefanie" w:date="2023-09-07T11:15:00Z"/>
                <w:rFonts w:ascii="Calibri" w:eastAsia="Times New Roman" w:hAnsi="Calibri" w:cs="Calibri"/>
                <w:color w:val="000000"/>
                <w:sz w:val="20"/>
                <w:szCs w:val="20"/>
                <w:rPrChange w:id="862" w:author="Lane, Stefanie" w:date="2023-09-07T11:15:00Z">
                  <w:rPr>
                    <w:ins w:id="863" w:author="Lane, Stefanie" w:date="2023-09-07T11:15:00Z"/>
                  </w:rPr>
                </w:rPrChange>
              </w:rPr>
              <w:pPrChange w:id="864" w:author="Lane, Stefanie" w:date="2023-09-07T11:15:00Z">
                <w:pPr>
                  <w:jc w:val="center"/>
                </w:pPr>
              </w:pPrChange>
            </w:pPr>
            <w:ins w:id="865" w:author="Lane, Stefanie" w:date="2023-09-07T11:15:00Z">
              <w:r w:rsidRPr="0058002F">
                <w:rPr>
                  <w:rFonts w:ascii="Calibri" w:eastAsia="Times New Roman" w:hAnsi="Calibri" w:cs="Calibri"/>
                  <w:color w:val="000000"/>
                  <w:sz w:val="20"/>
                  <w:szCs w:val="20"/>
                  <w:rPrChange w:id="866" w:author="Lane, Stefanie" w:date="2023-09-07T11:15:00Z">
                    <w:rPr/>
                  </w:rPrChange>
                </w:rPr>
                <w:t>&lt; 0.01</w:t>
              </w:r>
            </w:ins>
          </w:p>
        </w:tc>
        <w:tc>
          <w:tcPr>
            <w:tcW w:w="300" w:type="dxa"/>
            <w:tcBorders>
              <w:top w:val="single" w:sz="8" w:space="0" w:color="auto"/>
              <w:left w:val="nil"/>
              <w:bottom w:val="nil"/>
              <w:right w:val="nil"/>
            </w:tcBorders>
            <w:shd w:val="clear" w:color="auto" w:fill="auto"/>
            <w:noWrap/>
            <w:vAlign w:val="bottom"/>
            <w:hideMark/>
          </w:tcPr>
          <w:p w14:paraId="5F51204E" w14:textId="77777777" w:rsidR="0058002F" w:rsidRPr="0058002F" w:rsidRDefault="0058002F" w:rsidP="0058002F">
            <w:pPr>
              <w:spacing w:after="0" w:line="240" w:lineRule="auto"/>
              <w:rPr>
                <w:ins w:id="867" w:author="Lane, Stefanie" w:date="2023-09-07T11:15:00Z"/>
                <w:rFonts w:ascii="Calibri" w:eastAsia="Times New Roman" w:hAnsi="Calibri" w:cs="Calibri"/>
                <w:color w:val="000000"/>
                <w:sz w:val="20"/>
                <w:szCs w:val="20"/>
                <w:rPrChange w:id="868" w:author="Lane, Stefanie" w:date="2023-09-07T11:15:00Z">
                  <w:rPr>
                    <w:ins w:id="869" w:author="Lane, Stefanie" w:date="2023-09-07T11:15:00Z"/>
                  </w:rPr>
                </w:rPrChange>
              </w:rPr>
              <w:pPrChange w:id="870" w:author="Lane, Stefanie" w:date="2023-09-07T11:15:00Z">
                <w:pPr/>
              </w:pPrChange>
            </w:pPr>
            <w:ins w:id="871" w:author="Lane, Stefanie" w:date="2023-09-07T11:15:00Z">
              <w:r w:rsidRPr="0058002F">
                <w:rPr>
                  <w:rFonts w:ascii="Calibri" w:eastAsia="Times New Roman" w:hAnsi="Calibri" w:cs="Calibri"/>
                  <w:color w:val="000000"/>
                  <w:sz w:val="20"/>
                  <w:szCs w:val="20"/>
                  <w:rPrChange w:id="872" w:author="Lane, Stefanie" w:date="2023-09-07T11:15:00Z">
                    <w:rPr/>
                  </w:rPrChange>
                </w:rPr>
                <w:t> </w:t>
              </w:r>
            </w:ins>
          </w:p>
        </w:tc>
        <w:tc>
          <w:tcPr>
            <w:tcW w:w="2189" w:type="dxa"/>
            <w:tcBorders>
              <w:top w:val="single" w:sz="8" w:space="0" w:color="auto"/>
              <w:left w:val="nil"/>
              <w:bottom w:val="nil"/>
              <w:right w:val="nil"/>
            </w:tcBorders>
            <w:shd w:val="clear" w:color="auto" w:fill="auto"/>
            <w:noWrap/>
            <w:vAlign w:val="bottom"/>
            <w:hideMark/>
          </w:tcPr>
          <w:p w14:paraId="46512CF2" w14:textId="77777777" w:rsidR="0058002F" w:rsidRPr="0058002F" w:rsidRDefault="0058002F" w:rsidP="0058002F">
            <w:pPr>
              <w:spacing w:after="0" w:line="240" w:lineRule="auto"/>
              <w:rPr>
                <w:ins w:id="873" w:author="Lane, Stefanie" w:date="2023-09-07T11:15:00Z"/>
                <w:rFonts w:ascii="Calibri" w:eastAsia="Times New Roman" w:hAnsi="Calibri" w:cs="Calibri"/>
                <w:i/>
                <w:iCs/>
                <w:color w:val="000000"/>
                <w:sz w:val="20"/>
                <w:szCs w:val="20"/>
                <w:rPrChange w:id="874" w:author="Lane, Stefanie" w:date="2023-09-07T11:15:00Z">
                  <w:rPr>
                    <w:ins w:id="875" w:author="Lane, Stefanie" w:date="2023-09-07T11:15:00Z"/>
                  </w:rPr>
                </w:rPrChange>
              </w:rPr>
              <w:pPrChange w:id="876" w:author="Lane, Stefanie" w:date="2023-09-07T11:15:00Z">
                <w:pPr/>
              </w:pPrChange>
            </w:pPr>
            <w:ins w:id="877" w:author="Lane, Stefanie" w:date="2023-09-07T11:15:00Z">
              <w:r w:rsidRPr="0058002F">
                <w:rPr>
                  <w:rFonts w:ascii="Calibri" w:eastAsia="Times New Roman" w:hAnsi="Calibri" w:cs="Calibri"/>
                  <w:i/>
                  <w:iCs/>
                  <w:color w:val="000000"/>
                  <w:sz w:val="20"/>
                  <w:szCs w:val="20"/>
                  <w:rPrChange w:id="878" w:author="Lane, Stefanie" w:date="2023-09-07T11:15:00Z">
                    <w:rPr/>
                  </w:rPrChange>
                </w:rPr>
                <w:t>Poa palustris</w:t>
              </w:r>
            </w:ins>
          </w:p>
        </w:tc>
        <w:tc>
          <w:tcPr>
            <w:tcW w:w="751" w:type="dxa"/>
            <w:tcBorders>
              <w:top w:val="single" w:sz="8" w:space="0" w:color="auto"/>
              <w:left w:val="nil"/>
              <w:bottom w:val="single" w:sz="4" w:space="0" w:color="auto"/>
              <w:right w:val="nil"/>
            </w:tcBorders>
            <w:shd w:val="clear" w:color="auto" w:fill="auto"/>
            <w:noWrap/>
            <w:vAlign w:val="bottom"/>
            <w:hideMark/>
          </w:tcPr>
          <w:p w14:paraId="33362D3C" w14:textId="77777777" w:rsidR="0058002F" w:rsidRPr="0058002F" w:rsidRDefault="0058002F" w:rsidP="0058002F">
            <w:pPr>
              <w:spacing w:after="0" w:line="240" w:lineRule="auto"/>
              <w:jc w:val="center"/>
              <w:rPr>
                <w:ins w:id="879" w:author="Lane, Stefanie" w:date="2023-09-07T11:15:00Z"/>
                <w:rFonts w:ascii="Calibri" w:eastAsia="Times New Roman" w:hAnsi="Calibri" w:cs="Calibri"/>
                <w:color w:val="000000"/>
                <w:sz w:val="20"/>
                <w:szCs w:val="20"/>
                <w:rPrChange w:id="880" w:author="Lane, Stefanie" w:date="2023-09-07T11:15:00Z">
                  <w:rPr>
                    <w:ins w:id="881" w:author="Lane, Stefanie" w:date="2023-09-07T11:15:00Z"/>
                  </w:rPr>
                </w:rPrChange>
              </w:rPr>
              <w:pPrChange w:id="882" w:author="Lane, Stefanie" w:date="2023-09-07T11:15:00Z">
                <w:pPr>
                  <w:jc w:val="center"/>
                </w:pPr>
              </w:pPrChange>
            </w:pPr>
            <w:ins w:id="883" w:author="Lane, Stefanie" w:date="2023-09-07T11:15:00Z">
              <w:r w:rsidRPr="0058002F">
                <w:rPr>
                  <w:rFonts w:ascii="Calibri" w:eastAsia="Times New Roman" w:hAnsi="Calibri" w:cs="Calibri"/>
                  <w:color w:val="000000"/>
                  <w:sz w:val="20"/>
                  <w:szCs w:val="20"/>
                  <w:rPrChange w:id="884" w:author="Lane, Stefanie" w:date="2023-09-07T11:15:00Z">
                    <w:rPr/>
                  </w:rPrChange>
                </w:rPr>
                <w:t>&lt; 0.01</w:t>
              </w:r>
            </w:ins>
          </w:p>
        </w:tc>
        <w:tc>
          <w:tcPr>
            <w:tcW w:w="262" w:type="dxa"/>
            <w:tcBorders>
              <w:top w:val="single" w:sz="8" w:space="0" w:color="auto"/>
              <w:left w:val="nil"/>
              <w:bottom w:val="nil"/>
              <w:right w:val="nil"/>
            </w:tcBorders>
            <w:shd w:val="clear" w:color="auto" w:fill="auto"/>
            <w:noWrap/>
            <w:vAlign w:val="bottom"/>
            <w:hideMark/>
          </w:tcPr>
          <w:p w14:paraId="40723129" w14:textId="77777777" w:rsidR="0058002F" w:rsidRPr="0058002F" w:rsidRDefault="0058002F" w:rsidP="0058002F">
            <w:pPr>
              <w:spacing w:after="0" w:line="240" w:lineRule="auto"/>
              <w:rPr>
                <w:ins w:id="885" w:author="Lane, Stefanie" w:date="2023-09-07T11:15:00Z"/>
                <w:rFonts w:ascii="Calibri" w:eastAsia="Times New Roman" w:hAnsi="Calibri" w:cs="Calibri"/>
                <w:color w:val="000000"/>
                <w:sz w:val="20"/>
                <w:szCs w:val="20"/>
                <w:rPrChange w:id="886" w:author="Lane, Stefanie" w:date="2023-09-07T11:15:00Z">
                  <w:rPr>
                    <w:ins w:id="887" w:author="Lane, Stefanie" w:date="2023-09-07T11:15:00Z"/>
                  </w:rPr>
                </w:rPrChange>
              </w:rPr>
              <w:pPrChange w:id="888" w:author="Lane, Stefanie" w:date="2023-09-07T11:15:00Z">
                <w:pPr/>
              </w:pPrChange>
            </w:pPr>
            <w:ins w:id="889" w:author="Lane, Stefanie" w:date="2023-09-07T11:15:00Z">
              <w:r w:rsidRPr="0058002F">
                <w:rPr>
                  <w:rFonts w:ascii="Calibri" w:eastAsia="Times New Roman" w:hAnsi="Calibri" w:cs="Calibri"/>
                  <w:color w:val="000000"/>
                  <w:sz w:val="20"/>
                  <w:szCs w:val="20"/>
                  <w:rPrChange w:id="890" w:author="Lane, Stefanie" w:date="2023-09-07T11:15:00Z">
                    <w:rPr/>
                  </w:rPrChange>
                </w:rPr>
                <w:t> </w:t>
              </w:r>
            </w:ins>
          </w:p>
        </w:tc>
        <w:tc>
          <w:tcPr>
            <w:tcW w:w="2007" w:type="dxa"/>
            <w:tcBorders>
              <w:top w:val="single" w:sz="8" w:space="0" w:color="auto"/>
              <w:left w:val="nil"/>
              <w:bottom w:val="nil"/>
              <w:right w:val="nil"/>
            </w:tcBorders>
            <w:shd w:val="clear" w:color="auto" w:fill="auto"/>
            <w:noWrap/>
            <w:vAlign w:val="bottom"/>
            <w:hideMark/>
          </w:tcPr>
          <w:p w14:paraId="77D4CDFA" w14:textId="77777777" w:rsidR="0058002F" w:rsidRPr="0058002F" w:rsidRDefault="0058002F" w:rsidP="0058002F">
            <w:pPr>
              <w:spacing w:after="0" w:line="240" w:lineRule="auto"/>
              <w:rPr>
                <w:ins w:id="891" w:author="Lane, Stefanie" w:date="2023-09-07T11:15:00Z"/>
                <w:rFonts w:ascii="Calibri" w:eastAsia="Times New Roman" w:hAnsi="Calibri" w:cs="Calibri"/>
                <w:i/>
                <w:iCs/>
                <w:color w:val="000000"/>
                <w:sz w:val="20"/>
                <w:szCs w:val="20"/>
                <w:rPrChange w:id="892" w:author="Lane, Stefanie" w:date="2023-09-07T11:15:00Z">
                  <w:rPr>
                    <w:ins w:id="893" w:author="Lane, Stefanie" w:date="2023-09-07T11:15:00Z"/>
                  </w:rPr>
                </w:rPrChange>
              </w:rPr>
              <w:pPrChange w:id="894" w:author="Lane, Stefanie" w:date="2023-09-07T11:15:00Z">
                <w:pPr/>
              </w:pPrChange>
            </w:pPr>
            <w:ins w:id="895" w:author="Lane, Stefanie" w:date="2023-09-07T11:15:00Z">
              <w:r w:rsidRPr="0058002F">
                <w:rPr>
                  <w:rFonts w:ascii="Calibri" w:eastAsia="Times New Roman" w:hAnsi="Calibri" w:cs="Calibri"/>
                  <w:i/>
                  <w:iCs/>
                  <w:color w:val="000000"/>
                  <w:sz w:val="20"/>
                  <w:szCs w:val="20"/>
                  <w:rPrChange w:id="896" w:author="Lane, Stefanie" w:date="2023-09-07T11:15:00Z">
                    <w:rPr/>
                  </w:rPrChange>
                </w:rPr>
                <w:t>Phalaris arundinaceae</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39EEF917" w14:textId="77777777" w:rsidR="0058002F" w:rsidRPr="0058002F" w:rsidRDefault="0058002F" w:rsidP="0058002F">
            <w:pPr>
              <w:spacing w:after="0" w:line="240" w:lineRule="auto"/>
              <w:jc w:val="center"/>
              <w:rPr>
                <w:ins w:id="897" w:author="Lane, Stefanie" w:date="2023-09-07T11:15:00Z"/>
                <w:rFonts w:ascii="Calibri" w:eastAsia="Times New Roman" w:hAnsi="Calibri" w:cs="Calibri"/>
                <w:color w:val="000000"/>
                <w:sz w:val="20"/>
                <w:szCs w:val="20"/>
                <w:rPrChange w:id="898" w:author="Lane, Stefanie" w:date="2023-09-07T11:15:00Z">
                  <w:rPr>
                    <w:ins w:id="899" w:author="Lane, Stefanie" w:date="2023-09-07T11:15:00Z"/>
                  </w:rPr>
                </w:rPrChange>
              </w:rPr>
              <w:pPrChange w:id="900" w:author="Lane, Stefanie" w:date="2023-09-07T11:15:00Z">
                <w:pPr>
                  <w:jc w:val="center"/>
                </w:pPr>
              </w:pPrChange>
            </w:pPr>
            <w:ins w:id="901" w:author="Lane, Stefanie" w:date="2023-09-07T11:15:00Z">
              <w:r w:rsidRPr="0058002F">
                <w:rPr>
                  <w:rFonts w:ascii="Calibri" w:eastAsia="Times New Roman" w:hAnsi="Calibri" w:cs="Calibri"/>
                  <w:color w:val="000000"/>
                  <w:sz w:val="20"/>
                  <w:szCs w:val="20"/>
                  <w:rPrChange w:id="902" w:author="Lane, Stefanie" w:date="2023-09-07T11:15:00Z">
                    <w:rPr/>
                  </w:rPrChange>
                </w:rPr>
                <w:t>&lt; 0.01</w:t>
              </w:r>
            </w:ins>
          </w:p>
        </w:tc>
      </w:tr>
      <w:tr w:rsidR="0058002F" w:rsidRPr="0058002F" w14:paraId="18E70E81" w14:textId="77777777" w:rsidTr="0058002F">
        <w:trPr>
          <w:divId w:val="494805520"/>
          <w:trHeight w:val="260"/>
          <w:ins w:id="903"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0B657C5C" w14:textId="77777777" w:rsidR="0058002F" w:rsidRPr="0058002F" w:rsidRDefault="0058002F" w:rsidP="0058002F">
            <w:pPr>
              <w:spacing w:after="0" w:line="240" w:lineRule="auto"/>
              <w:rPr>
                <w:ins w:id="904" w:author="Lane, Stefanie" w:date="2023-09-07T11:15:00Z"/>
                <w:rFonts w:ascii="Calibri" w:eastAsia="Times New Roman" w:hAnsi="Calibri" w:cs="Calibri"/>
                <w:color w:val="000000"/>
                <w:sz w:val="20"/>
                <w:szCs w:val="20"/>
                <w:rPrChange w:id="905" w:author="Lane, Stefanie" w:date="2023-09-07T11:15:00Z">
                  <w:rPr>
                    <w:ins w:id="906" w:author="Lane, Stefanie" w:date="2023-09-07T11:15:00Z"/>
                  </w:rPr>
                </w:rPrChange>
              </w:rPr>
              <w:pPrChange w:id="907"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F608440" w14:textId="77777777" w:rsidR="0058002F" w:rsidRPr="0058002F" w:rsidRDefault="0058002F" w:rsidP="0058002F">
            <w:pPr>
              <w:spacing w:after="0" w:line="240" w:lineRule="auto"/>
              <w:rPr>
                <w:ins w:id="908" w:author="Lane, Stefanie" w:date="2023-09-07T11:15:00Z"/>
                <w:rFonts w:ascii="Calibri" w:eastAsia="Times New Roman" w:hAnsi="Calibri" w:cs="Calibri"/>
                <w:i/>
                <w:iCs/>
                <w:color w:val="000000"/>
                <w:sz w:val="20"/>
                <w:szCs w:val="20"/>
                <w:rPrChange w:id="909" w:author="Lane, Stefanie" w:date="2023-09-07T11:15:00Z">
                  <w:rPr>
                    <w:ins w:id="910" w:author="Lane, Stefanie" w:date="2023-09-07T11:15:00Z"/>
                  </w:rPr>
                </w:rPrChange>
              </w:rPr>
              <w:pPrChange w:id="911" w:author="Lane, Stefanie" w:date="2023-09-07T11:15:00Z">
                <w:pPr/>
              </w:pPrChange>
            </w:pPr>
            <w:ins w:id="912" w:author="Lane, Stefanie" w:date="2023-09-07T11:15:00Z">
              <w:r w:rsidRPr="0058002F">
                <w:rPr>
                  <w:rFonts w:ascii="Calibri" w:eastAsia="Times New Roman" w:hAnsi="Calibri" w:cs="Calibri"/>
                  <w:i/>
                  <w:iCs/>
                  <w:color w:val="000000"/>
                  <w:sz w:val="20"/>
                  <w:szCs w:val="20"/>
                  <w:rPrChange w:id="913" w:author="Lane, Stefanie" w:date="2023-09-07T11:15:00Z">
                    <w:rPr/>
                  </w:rPrChange>
                </w:rPr>
                <w:t>Salix lasiandra</w:t>
              </w:r>
            </w:ins>
          </w:p>
        </w:tc>
        <w:tc>
          <w:tcPr>
            <w:tcW w:w="810" w:type="dxa"/>
            <w:tcBorders>
              <w:top w:val="nil"/>
              <w:left w:val="nil"/>
              <w:bottom w:val="single" w:sz="4" w:space="0" w:color="auto"/>
              <w:right w:val="nil"/>
            </w:tcBorders>
            <w:shd w:val="clear" w:color="auto" w:fill="auto"/>
            <w:noWrap/>
            <w:vAlign w:val="bottom"/>
            <w:hideMark/>
          </w:tcPr>
          <w:p w14:paraId="44BE793F" w14:textId="77777777" w:rsidR="0058002F" w:rsidRPr="0058002F" w:rsidRDefault="0058002F" w:rsidP="0058002F">
            <w:pPr>
              <w:spacing w:after="0" w:line="240" w:lineRule="auto"/>
              <w:jc w:val="center"/>
              <w:rPr>
                <w:ins w:id="914" w:author="Lane, Stefanie" w:date="2023-09-07T11:15:00Z"/>
                <w:rFonts w:ascii="Calibri" w:eastAsia="Times New Roman" w:hAnsi="Calibri" w:cs="Calibri"/>
                <w:color w:val="000000"/>
                <w:sz w:val="20"/>
                <w:szCs w:val="20"/>
                <w:rPrChange w:id="915" w:author="Lane, Stefanie" w:date="2023-09-07T11:15:00Z">
                  <w:rPr>
                    <w:ins w:id="916" w:author="Lane, Stefanie" w:date="2023-09-07T11:15:00Z"/>
                  </w:rPr>
                </w:rPrChange>
              </w:rPr>
              <w:pPrChange w:id="917" w:author="Lane, Stefanie" w:date="2023-09-07T11:15:00Z">
                <w:pPr>
                  <w:jc w:val="center"/>
                </w:pPr>
              </w:pPrChange>
            </w:pPr>
            <w:ins w:id="918" w:author="Lane, Stefanie" w:date="2023-09-07T11:15:00Z">
              <w:r w:rsidRPr="0058002F">
                <w:rPr>
                  <w:rFonts w:ascii="Calibri" w:eastAsia="Times New Roman" w:hAnsi="Calibri" w:cs="Calibri"/>
                  <w:color w:val="000000"/>
                  <w:sz w:val="20"/>
                  <w:szCs w:val="20"/>
                  <w:rPrChange w:id="919"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5A3E323D" w14:textId="77777777" w:rsidR="0058002F" w:rsidRPr="0058002F" w:rsidRDefault="0058002F" w:rsidP="0058002F">
            <w:pPr>
              <w:spacing w:after="0" w:line="240" w:lineRule="auto"/>
              <w:jc w:val="center"/>
              <w:rPr>
                <w:ins w:id="920" w:author="Lane, Stefanie" w:date="2023-09-07T11:15:00Z"/>
                <w:rFonts w:ascii="Calibri" w:eastAsia="Times New Roman" w:hAnsi="Calibri" w:cs="Calibri"/>
                <w:color w:val="000000"/>
                <w:sz w:val="20"/>
                <w:szCs w:val="20"/>
                <w:rPrChange w:id="921" w:author="Lane, Stefanie" w:date="2023-09-07T11:15:00Z">
                  <w:rPr>
                    <w:ins w:id="922" w:author="Lane, Stefanie" w:date="2023-09-07T11:15:00Z"/>
                  </w:rPr>
                </w:rPrChange>
              </w:rPr>
              <w:pPrChange w:id="923"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F1A2B86" w14:textId="77777777" w:rsidR="0058002F" w:rsidRPr="0058002F" w:rsidRDefault="0058002F" w:rsidP="0058002F">
            <w:pPr>
              <w:spacing w:after="0" w:line="240" w:lineRule="auto"/>
              <w:rPr>
                <w:ins w:id="924" w:author="Lane, Stefanie" w:date="2023-09-07T11:15:00Z"/>
                <w:rFonts w:ascii="Calibri" w:eastAsia="Times New Roman" w:hAnsi="Calibri" w:cs="Calibri"/>
                <w:i/>
                <w:iCs/>
                <w:color w:val="000000"/>
                <w:sz w:val="20"/>
                <w:szCs w:val="20"/>
                <w:rPrChange w:id="925" w:author="Lane, Stefanie" w:date="2023-09-07T11:15:00Z">
                  <w:rPr>
                    <w:ins w:id="926" w:author="Lane, Stefanie" w:date="2023-09-07T11:15:00Z"/>
                  </w:rPr>
                </w:rPrChange>
              </w:rPr>
              <w:pPrChange w:id="927" w:author="Lane, Stefanie" w:date="2023-09-07T11:15:00Z">
                <w:pPr/>
              </w:pPrChange>
            </w:pPr>
            <w:ins w:id="928" w:author="Lane, Stefanie" w:date="2023-09-07T11:15:00Z">
              <w:r w:rsidRPr="0058002F">
                <w:rPr>
                  <w:rFonts w:ascii="Calibri" w:eastAsia="Times New Roman" w:hAnsi="Calibri" w:cs="Calibri"/>
                  <w:i/>
                  <w:iCs/>
                  <w:color w:val="000000"/>
                  <w:sz w:val="20"/>
                  <w:szCs w:val="20"/>
                  <w:rPrChange w:id="929" w:author="Lane, Stefanie" w:date="2023-09-07T11:15:00Z">
                    <w:rPr/>
                  </w:rPrChange>
                </w:rPr>
                <w:t>Festuca arundinaceae</w:t>
              </w:r>
            </w:ins>
          </w:p>
        </w:tc>
        <w:tc>
          <w:tcPr>
            <w:tcW w:w="751" w:type="dxa"/>
            <w:tcBorders>
              <w:top w:val="nil"/>
              <w:left w:val="nil"/>
              <w:bottom w:val="single" w:sz="4" w:space="0" w:color="auto"/>
              <w:right w:val="nil"/>
            </w:tcBorders>
            <w:shd w:val="clear" w:color="auto" w:fill="auto"/>
            <w:noWrap/>
            <w:vAlign w:val="bottom"/>
            <w:hideMark/>
          </w:tcPr>
          <w:p w14:paraId="4A047398" w14:textId="77777777" w:rsidR="0058002F" w:rsidRPr="0058002F" w:rsidRDefault="0058002F" w:rsidP="0058002F">
            <w:pPr>
              <w:spacing w:after="0" w:line="240" w:lineRule="auto"/>
              <w:jc w:val="center"/>
              <w:rPr>
                <w:ins w:id="930" w:author="Lane, Stefanie" w:date="2023-09-07T11:15:00Z"/>
                <w:rFonts w:ascii="Calibri" w:eastAsia="Times New Roman" w:hAnsi="Calibri" w:cs="Calibri"/>
                <w:color w:val="000000"/>
                <w:sz w:val="20"/>
                <w:szCs w:val="20"/>
                <w:rPrChange w:id="931" w:author="Lane, Stefanie" w:date="2023-09-07T11:15:00Z">
                  <w:rPr>
                    <w:ins w:id="932" w:author="Lane, Stefanie" w:date="2023-09-07T11:15:00Z"/>
                  </w:rPr>
                </w:rPrChange>
              </w:rPr>
              <w:pPrChange w:id="933" w:author="Lane, Stefanie" w:date="2023-09-07T11:15:00Z">
                <w:pPr>
                  <w:jc w:val="center"/>
                </w:pPr>
              </w:pPrChange>
            </w:pPr>
            <w:ins w:id="934" w:author="Lane, Stefanie" w:date="2023-09-07T11:15:00Z">
              <w:r w:rsidRPr="0058002F">
                <w:rPr>
                  <w:rFonts w:ascii="Calibri" w:eastAsia="Times New Roman" w:hAnsi="Calibri" w:cs="Calibri"/>
                  <w:color w:val="000000"/>
                  <w:sz w:val="20"/>
                  <w:szCs w:val="20"/>
                  <w:rPrChange w:id="935"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27D365BD" w14:textId="77777777" w:rsidR="0058002F" w:rsidRPr="0058002F" w:rsidRDefault="0058002F" w:rsidP="0058002F">
            <w:pPr>
              <w:spacing w:after="0" w:line="240" w:lineRule="auto"/>
              <w:jc w:val="center"/>
              <w:rPr>
                <w:ins w:id="936" w:author="Lane, Stefanie" w:date="2023-09-07T11:15:00Z"/>
                <w:rFonts w:ascii="Calibri" w:eastAsia="Times New Roman" w:hAnsi="Calibri" w:cs="Calibri"/>
                <w:color w:val="000000"/>
                <w:sz w:val="20"/>
                <w:szCs w:val="20"/>
                <w:rPrChange w:id="937" w:author="Lane, Stefanie" w:date="2023-09-07T11:15:00Z">
                  <w:rPr>
                    <w:ins w:id="938" w:author="Lane, Stefanie" w:date="2023-09-07T11:15:00Z"/>
                  </w:rPr>
                </w:rPrChange>
              </w:rPr>
              <w:pPrChange w:id="939" w:author="Lane, Stefanie" w:date="2023-09-07T11:15:00Z">
                <w:pPr>
                  <w:jc w:val="center"/>
                </w:pPr>
              </w:pPrChange>
            </w:pPr>
          </w:p>
        </w:tc>
        <w:tc>
          <w:tcPr>
            <w:tcW w:w="2007" w:type="dxa"/>
            <w:tcBorders>
              <w:top w:val="single" w:sz="4" w:space="0" w:color="auto"/>
              <w:left w:val="nil"/>
              <w:bottom w:val="nil"/>
              <w:right w:val="nil"/>
            </w:tcBorders>
            <w:shd w:val="clear" w:color="auto" w:fill="auto"/>
            <w:noWrap/>
            <w:vAlign w:val="bottom"/>
            <w:hideMark/>
          </w:tcPr>
          <w:p w14:paraId="73F2BD21" w14:textId="77777777" w:rsidR="0058002F" w:rsidRPr="0058002F" w:rsidRDefault="0058002F" w:rsidP="0058002F">
            <w:pPr>
              <w:spacing w:after="0" w:line="240" w:lineRule="auto"/>
              <w:rPr>
                <w:ins w:id="940" w:author="Lane, Stefanie" w:date="2023-09-07T11:15:00Z"/>
                <w:rFonts w:ascii="Calibri" w:eastAsia="Times New Roman" w:hAnsi="Calibri" w:cs="Calibri"/>
                <w:i/>
                <w:iCs/>
                <w:color w:val="000000"/>
                <w:sz w:val="20"/>
                <w:szCs w:val="20"/>
                <w:rPrChange w:id="941" w:author="Lane, Stefanie" w:date="2023-09-07T11:15:00Z">
                  <w:rPr>
                    <w:ins w:id="942" w:author="Lane, Stefanie" w:date="2023-09-07T11:15:00Z"/>
                  </w:rPr>
                </w:rPrChange>
              </w:rPr>
              <w:pPrChange w:id="943" w:author="Lane, Stefanie" w:date="2023-09-07T11:15:00Z">
                <w:pPr/>
              </w:pPrChange>
            </w:pPr>
            <w:ins w:id="944" w:author="Lane, Stefanie" w:date="2023-09-07T11:15:00Z">
              <w:r w:rsidRPr="0058002F">
                <w:rPr>
                  <w:rFonts w:ascii="Calibri" w:eastAsia="Times New Roman" w:hAnsi="Calibri" w:cs="Calibri"/>
                  <w:i/>
                  <w:iCs/>
                  <w:color w:val="000000"/>
                  <w:sz w:val="20"/>
                  <w:szCs w:val="20"/>
                  <w:rPrChange w:id="945" w:author="Lane, Stefanie" w:date="2023-09-07T11:15:00Z">
                    <w:rPr/>
                  </w:rPrChange>
                </w:rPr>
                <w:t>Festuca arundinaceae</w:t>
              </w:r>
            </w:ins>
          </w:p>
        </w:tc>
        <w:tc>
          <w:tcPr>
            <w:tcW w:w="881" w:type="dxa"/>
            <w:tcBorders>
              <w:top w:val="nil"/>
              <w:left w:val="nil"/>
              <w:bottom w:val="single" w:sz="4" w:space="0" w:color="auto"/>
              <w:right w:val="single" w:sz="8" w:space="0" w:color="auto"/>
            </w:tcBorders>
            <w:shd w:val="clear" w:color="auto" w:fill="auto"/>
            <w:noWrap/>
            <w:vAlign w:val="bottom"/>
            <w:hideMark/>
          </w:tcPr>
          <w:p w14:paraId="424E810A" w14:textId="77777777" w:rsidR="0058002F" w:rsidRPr="0058002F" w:rsidRDefault="0058002F" w:rsidP="0058002F">
            <w:pPr>
              <w:spacing w:after="0" w:line="240" w:lineRule="auto"/>
              <w:jc w:val="center"/>
              <w:rPr>
                <w:ins w:id="946" w:author="Lane, Stefanie" w:date="2023-09-07T11:15:00Z"/>
                <w:rFonts w:ascii="Calibri" w:eastAsia="Times New Roman" w:hAnsi="Calibri" w:cs="Calibri"/>
                <w:color w:val="000000"/>
                <w:sz w:val="20"/>
                <w:szCs w:val="20"/>
                <w:rPrChange w:id="947" w:author="Lane, Stefanie" w:date="2023-09-07T11:15:00Z">
                  <w:rPr>
                    <w:ins w:id="948" w:author="Lane, Stefanie" w:date="2023-09-07T11:15:00Z"/>
                  </w:rPr>
                </w:rPrChange>
              </w:rPr>
              <w:pPrChange w:id="949" w:author="Lane, Stefanie" w:date="2023-09-07T11:15:00Z">
                <w:pPr>
                  <w:jc w:val="center"/>
                </w:pPr>
              </w:pPrChange>
            </w:pPr>
            <w:ins w:id="950" w:author="Lane, Stefanie" w:date="2023-09-07T11:15:00Z">
              <w:r w:rsidRPr="0058002F">
                <w:rPr>
                  <w:rFonts w:ascii="Calibri" w:eastAsia="Times New Roman" w:hAnsi="Calibri" w:cs="Calibri"/>
                  <w:color w:val="000000"/>
                  <w:sz w:val="20"/>
                  <w:szCs w:val="20"/>
                  <w:rPrChange w:id="951" w:author="Lane, Stefanie" w:date="2023-09-07T11:15:00Z">
                    <w:rPr/>
                  </w:rPrChange>
                </w:rPr>
                <w:t>&lt; 0.01</w:t>
              </w:r>
            </w:ins>
          </w:p>
        </w:tc>
      </w:tr>
      <w:tr w:rsidR="0058002F" w:rsidRPr="0058002F" w14:paraId="435FD6FB" w14:textId="77777777" w:rsidTr="0058002F">
        <w:trPr>
          <w:divId w:val="494805520"/>
          <w:trHeight w:val="260"/>
          <w:ins w:id="952"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56B5F73F" w14:textId="77777777" w:rsidR="0058002F" w:rsidRPr="0058002F" w:rsidRDefault="0058002F" w:rsidP="0058002F">
            <w:pPr>
              <w:spacing w:after="0" w:line="240" w:lineRule="auto"/>
              <w:rPr>
                <w:ins w:id="953" w:author="Lane, Stefanie" w:date="2023-09-07T11:15:00Z"/>
                <w:rFonts w:ascii="Calibri" w:eastAsia="Times New Roman" w:hAnsi="Calibri" w:cs="Calibri"/>
                <w:color w:val="000000"/>
                <w:sz w:val="20"/>
                <w:szCs w:val="20"/>
                <w:rPrChange w:id="954" w:author="Lane, Stefanie" w:date="2023-09-07T11:15:00Z">
                  <w:rPr>
                    <w:ins w:id="955" w:author="Lane, Stefanie" w:date="2023-09-07T11:15:00Z"/>
                  </w:rPr>
                </w:rPrChange>
              </w:rPr>
              <w:pPrChange w:id="956" w:author="Lane, Stefanie" w:date="2023-09-07T11:15:00Z">
                <w:pPr/>
              </w:pPrChange>
            </w:pPr>
          </w:p>
        </w:tc>
        <w:tc>
          <w:tcPr>
            <w:tcW w:w="2149" w:type="dxa"/>
            <w:tcBorders>
              <w:top w:val="nil"/>
              <w:left w:val="nil"/>
              <w:bottom w:val="nil"/>
              <w:right w:val="nil"/>
            </w:tcBorders>
            <w:shd w:val="clear" w:color="auto" w:fill="auto"/>
            <w:noWrap/>
            <w:vAlign w:val="bottom"/>
            <w:hideMark/>
          </w:tcPr>
          <w:p w14:paraId="1DDB0893" w14:textId="77777777" w:rsidR="0058002F" w:rsidRPr="0058002F" w:rsidRDefault="0058002F" w:rsidP="0058002F">
            <w:pPr>
              <w:spacing w:after="0" w:line="240" w:lineRule="auto"/>
              <w:rPr>
                <w:ins w:id="957" w:author="Lane, Stefanie" w:date="2023-09-07T11:15:00Z"/>
                <w:rFonts w:ascii="Calibri" w:eastAsia="Times New Roman" w:hAnsi="Calibri" w:cs="Calibri"/>
                <w:i/>
                <w:iCs/>
                <w:color w:val="000000"/>
                <w:sz w:val="20"/>
                <w:szCs w:val="20"/>
                <w:rPrChange w:id="958" w:author="Lane, Stefanie" w:date="2023-09-07T11:15:00Z">
                  <w:rPr>
                    <w:ins w:id="959" w:author="Lane, Stefanie" w:date="2023-09-07T11:15:00Z"/>
                  </w:rPr>
                </w:rPrChange>
              </w:rPr>
              <w:pPrChange w:id="960" w:author="Lane, Stefanie" w:date="2023-09-07T11:15:00Z">
                <w:pPr/>
              </w:pPrChange>
            </w:pPr>
            <w:ins w:id="961" w:author="Lane, Stefanie" w:date="2023-09-07T11:15:00Z">
              <w:r w:rsidRPr="0058002F">
                <w:rPr>
                  <w:rFonts w:ascii="Calibri" w:eastAsia="Times New Roman" w:hAnsi="Calibri" w:cs="Calibri"/>
                  <w:i/>
                  <w:iCs/>
                  <w:color w:val="000000"/>
                  <w:sz w:val="20"/>
                  <w:szCs w:val="20"/>
                  <w:rPrChange w:id="962" w:author="Lane, Stefanie" w:date="2023-09-07T11:15:00Z">
                    <w:rPr/>
                  </w:rPrChange>
                </w:rPr>
                <w:t>Equisetum palustre</w:t>
              </w:r>
            </w:ins>
          </w:p>
        </w:tc>
        <w:tc>
          <w:tcPr>
            <w:tcW w:w="810" w:type="dxa"/>
            <w:tcBorders>
              <w:top w:val="nil"/>
              <w:left w:val="nil"/>
              <w:bottom w:val="single" w:sz="4" w:space="0" w:color="auto"/>
              <w:right w:val="nil"/>
            </w:tcBorders>
            <w:shd w:val="clear" w:color="auto" w:fill="auto"/>
            <w:noWrap/>
            <w:vAlign w:val="bottom"/>
            <w:hideMark/>
          </w:tcPr>
          <w:p w14:paraId="76E4BD53" w14:textId="77777777" w:rsidR="0058002F" w:rsidRPr="0058002F" w:rsidRDefault="0058002F" w:rsidP="0058002F">
            <w:pPr>
              <w:spacing w:after="0" w:line="240" w:lineRule="auto"/>
              <w:jc w:val="center"/>
              <w:rPr>
                <w:ins w:id="963" w:author="Lane, Stefanie" w:date="2023-09-07T11:15:00Z"/>
                <w:rFonts w:ascii="Calibri" w:eastAsia="Times New Roman" w:hAnsi="Calibri" w:cs="Calibri"/>
                <w:color w:val="000000"/>
                <w:sz w:val="20"/>
                <w:szCs w:val="20"/>
                <w:rPrChange w:id="964" w:author="Lane, Stefanie" w:date="2023-09-07T11:15:00Z">
                  <w:rPr>
                    <w:ins w:id="965" w:author="Lane, Stefanie" w:date="2023-09-07T11:15:00Z"/>
                  </w:rPr>
                </w:rPrChange>
              </w:rPr>
              <w:pPrChange w:id="966" w:author="Lane, Stefanie" w:date="2023-09-07T11:15:00Z">
                <w:pPr>
                  <w:jc w:val="center"/>
                </w:pPr>
              </w:pPrChange>
            </w:pPr>
            <w:ins w:id="967" w:author="Lane, Stefanie" w:date="2023-09-07T11:15:00Z">
              <w:r w:rsidRPr="0058002F">
                <w:rPr>
                  <w:rFonts w:ascii="Calibri" w:eastAsia="Times New Roman" w:hAnsi="Calibri" w:cs="Calibri"/>
                  <w:color w:val="000000"/>
                  <w:sz w:val="20"/>
                  <w:szCs w:val="20"/>
                  <w:rPrChange w:id="968"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404015C2" w14:textId="77777777" w:rsidR="0058002F" w:rsidRPr="0058002F" w:rsidRDefault="0058002F" w:rsidP="0058002F">
            <w:pPr>
              <w:spacing w:after="0" w:line="240" w:lineRule="auto"/>
              <w:jc w:val="center"/>
              <w:rPr>
                <w:ins w:id="969" w:author="Lane, Stefanie" w:date="2023-09-07T11:15:00Z"/>
                <w:rFonts w:ascii="Calibri" w:eastAsia="Times New Roman" w:hAnsi="Calibri" w:cs="Calibri"/>
                <w:color w:val="000000"/>
                <w:sz w:val="20"/>
                <w:szCs w:val="20"/>
                <w:rPrChange w:id="970" w:author="Lane, Stefanie" w:date="2023-09-07T11:15:00Z">
                  <w:rPr>
                    <w:ins w:id="971" w:author="Lane, Stefanie" w:date="2023-09-07T11:15:00Z"/>
                  </w:rPr>
                </w:rPrChange>
              </w:rPr>
              <w:pPrChange w:id="972"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758F9003" w14:textId="77777777" w:rsidR="0058002F" w:rsidRPr="0058002F" w:rsidRDefault="0058002F" w:rsidP="0058002F">
            <w:pPr>
              <w:spacing w:after="0" w:line="240" w:lineRule="auto"/>
              <w:rPr>
                <w:ins w:id="973" w:author="Lane, Stefanie" w:date="2023-09-07T11:15:00Z"/>
                <w:rFonts w:ascii="Calibri" w:eastAsia="Times New Roman" w:hAnsi="Calibri" w:cs="Calibri"/>
                <w:i/>
                <w:iCs/>
                <w:color w:val="000000"/>
                <w:sz w:val="20"/>
                <w:szCs w:val="20"/>
                <w:rPrChange w:id="974" w:author="Lane, Stefanie" w:date="2023-09-07T11:15:00Z">
                  <w:rPr>
                    <w:ins w:id="975" w:author="Lane, Stefanie" w:date="2023-09-07T11:15:00Z"/>
                  </w:rPr>
                </w:rPrChange>
              </w:rPr>
              <w:pPrChange w:id="976" w:author="Lane, Stefanie" w:date="2023-09-07T11:15:00Z">
                <w:pPr/>
              </w:pPrChange>
            </w:pPr>
            <w:ins w:id="977" w:author="Lane, Stefanie" w:date="2023-09-07T11:15:00Z">
              <w:r w:rsidRPr="0058002F">
                <w:rPr>
                  <w:rFonts w:ascii="Calibri" w:eastAsia="Times New Roman" w:hAnsi="Calibri" w:cs="Calibri"/>
                  <w:i/>
                  <w:iCs/>
                  <w:color w:val="000000"/>
                  <w:sz w:val="20"/>
                  <w:szCs w:val="20"/>
                  <w:rPrChange w:id="978" w:author="Lane, Stefanie" w:date="2023-09-07T11:15:00Z">
                    <w:rPr/>
                  </w:rPrChange>
                </w:rPr>
                <w:t>Trifolium wormskjoldii</w:t>
              </w:r>
            </w:ins>
          </w:p>
        </w:tc>
        <w:tc>
          <w:tcPr>
            <w:tcW w:w="751" w:type="dxa"/>
            <w:tcBorders>
              <w:top w:val="nil"/>
              <w:left w:val="nil"/>
              <w:bottom w:val="single" w:sz="4" w:space="0" w:color="auto"/>
              <w:right w:val="nil"/>
            </w:tcBorders>
            <w:shd w:val="clear" w:color="auto" w:fill="auto"/>
            <w:noWrap/>
            <w:vAlign w:val="bottom"/>
            <w:hideMark/>
          </w:tcPr>
          <w:p w14:paraId="1F94A972" w14:textId="77777777" w:rsidR="0058002F" w:rsidRPr="0058002F" w:rsidRDefault="0058002F" w:rsidP="0058002F">
            <w:pPr>
              <w:spacing w:after="0" w:line="240" w:lineRule="auto"/>
              <w:jc w:val="center"/>
              <w:rPr>
                <w:ins w:id="979" w:author="Lane, Stefanie" w:date="2023-09-07T11:15:00Z"/>
                <w:rFonts w:ascii="Calibri" w:eastAsia="Times New Roman" w:hAnsi="Calibri" w:cs="Calibri"/>
                <w:color w:val="000000"/>
                <w:sz w:val="20"/>
                <w:szCs w:val="20"/>
                <w:rPrChange w:id="980" w:author="Lane, Stefanie" w:date="2023-09-07T11:15:00Z">
                  <w:rPr>
                    <w:ins w:id="981" w:author="Lane, Stefanie" w:date="2023-09-07T11:15:00Z"/>
                  </w:rPr>
                </w:rPrChange>
              </w:rPr>
              <w:pPrChange w:id="982" w:author="Lane, Stefanie" w:date="2023-09-07T11:15:00Z">
                <w:pPr>
                  <w:jc w:val="center"/>
                </w:pPr>
              </w:pPrChange>
            </w:pPr>
            <w:ins w:id="983" w:author="Lane, Stefanie" w:date="2023-09-07T11:15:00Z">
              <w:r w:rsidRPr="0058002F">
                <w:rPr>
                  <w:rFonts w:ascii="Calibri" w:eastAsia="Times New Roman" w:hAnsi="Calibri" w:cs="Calibri"/>
                  <w:color w:val="000000"/>
                  <w:sz w:val="20"/>
                  <w:szCs w:val="20"/>
                  <w:rPrChange w:id="984"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253532B0" w14:textId="77777777" w:rsidR="0058002F" w:rsidRPr="0058002F" w:rsidRDefault="0058002F" w:rsidP="0058002F">
            <w:pPr>
              <w:spacing w:after="0" w:line="240" w:lineRule="auto"/>
              <w:jc w:val="center"/>
              <w:rPr>
                <w:ins w:id="985" w:author="Lane, Stefanie" w:date="2023-09-07T11:15:00Z"/>
                <w:rFonts w:ascii="Calibri" w:eastAsia="Times New Roman" w:hAnsi="Calibri" w:cs="Calibri"/>
                <w:color w:val="000000"/>
                <w:sz w:val="20"/>
                <w:szCs w:val="20"/>
                <w:rPrChange w:id="986" w:author="Lane, Stefanie" w:date="2023-09-07T11:15:00Z">
                  <w:rPr>
                    <w:ins w:id="987" w:author="Lane, Stefanie" w:date="2023-09-07T11:15:00Z"/>
                  </w:rPr>
                </w:rPrChange>
              </w:rPr>
              <w:pPrChange w:id="988" w:author="Lane, Stefanie" w:date="2023-09-07T11:15: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4E64D3A" w14:textId="77777777" w:rsidR="0058002F" w:rsidRPr="0058002F" w:rsidRDefault="0058002F" w:rsidP="0058002F">
            <w:pPr>
              <w:spacing w:after="0" w:line="240" w:lineRule="auto"/>
              <w:rPr>
                <w:ins w:id="989" w:author="Lane, Stefanie" w:date="2023-09-07T11:15:00Z"/>
                <w:rFonts w:ascii="Calibri" w:eastAsia="Times New Roman" w:hAnsi="Calibri" w:cs="Calibri"/>
                <w:i/>
                <w:iCs/>
                <w:color w:val="000000"/>
                <w:sz w:val="20"/>
                <w:szCs w:val="20"/>
                <w:rPrChange w:id="990" w:author="Lane, Stefanie" w:date="2023-09-07T11:15:00Z">
                  <w:rPr>
                    <w:ins w:id="991" w:author="Lane, Stefanie" w:date="2023-09-07T11:15:00Z"/>
                  </w:rPr>
                </w:rPrChange>
              </w:rPr>
              <w:pPrChange w:id="992" w:author="Lane, Stefanie" w:date="2023-09-07T11:15:00Z">
                <w:pPr/>
              </w:pPrChange>
            </w:pPr>
            <w:ins w:id="993" w:author="Lane, Stefanie" w:date="2023-09-07T11:15:00Z">
              <w:r w:rsidRPr="0058002F">
                <w:rPr>
                  <w:rFonts w:ascii="Calibri" w:eastAsia="Times New Roman" w:hAnsi="Calibri" w:cs="Calibri"/>
                  <w:i/>
                  <w:iCs/>
                  <w:color w:val="000000"/>
                  <w:sz w:val="20"/>
                  <w:szCs w:val="20"/>
                  <w:rPrChange w:id="994" w:author="Lane, Stefanie" w:date="2023-09-07T11:15:00Z">
                    <w:rPr/>
                  </w:rPrChange>
                </w:rPr>
                <w:t>Equisetum fluviatile</w:t>
              </w:r>
            </w:ins>
          </w:p>
        </w:tc>
        <w:tc>
          <w:tcPr>
            <w:tcW w:w="881" w:type="dxa"/>
            <w:tcBorders>
              <w:top w:val="nil"/>
              <w:left w:val="nil"/>
              <w:bottom w:val="single" w:sz="4" w:space="0" w:color="auto"/>
              <w:right w:val="single" w:sz="8" w:space="0" w:color="auto"/>
            </w:tcBorders>
            <w:shd w:val="clear" w:color="auto" w:fill="auto"/>
            <w:noWrap/>
            <w:vAlign w:val="bottom"/>
            <w:hideMark/>
          </w:tcPr>
          <w:p w14:paraId="122D61E5" w14:textId="77777777" w:rsidR="0058002F" w:rsidRPr="0058002F" w:rsidRDefault="0058002F" w:rsidP="0058002F">
            <w:pPr>
              <w:spacing w:after="0" w:line="240" w:lineRule="auto"/>
              <w:jc w:val="center"/>
              <w:rPr>
                <w:ins w:id="995" w:author="Lane, Stefanie" w:date="2023-09-07T11:15:00Z"/>
                <w:rFonts w:ascii="Calibri" w:eastAsia="Times New Roman" w:hAnsi="Calibri" w:cs="Calibri"/>
                <w:color w:val="000000"/>
                <w:sz w:val="20"/>
                <w:szCs w:val="20"/>
                <w:rPrChange w:id="996" w:author="Lane, Stefanie" w:date="2023-09-07T11:15:00Z">
                  <w:rPr>
                    <w:ins w:id="997" w:author="Lane, Stefanie" w:date="2023-09-07T11:15:00Z"/>
                  </w:rPr>
                </w:rPrChange>
              </w:rPr>
              <w:pPrChange w:id="998" w:author="Lane, Stefanie" w:date="2023-09-07T11:15:00Z">
                <w:pPr>
                  <w:jc w:val="center"/>
                </w:pPr>
              </w:pPrChange>
            </w:pPr>
            <w:ins w:id="999" w:author="Lane, Stefanie" w:date="2023-09-07T11:15:00Z">
              <w:r w:rsidRPr="0058002F">
                <w:rPr>
                  <w:rFonts w:ascii="Calibri" w:eastAsia="Times New Roman" w:hAnsi="Calibri" w:cs="Calibri"/>
                  <w:color w:val="000000"/>
                  <w:sz w:val="20"/>
                  <w:szCs w:val="20"/>
                  <w:rPrChange w:id="1000" w:author="Lane, Stefanie" w:date="2023-09-07T11:15:00Z">
                    <w:rPr/>
                  </w:rPrChange>
                </w:rPr>
                <w:t>0.01</w:t>
              </w:r>
            </w:ins>
          </w:p>
        </w:tc>
      </w:tr>
      <w:tr w:rsidR="0058002F" w:rsidRPr="0058002F" w14:paraId="598A6932" w14:textId="77777777" w:rsidTr="0058002F">
        <w:trPr>
          <w:divId w:val="494805520"/>
          <w:trHeight w:val="260"/>
          <w:ins w:id="1001"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1CEB5975" w14:textId="77777777" w:rsidR="0058002F" w:rsidRPr="0058002F" w:rsidRDefault="0058002F" w:rsidP="0058002F">
            <w:pPr>
              <w:spacing w:after="0" w:line="240" w:lineRule="auto"/>
              <w:rPr>
                <w:ins w:id="1002" w:author="Lane, Stefanie" w:date="2023-09-07T11:15:00Z"/>
                <w:rFonts w:ascii="Calibri" w:eastAsia="Times New Roman" w:hAnsi="Calibri" w:cs="Calibri"/>
                <w:color w:val="000000"/>
                <w:sz w:val="20"/>
                <w:szCs w:val="20"/>
                <w:rPrChange w:id="1003" w:author="Lane, Stefanie" w:date="2023-09-07T11:15:00Z">
                  <w:rPr>
                    <w:ins w:id="1004" w:author="Lane, Stefanie" w:date="2023-09-07T11:15:00Z"/>
                  </w:rPr>
                </w:rPrChange>
              </w:rPr>
              <w:pPrChange w:id="1005"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BD39B2C" w14:textId="77777777" w:rsidR="0058002F" w:rsidRPr="0058002F" w:rsidRDefault="0058002F" w:rsidP="0058002F">
            <w:pPr>
              <w:spacing w:after="0" w:line="240" w:lineRule="auto"/>
              <w:rPr>
                <w:ins w:id="1006" w:author="Lane, Stefanie" w:date="2023-09-07T11:15:00Z"/>
                <w:rFonts w:ascii="Calibri" w:eastAsia="Times New Roman" w:hAnsi="Calibri" w:cs="Calibri"/>
                <w:i/>
                <w:iCs/>
                <w:color w:val="000000"/>
                <w:sz w:val="20"/>
                <w:szCs w:val="20"/>
                <w:rPrChange w:id="1007" w:author="Lane, Stefanie" w:date="2023-09-07T11:15:00Z">
                  <w:rPr>
                    <w:ins w:id="1008" w:author="Lane, Stefanie" w:date="2023-09-07T11:15:00Z"/>
                  </w:rPr>
                </w:rPrChange>
              </w:rPr>
              <w:pPrChange w:id="1009" w:author="Lane, Stefanie" w:date="2023-09-07T11:15:00Z">
                <w:pPr/>
              </w:pPrChange>
            </w:pPr>
            <w:ins w:id="1010" w:author="Lane, Stefanie" w:date="2023-09-07T11:15:00Z">
              <w:r w:rsidRPr="0058002F">
                <w:rPr>
                  <w:rFonts w:ascii="Calibri" w:eastAsia="Times New Roman" w:hAnsi="Calibri" w:cs="Calibri"/>
                  <w:i/>
                  <w:iCs/>
                  <w:color w:val="000000"/>
                  <w:sz w:val="20"/>
                  <w:szCs w:val="20"/>
                  <w:rPrChange w:id="1011" w:author="Lane, Stefanie" w:date="2023-09-07T11:15:00Z">
                    <w:rPr/>
                  </w:rPrChange>
                </w:rPr>
                <w:t>Lathyrus palustris</w:t>
              </w:r>
            </w:ins>
          </w:p>
        </w:tc>
        <w:tc>
          <w:tcPr>
            <w:tcW w:w="810" w:type="dxa"/>
            <w:tcBorders>
              <w:top w:val="nil"/>
              <w:left w:val="nil"/>
              <w:bottom w:val="single" w:sz="4" w:space="0" w:color="auto"/>
              <w:right w:val="nil"/>
            </w:tcBorders>
            <w:shd w:val="clear" w:color="auto" w:fill="auto"/>
            <w:noWrap/>
            <w:vAlign w:val="bottom"/>
            <w:hideMark/>
          </w:tcPr>
          <w:p w14:paraId="4FF4AD44" w14:textId="77777777" w:rsidR="0058002F" w:rsidRPr="0058002F" w:rsidRDefault="0058002F" w:rsidP="0058002F">
            <w:pPr>
              <w:spacing w:after="0" w:line="240" w:lineRule="auto"/>
              <w:jc w:val="center"/>
              <w:rPr>
                <w:ins w:id="1012" w:author="Lane, Stefanie" w:date="2023-09-07T11:15:00Z"/>
                <w:rFonts w:ascii="Calibri" w:eastAsia="Times New Roman" w:hAnsi="Calibri" w:cs="Calibri"/>
                <w:color w:val="000000"/>
                <w:sz w:val="20"/>
                <w:szCs w:val="20"/>
                <w:rPrChange w:id="1013" w:author="Lane, Stefanie" w:date="2023-09-07T11:15:00Z">
                  <w:rPr>
                    <w:ins w:id="1014" w:author="Lane, Stefanie" w:date="2023-09-07T11:15:00Z"/>
                  </w:rPr>
                </w:rPrChange>
              </w:rPr>
              <w:pPrChange w:id="1015" w:author="Lane, Stefanie" w:date="2023-09-07T11:15:00Z">
                <w:pPr>
                  <w:jc w:val="center"/>
                </w:pPr>
              </w:pPrChange>
            </w:pPr>
            <w:ins w:id="1016" w:author="Lane, Stefanie" w:date="2023-09-07T11:15:00Z">
              <w:r w:rsidRPr="0058002F">
                <w:rPr>
                  <w:rFonts w:ascii="Calibri" w:eastAsia="Times New Roman" w:hAnsi="Calibri" w:cs="Calibri"/>
                  <w:color w:val="000000"/>
                  <w:sz w:val="20"/>
                  <w:szCs w:val="20"/>
                  <w:rPrChange w:id="1017"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78A7F213" w14:textId="77777777" w:rsidR="0058002F" w:rsidRPr="0058002F" w:rsidRDefault="0058002F" w:rsidP="0058002F">
            <w:pPr>
              <w:spacing w:after="0" w:line="240" w:lineRule="auto"/>
              <w:jc w:val="center"/>
              <w:rPr>
                <w:ins w:id="1018" w:author="Lane, Stefanie" w:date="2023-09-07T11:15:00Z"/>
                <w:rFonts w:ascii="Calibri" w:eastAsia="Times New Roman" w:hAnsi="Calibri" w:cs="Calibri"/>
                <w:color w:val="000000"/>
                <w:sz w:val="20"/>
                <w:szCs w:val="20"/>
                <w:rPrChange w:id="1019" w:author="Lane, Stefanie" w:date="2023-09-07T11:15:00Z">
                  <w:rPr>
                    <w:ins w:id="1020" w:author="Lane, Stefanie" w:date="2023-09-07T11:15:00Z"/>
                  </w:rPr>
                </w:rPrChange>
              </w:rPr>
              <w:pPrChange w:id="1021"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DFEC414" w14:textId="77777777" w:rsidR="0058002F" w:rsidRPr="0058002F" w:rsidRDefault="0058002F" w:rsidP="0058002F">
            <w:pPr>
              <w:spacing w:after="0" w:line="240" w:lineRule="auto"/>
              <w:rPr>
                <w:ins w:id="1022" w:author="Lane, Stefanie" w:date="2023-09-07T11:15:00Z"/>
                <w:rFonts w:ascii="Calibri" w:eastAsia="Times New Roman" w:hAnsi="Calibri" w:cs="Calibri"/>
                <w:i/>
                <w:iCs/>
                <w:color w:val="000000"/>
                <w:sz w:val="20"/>
                <w:szCs w:val="20"/>
                <w:rPrChange w:id="1023" w:author="Lane, Stefanie" w:date="2023-09-07T11:15:00Z">
                  <w:rPr>
                    <w:ins w:id="1024" w:author="Lane, Stefanie" w:date="2023-09-07T11:15:00Z"/>
                  </w:rPr>
                </w:rPrChange>
              </w:rPr>
              <w:pPrChange w:id="1025" w:author="Lane, Stefanie" w:date="2023-09-07T11:15:00Z">
                <w:pPr/>
              </w:pPrChange>
            </w:pPr>
            <w:ins w:id="1026" w:author="Lane, Stefanie" w:date="2023-09-07T11:15:00Z">
              <w:r w:rsidRPr="0058002F">
                <w:rPr>
                  <w:rFonts w:ascii="Calibri" w:eastAsia="Times New Roman" w:hAnsi="Calibri" w:cs="Calibri"/>
                  <w:i/>
                  <w:iCs/>
                  <w:color w:val="000000"/>
                  <w:sz w:val="20"/>
                  <w:szCs w:val="20"/>
                  <w:rPrChange w:id="1027" w:author="Lane, Stefanie" w:date="2023-09-07T11:15:00Z">
                    <w:rPr/>
                  </w:rPrChange>
                </w:rPr>
                <w:t>Bidens cernua</w:t>
              </w:r>
            </w:ins>
          </w:p>
        </w:tc>
        <w:tc>
          <w:tcPr>
            <w:tcW w:w="751" w:type="dxa"/>
            <w:tcBorders>
              <w:top w:val="nil"/>
              <w:left w:val="nil"/>
              <w:bottom w:val="single" w:sz="4" w:space="0" w:color="auto"/>
              <w:right w:val="nil"/>
            </w:tcBorders>
            <w:shd w:val="clear" w:color="auto" w:fill="auto"/>
            <w:noWrap/>
            <w:vAlign w:val="bottom"/>
            <w:hideMark/>
          </w:tcPr>
          <w:p w14:paraId="11B512CD" w14:textId="77777777" w:rsidR="0058002F" w:rsidRPr="0058002F" w:rsidRDefault="0058002F" w:rsidP="0058002F">
            <w:pPr>
              <w:spacing w:after="0" w:line="240" w:lineRule="auto"/>
              <w:jc w:val="center"/>
              <w:rPr>
                <w:ins w:id="1028" w:author="Lane, Stefanie" w:date="2023-09-07T11:15:00Z"/>
                <w:rFonts w:ascii="Calibri" w:eastAsia="Times New Roman" w:hAnsi="Calibri" w:cs="Calibri"/>
                <w:color w:val="000000"/>
                <w:sz w:val="20"/>
                <w:szCs w:val="20"/>
                <w:rPrChange w:id="1029" w:author="Lane, Stefanie" w:date="2023-09-07T11:15:00Z">
                  <w:rPr>
                    <w:ins w:id="1030" w:author="Lane, Stefanie" w:date="2023-09-07T11:15:00Z"/>
                  </w:rPr>
                </w:rPrChange>
              </w:rPr>
              <w:pPrChange w:id="1031" w:author="Lane, Stefanie" w:date="2023-09-07T11:15:00Z">
                <w:pPr>
                  <w:jc w:val="center"/>
                </w:pPr>
              </w:pPrChange>
            </w:pPr>
            <w:ins w:id="1032" w:author="Lane, Stefanie" w:date="2023-09-07T11:15:00Z">
              <w:r w:rsidRPr="0058002F">
                <w:rPr>
                  <w:rFonts w:ascii="Calibri" w:eastAsia="Times New Roman" w:hAnsi="Calibri" w:cs="Calibri"/>
                  <w:color w:val="000000"/>
                  <w:sz w:val="20"/>
                  <w:szCs w:val="20"/>
                  <w:rPrChange w:id="1033"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6A9F0CA6" w14:textId="77777777" w:rsidR="0058002F" w:rsidRPr="0058002F" w:rsidRDefault="0058002F" w:rsidP="0058002F">
            <w:pPr>
              <w:spacing w:after="0" w:line="240" w:lineRule="auto"/>
              <w:jc w:val="center"/>
              <w:rPr>
                <w:ins w:id="1034" w:author="Lane, Stefanie" w:date="2023-09-07T11:15:00Z"/>
                <w:rFonts w:ascii="Calibri" w:eastAsia="Times New Roman" w:hAnsi="Calibri" w:cs="Calibri"/>
                <w:color w:val="000000"/>
                <w:sz w:val="20"/>
                <w:szCs w:val="20"/>
                <w:rPrChange w:id="1035" w:author="Lane, Stefanie" w:date="2023-09-07T11:15:00Z">
                  <w:rPr>
                    <w:ins w:id="1036" w:author="Lane, Stefanie" w:date="2023-09-07T11:15:00Z"/>
                  </w:rPr>
                </w:rPrChange>
              </w:rPr>
              <w:pPrChange w:id="1037"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72B535C3" w14:textId="77777777" w:rsidR="0058002F" w:rsidRPr="0058002F" w:rsidRDefault="0058002F" w:rsidP="0058002F">
            <w:pPr>
              <w:spacing w:after="0" w:line="240" w:lineRule="auto"/>
              <w:rPr>
                <w:ins w:id="1038" w:author="Lane, Stefanie" w:date="2023-09-07T11:15:00Z"/>
                <w:rFonts w:ascii="Times New Roman" w:eastAsia="Times New Roman" w:hAnsi="Times New Roman" w:cs="Times New Roman"/>
                <w:sz w:val="20"/>
                <w:szCs w:val="20"/>
                <w:rPrChange w:id="1039" w:author="Lane, Stefanie" w:date="2023-09-07T11:15:00Z">
                  <w:rPr>
                    <w:ins w:id="1040" w:author="Lane, Stefanie" w:date="2023-09-07T11:15:00Z"/>
                  </w:rPr>
                </w:rPrChange>
              </w:rPr>
              <w:pPrChange w:id="1041"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2CDC648A" w14:textId="77777777" w:rsidR="0058002F" w:rsidRPr="0058002F" w:rsidRDefault="0058002F" w:rsidP="0058002F">
            <w:pPr>
              <w:spacing w:after="0" w:line="240" w:lineRule="auto"/>
              <w:jc w:val="center"/>
              <w:rPr>
                <w:ins w:id="1042" w:author="Lane, Stefanie" w:date="2023-09-07T11:15:00Z"/>
                <w:rFonts w:ascii="Calibri" w:eastAsia="Times New Roman" w:hAnsi="Calibri" w:cs="Calibri"/>
                <w:color w:val="000000"/>
                <w:sz w:val="20"/>
                <w:szCs w:val="20"/>
                <w:rPrChange w:id="1043" w:author="Lane, Stefanie" w:date="2023-09-07T11:15:00Z">
                  <w:rPr>
                    <w:ins w:id="1044" w:author="Lane, Stefanie" w:date="2023-09-07T11:15:00Z"/>
                  </w:rPr>
                </w:rPrChange>
              </w:rPr>
              <w:pPrChange w:id="1045" w:author="Lane, Stefanie" w:date="2023-09-07T11:15:00Z">
                <w:pPr>
                  <w:jc w:val="center"/>
                </w:pPr>
              </w:pPrChange>
            </w:pPr>
            <w:ins w:id="1046" w:author="Lane, Stefanie" w:date="2023-09-07T11:15:00Z">
              <w:r w:rsidRPr="0058002F">
                <w:rPr>
                  <w:rFonts w:ascii="Calibri" w:eastAsia="Times New Roman" w:hAnsi="Calibri" w:cs="Calibri"/>
                  <w:color w:val="000000"/>
                  <w:sz w:val="20"/>
                  <w:szCs w:val="20"/>
                  <w:rPrChange w:id="1047" w:author="Lane, Stefanie" w:date="2023-09-07T11:15:00Z">
                    <w:rPr/>
                  </w:rPrChange>
                </w:rPr>
                <w:t> </w:t>
              </w:r>
            </w:ins>
          </w:p>
        </w:tc>
      </w:tr>
      <w:tr w:rsidR="0058002F" w:rsidRPr="0058002F" w14:paraId="25A84057" w14:textId="77777777" w:rsidTr="0058002F">
        <w:trPr>
          <w:divId w:val="494805520"/>
          <w:trHeight w:val="260"/>
          <w:ins w:id="1048"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794EC7E3" w14:textId="77777777" w:rsidR="0058002F" w:rsidRPr="0058002F" w:rsidRDefault="0058002F" w:rsidP="0058002F">
            <w:pPr>
              <w:spacing w:after="0" w:line="240" w:lineRule="auto"/>
              <w:rPr>
                <w:ins w:id="1049" w:author="Lane, Stefanie" w:date="2023-09-07T11:15:00Z"/>
                <w:rFonts w:ascii="Calibri" w:eastAsia="Times New Roman" w:hAnsi="Calibri" w:cs="Calibri"/>
                <w:color w:val="000000"/>
                <w:sz w:val="20"/>
                <w:szCs w:val="20"/>
                <w:rPrChange w:id="1050" w:author="Lane, Stefanie" w:date="2023-09-07T11:15:00Z">
                  <w:rPr>
                    <w:ins w:id="1051" w:author="Lane, Stefanie" w:date="2023-09-07T11:15:00Z"/>
                  </w:rPr>
                </w:rPrChange>
              </w:rPr>
              <w:pPrChange w:id="1052" w:author="Lane, Stefanie" w:date="2023-09-07T11:15:00Z">
                <w:pPr/>
              </w:pPrChange>
            </w:pPr>
          </w:p>
        </w:tc>
        <w:tc>
          <w:tcPr>
            <w:tcW w:w="2149" w:type="dxa"/>
            <w:tcBorders>
              <w:top w:val="nil"/>
              <w:left w:val="nil"/>
              <w:bottom w:val="nil"/>
              <w:right w:val="nil"/>
            </w:tcBorders>
            <w:shd w:val="clear" w:color="auto" w:fill="auto"/>
            <w:noWrap/>
            <w:vAlign w:val="bottom"/>
            <w:hideMark/>
          </w:tcPr>
          <w:p w14:paraId="5E574B9F" w14:textId="77777777" w:rsidR="0058002F" w:rsidRPr="0058002F" w:rsidRDefault="0058002F" w:rsidP="0058002F">
            <w:pPr>
              <w:spacing w:after="0" w:line="240" w:lineRule="auto"/>
              <w:rPr>
                <w:ins w:id="1053" w:author="Lane, Stefanie" w:date="2023-09-07T11:15:00Z"/>
                <w:rFonts w:ascii="Calibri" w:eastAsia="Times New Roman" w:hAnsi="Calibri" w:cs="Calibri"/>
                <w:i/>
                <w:iCs/>
                <w:color w:val="000000"/>
                <w:sz w:val="20"/>
                <w:szCs w:val="20"/>
                <w:rPrChange w:id="1054" w:author="Lane, Stefanie" w:date="2023-09-07T11:15:00Z">
                  <w:rPr>
                    <w:ins w:id="1055" w:author="Lane, Stefanie" w:date="2023-09-07T11:15:00Z"/>
                  </w:rPr>
                </w:rPrChange>
              </w:rPr>
              <w:pPrChange w:id="1056" w:author="Lane, Stefanie" w:date="2023-09-07T11:15:00Z">
                <w:pPr/>
              </w:pPrChange>
            </w:pPr>
            <w:ins w:id="1057" w:author="Lane, Stefanie" w:date="2023-09-07T11:15:00Z">
              <w:r w:rsidRPr="0058002F">
                <w:rPr>
                  <w:rFonts w:ascii="Calibri" w:eastAsia="Times New Roman" w:hAnsi="Calibri" w:cs="Calibri"/>
                  <w:i/>
                  <w:iCs/>
                  <w:color w:val="000000"/>
                  <w:sz w:val="20"/>
                  <w:szCs w:val="20"/>
                  <w:rPrChange w:id="1058" w:author="Lane, Stefanie" w:date="2023-09-07T11:15:00Z">
                    <w:rPr/>
                  </w:rPrChange>
                </w:rPr>
                <w:t>Sidalcea hendersonii</w:t>
              </w:r>
            </w:ins>
          </w:p>
        </w:tc>
        <w:tc>
          <w:tcPr>
            <w:tcW w:w="810" w:type="dxa"/>
            <w:tcBorders>
              <w:top w:val="nil"/>
              <w:left w:val="nil"/>
              <w:bottom w:val="nil"/>
              <w:right w:val="nil"/>
            </w:tcBorders>
            <w:shd w:val="clear" w:color="auto" w:fill="auto"/>
            <w:noWrap/>
            <w:vAlign w:val="bottom"/>
            <w:hideMark/>
          </w:tcPr>
          <w:p w14:paraId="55FCEBDA" w14:textId="77777777" w:rsidR="0058002F" w:rsidRPr="0058002F" w:rsidRDefault="0058002F" w:rsidP="0058002F">
            <w:pPr>
              <w:spacing w:after="0" w:line="240" w:lineRule="auto"/>
              <w:jc w:val="center"/>
              <w:rPr>
                <w:ins w:id="1059" w:author="Lane, Stefanie" w:date="2023-09-07T11:15:00Z"/>
                <w:rFonts w:ascii="Calibri" w:eastAsia="Times New Roman" w:hAnsi="Calibri" w:cs="Calibri"/>
                <w:color w:val="000000"/>
                <w:sz w:val="20"/>
                <w:szCs w:val="20"/>
                <w:rPrChange w:id="1060" w:author="Lane, Stefanie" w:date="2023-09-07T11:15:00Z">
                  <w:rPr>
                    <w:ins w:id="1061" w:author="Lane, Stefanie" w:date="2023-09-07T11:15:00Z"/>
                  </w:rPr>
                </w:rPrChange>
              </w:rPr>
              <w:pPrChange w:id="1062" w:author="Lane, Stefanie" w:date="2023-09-07T11:15:00Z">
                <w:pPr>
                  <w:jc w:val="center"/>
                </w:pPr>
              </w:pPrChange>
            </w:pPr>
            <w:ins w:id="1063" w:author="Lane, Stefanie" w:date="2023-09-07T11:15:00Z">
              <w:r w:rsidRPr="0058002F">
                <w:rPr>
                  <w:rFonts w:ascii="Calibri" w:eastAsia="Times New Roman" w:hAnsi="Calibri" w:cs="Calibri"/>
                  <w:color w:val="000000"/>
                  <w:sz w:val="20"/>
                  <w:szCs w:val="20"/>
                  <w:rPrChange w:id="1064" w:author="Lane, Stefanie" w:date="2023-09-07T11:15:00Z">
                    <w:rPr/>
                  </w:rPrChange>
                </w:rPr>
                <w:t>0.01</w:t>
              </w:r>
            </w:ins>
          </w:p>
        </w:tc>
        <w:tc>
          <w:tcPr>
            <w:tcW w:w="300" w:type="dxa"/>
            <w:tcBorders>
              <w:top w:val="nil"/>
              <w:left w:val="nil"/>
              <w:bottom w:val="nil"/>
              <w:right w:val="nil"/>
            </w:tcBorders>
            <w:shd w:val="clear" w:color="auto" w:fill="auto"/>
            <w:noWrap/>
            <w:vAlign w:val="bottom"/>
            <w:hideMark/>
          </w:tcPr>
          <w:p w14:paraId="62F0E2E9" w14:textId="77777777" w:rsidR="0058002F" w:rsidRPr="0058002F" w:rsidRDefault="0058002F" w:rsidP="0058002F">
            <w:pPr>
              <w:spacing w:after="0" w:line="240" w:lineRule="auto"/>
              <w:jc w:val="center"/>
              <w:rPr>
                <w:ins w:id="1065" w:author="Lane, Stefanie" w:date="2023-09-07T11:15:00Z"/>
                <w:rFonts w:ascii="Calibri" w:eastAsia="Times New Roman" w:hAnsi="Calibri" w:cs="Calibri"/>
                <w:color w:val="000000"/>
                <w:sz w:val="20"/>
                <w:szCs w:val="20"/>
                <w:rPrChange w:id="1066" w:author="Lane, Stefanie" w:date="2023-09-07T11:15:00Z">
                  <w:rPr>
                    <w:ins w:id="1067" w:author="Lane, Stefanie" w:date="2023-09-07T11:15:00Z"/>
                  </w:rPr>
                </w:rPrChange>
              </w:rPr>
              <w:pPrChange w:id="1068"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4E3DE0E1" w14:textId="77777777" w:rsidR="0058002F" w:rsidRPr="0058002F" w:rsidRDefault="0058002F" w:rsidP="0058002F">
            <w:pPr>
              <w:spacing w:after="0" w:line="240" w:lineRule="auto"/>
              <w:rPr>
                <w:ins w:id="1069" w:author="Lane, Stefanie" w:date="2023-09-07T11:15:00Z"/>
                <w:rFonts w:ascii="Times New Roman" w:eastAsia="Times New Roman" w:hAnsi="Times New Roman" w:cs="Times New Roman"/>
                <w:sz w:val="20"/>
                <w:szCs w:val="20"/>
                <w:rPrChange w:id="1070" w:author="Lane, Stefanie" w:date="2023-09-07T11:15:00Z">
                  <w:rPr>
                    <w:ins w:id="1071" w:author="Lane, Stefanie" w:date="2023-09-07T11:15:00Z"/>
                  </w:rPr>
                </w:rPrChange>
              </w:rPr>
              <w:pPrChange w:id="1072" w:author="Lane, Stefanie" w:date="2023-09-07T11:15:00Z">
                <w:pPr/>
              </w:pPrChange>
            </w:pPr>
          </w:p>
        </w:tc>
        <w:tc>
          <w:tcPr>
            <w:tcW w:w="751" w:type="dxa"/>
            <w:tcBorders>
              <w:top w:val="nil"/>
              <w:left w:val="nil"/>
              <w:bottom w:val="nil"/>
              <w:right w:val="nil"/>
            </w:tcBorders>
            <w:shd w:val="clear" w:color="auto" w:fill="auto"/>
            <w:noWrap/>
            <w:vAlign w:val="bottom"/>
            <w:hideMark/>
          </w:tcPr>
          <w:p w14:paraId="36E90895" w14:textId="77777777" w:rsidR="0058002F" w:rsidRPr="0058002F" w:rsidRDefault="0058002F" w:rsidP="0058002F">
            <w:pPr>
              <w:spacing w:after="0" w:line="240" w:lineRule="auto"/>
              <w:rPr>
                <w:ins w:id="1073" w:author="Lane, Stefanie" w:date="2023-09-07T11:15:00Z"/>
                <w:rFonts w:ascii="Times New Roman" w:eastAsia="Times New Roman" w:hAnsi="Times New Roman" w:cs="Times New Roman"/>
                <w:sz w:val="20"/>
                <w:szCs w:val="20"/>
                <w:rPrChange w:id="1074" w:author="Lane, Stefanie" w:date="2023-09-07T11:15:00Z">
                  <w:rPr>
                    <w:ins w:id="1075" w:author="Lane, Stefanie" w:date="2023-09-07T11:15:00Z"/>
                  </w:rPr>
                </w:rPrChange>
              </w:rPr>
              <w:pPrChange w:id="1076" w:author="Lane, Stefanie" w:date="2023-09-07T11:15:00Z">
                <w:pPr/>
              </w:pPrChange>
            </w:pPr>
          </w:p>
        </w:tc>
        <w:tc>
          <w:tcPr>
            <w:tcW w:w="262" w:type="dxa"/>
            <w:tcBorders>
              <w:top w:val="nil"/>
              <w:left w:val="nil"/>
              <w:bottom w:val="nil"/>
              <w:right w:val="nil"/>
            </w:tcBorders>
            <w:shd w:val="clear" w:color="auto" w:fill="auto"/>
            <w:noWrap/>
            <w:vAlign w:val="bottom"/>
            <w:hideMark/>
          </w:tcPr>
          <w:p w14:paraId="24FB04BD" w14:textId="77777777" w:rsidR="0058002F" w:rsidRPr="0058002F" w:rsidRDefault="0058002F" w:rsidP="0058002F">
            <w:pPr>
              <w:spacing w:after="0" w:line="240" w:lineRule="auto"/>
              <w:jc w:val="center"/>
              <w:rPr>
                <w:ins w:id="1077" w:author="Lane, Stefanie" w:date="2023-09-07T11:15:00Z"/>
                <w:rFonts w:ascii="Times New Roman" w:eastAsia="Times New Roman" w:hAnsi="Times New Roman" w:cs="Times New Roman"/>
                <w:sz w:val="20"/>
                <w:szCs w:val="20"/>
                <w:rPrChange w:id="1078" w:author="Lane, Stefanie" w:date="2023-09-07T11:15:00Z">
                  <w:rPr>
                    <w:ins w:id="1079" w:author="Lane, Stefanie" w:date="2023-09-07T11:15:00Z"/>
                  </w:rPr>
                </w:rPrChange>
              </w:rPr>
              <w:pPrChange w:id="1080"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4CF17A83" w14:textId="77777777" w:rsidR="0058002F" w:rsidRPr="0058002F" w:rsidRDefault="0058002F" w:rsidP="0058002F">
            <w:pPr>
              <w:spacing w:after="0" w:line="240" w:lineRule="auto"/>
              <w:rPr>
                <w:ins w:id="1081" w:author="Lane, Stefanie" w:date="2023-09-07T11:15:00Z"/>
                <w:rFonts w:ascii="Times New Roman" w:eastAsia="Times New Roman" w:hAnsi="Times New Roman" w:cs="Times New Roman"/>
                <w:sz w:val="20"/>
                <w:szCs w:val="20"/>
                <w:rPrChange w:id="1082" w:author="Lane, Stefanie" w:date="2023-09-07T11:15:00Z">
                  <w:rPr>
                    <w:ins w:id="1083" w:author="Lane, Stefanie" w:date="2023-09-07T11:15:00Z"/>
                  </w:rPr>
                </w:rPrChange>
              </w:rPr>
              <w:pPrChange w:id="1084"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66F5C1BD" w14:textId="77777777" w:rsidR="0058002F" w:rsidRPr="0058002F" w:rsidRDefault="0058002F" w:rsidP="0058002F">
            <w:pPr>
              <w:spacing w:after="0" w:line="240" w:lineRule="auto"/>
              <w:jc w:val="center"/>
              <w:rPr>
                <w:ins w:id="1085" w:author="Lane, Stefanie" w:date="2023-09-07T11:15:00Z"/>
                <w:rFonts w:ascii="Calibri" w:eastAsia="Times New Roman" w:hAnsi="Calibri" w:cs="Calibri"/>
                <w:color w:val="000000"/>
                <w:sz w:val="20"/>
                <w:szCs w:val="20"/>
                <w:rPrChange w:id="1086" w:author="Lane, Stefanie" w:date="2023-09-07T11:15:00Z">
                  <w:rPr>
                    <w:ins w:id="1087" w:author="Lane, Stefanie" w:date="2023-09-07T11:15:00Z"/>
                  </w:rPr>
                </w:rPrChange>
              </w:rPr>
              <w:pPrChange w:id="1088" w:author="Lane, Stefanie" w:date="2023-09-07T11:15:00Z">
                <w:pPr>
                  <w:jc w:val="center"/>
                </w:pPr>
              </w:pPrChange>
            </w:pPr>
            <w:ins w:id="1089" w:author="Lane, Stefanie" w:date="2023-09-07T11:15:00Z">
              <w:r w:rsidRPr="0058002F">
                <w:rPr>
                  <w:rFonts w:ascii="Calibri" w:eastAsia="Times New Roman" w:hAnsi="Calibri" w:cs="Calibri"/>
                  <w:color w:val="000000"/>
                  <w:sz w:val="20"/>
                  <w:szCs w:val="20"/>
                  <w:rPrChange w:id="1090" w:author="Lane, Stefanie" w:date="2023-09-07T11:15:00Z">
                    <w:rPr/>
                  </w:rPrChange>
                </w:rPr>
                <w:t> </w:t>
              </w:r>
            </w:ins>
          </w:p>
        </w:tc>
      </w:tr>
      <w:tr w:rsidR="0058002F" w:rsidRPr="0058002F" w14:paraId="0DFE7137" w14:textId="77777777" w:rsidTr="0058002F">
        <w:trPr>
          <w:divId w:val="494805520"/>
          <w:trHeight w:val="260"/>
          <w:ins w:id="1091"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5DA6874C" w14:textId="77777777" w:rsidR="0058002F" w:rsidRPr="0058002F" w:rsidRDefault="0058002F" w:rsidP="0058002F">
            <w:pPr>
              <w:spacing w:after="0" w:line="240" w:lineRule="auto"/>
              <w:rPr>
                <w:ins w:id="1092" w:author="Lane, Stefanie" w:date="2023-09-07T11:15:00Z"/>
                <w:rFonts w:ascii="Calibri" w:eastAsia="Times New Roman" w:hAnsi="Calibri" w:cs="Calibri"/>
                <w:color w:val="000000"/>
                <w:sz w:val="20"/>
                <w:szCs w:val="20"/>
                <w:rPrChange w:id="1093" w:author="Lane, Stefanie" w:date="2023-09-07T11:15:00Z">
                  <w:rPr>
                    <w:ins w:id="1094" w:author="Lane, Stefanie" w:date="2023-09-07T11:15:00Z"/>
                  </w:rPr>
                </w:rPrChange>
              </w:rPr>
              <w:pPrChange w:id="1095"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8A14F31" w14:textId="77777777" w:rsidR="0058002F" w:rsidRPr="0058002F" w:rsidRDefault="0058002F" w:rsidP="0058002F">
            <w:pPr>
              <w:spacing w:after="0" w:line="240" w:lineRule="auto"/>
              <w:rPr>
                <w:ins w:id="1096" w:author="Lane, Stefanie" w:date="2023-09-07T11:15:00Z"/>
                <w:rFonts w:ascii="Calibri" w:eastAsia="Times New Roman" w:hAnsi="Calibri" w:cs="Calibri"/>
                <w:i/>
                <w:iCs/>
                <w:sz w:val="20"/>
                <w:szCs w:val="20"/>
                <w:rPrChange w:id="1097" w:author="Lane, Stefanie" w:date="2023-09-07T11:15:00Z">
                  <w:rPr>
                    <w:ins w:id="1098" w:author="Lane, Stefanie" w:date="2023-09-07T11:15:00Z"/>
                  </w:rPr>
                </w:rPrChange>
              </w:rPr>
              <w:pPrChange w:id="1099" w:author="Lane, Stefanie" w:date="2023-09-07T11:15:00Z">
                <w:pPr/>
              </w:pPrChange>
            </w:pPr>
            <w:ins w:id="1100" w:author="Lane, Stefanie" w:date="2023-09-07T11:15:00Z">
              <w:r w:rsidRPr="0058002F">
                <w:rPr>
                  <w:rFonts w:ascii="Calibri" w:eastAsia="Times New Roman" w:hAnsi="Calibri" w:cs="Calibri"/>
                  <w:i/>
                  <w:iCs/>
                  <w:sz w:val="20"/>
                  <w:szCs w:val="20"/>
                  <w:rPrChange w:id="1101" w:author="Lane, Stefanie" w:date="2023-09-07T11:15:00Z">
                    <w:rPr/>
                  </w:rPrChange>
                </w:rPr>
                <w:t>Hordeum brachyantherum</w:t>
              </w:r>
            </w:ins>
          </w:p>
        </w:tc>
        <w:tc>
          <w:tcPr>
            <w:tcW w:w="810" w:type="dxa"/>
            <w:tcBorders>
              <w:top w:val="single" w:sz="4" w:space="0" w:color="auto"/>
              <w:left w:val="nil"/>
              <w:bottom w:val="single" w:sz="4" w:space="0" w:color="auto"/>
              <w:right w:val="nil"/>
            </w:tcBorders>
            <w:shd w:val="clear" w:color="auto" w:fill="auto"/>
            <w:noWrap/>
            <w:vAlign w:val="bottom"/>
            <w:hideMark/>
          </w:tcPr>
          <w:p w14:paraId="3F67E9CF" w14:textId="77777777" w:rsidR="0058002F" w:rsidRPr="0058002F" w:rsidRDefault="0058002F" w:rsidP="0058002F">
            <w:pPr>
              <w:spacing w:after="0" w:line="240" w:lineRule="auto"/>
              <w:jc w:val="center"/>
              <w:rPr>
                <w:ins w:id="1102" w:author="Lane, Stefanie" w:date="2023-09-07T11:15:00Z"/>
                <w:rFonts w:ascii="Calibri" w:eastAsia="Times New Roman" w:hAnsi="Calibri" w:cs="Calibri"/>
                <w:color w:val="000000"/>
                <w:sz w:val="20"/>
                <w:szCs w:val="20"/>
                <w:rPrChange w:id="1103" w:author="Lane, Stefanie" w:date="2023-09-07T11:15:00Z">
                  <w:rPr>
                    <w:ins w:id="1104" w:author="Lane, Stefanie" w:date="2023-09-07T11:15:00Z"/>
                  </w:rPr>
                </w:rPrChange>
              </w:rPr>
              <w:pPrChange w:id="1105" w:author="Lane, Stefanie" w:date="2023-09-07T11:15:00Z">
                <w:pPr>
                  <w:jc w:val="center"/>
                </w:pPr>
              </w:pPrChange>
            </w:pPr>
            <w:ins w:id="1106" w:author="Lane, Stefanie" w:date="2023-09-07T11:15:00Z">
              <w:r w:rsidRPr="0058002F">
                <w:rPr>
                  <w:rFonts w:ascii="Calibri" w:eastAsia="Times New Roman" w:hAnsi="Calibri" w:cs="Calibri"/>
                  <w:color w:val="000000"/>
                  <w:sz w:val="20"/>
                  <w:szCs w:val="20"/>
                  <w:rPrChange w:id="1107" w:author="Lane, Stefanie" w:date="2023-09-07T11:15:00Z">
                    <w:rPr/>
                  </w:rPrChange>
                </w:rPr>
                <w:t>0.02</w:t>
              </w:r>
            </w:ins>
          </w:p>
        </w:tc>
        <w:tc>
          <w:tcPr>
            <w:tcW w:w="300" w:type="dxa"/>
            <w:tcBorders>
              <w:top w:val="nil"/>
              <w:left w:val="nil"/>
              <w:bottom w:val="nil"/>
              <w:right w:val="nil"/>
            </w:tcBorders>
            <w:shd w:val="clear" w:color="auto" w:fill="auto"/>
            <w:noWrap/>
            <w:vAlign w:val="bottom"/>
            <w:hideMark/>
          </w:tcPr>
          <w:p w14:paraId="10819054" w14:textId="77777777" w:rsidR="0058002F" w:rsidRPr="0058002F" w:rsidRDefault="0058002F" w:rsidP="0058002F">
            <w:pPr>
              <w:spacing w:after="0" w:line="240" w:lineRule="auto"/>
              <w:jc w:val="center"/>
              <w:rPr>
                <w:ins w:id="1108" w:author="Lane, Stefanie" w:date="2023-09-07T11:15:00Z"/>
                <w:rFonts w:ascii="Calibri" w:eastAsia="Times New Roman" w:hAnsi="Calibri" w:cs="Calibri"/>
                <w:color w:val="000000"/>
                <w:sz w:val="20"/>
                <w:szCs w:val="20"/>
                <w:rPrChange w:id="1109" w:author="Lane, Stefanie" w:date="2023-09-07T11:15:00Z">
                  <w:rPr>
                    <w:ins w:id="1110" w:author="Lane, Stefanie" w:date="2023-09-07T11:15:00Z"/>
                  </w:rPr>
                </w:rPrChange>
              </w:rPr>
              <w:pPrChange w:id="1111"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558AB018" w14:textId="77777777" w:rsidR="0058002F" w:rsidRPr="0058002F" w:rsidRDefault="0058002F" w:rsidP="0058002F">
            <w:pPr>
              <w:spacing w:after="0" w:line="240" w:lineRule="auto"/>
              <w:rPr>
                <w:ins w:id="1112" w:author="Lane, Stefanie" w:date="2023-09-07T11:15:00Z"/>
                <w:rFonts w:ascii="Times New Roman" w:eastAsia="Times New Roman" w:hAnsi="Times New Roman" w:cs="Times New Roman"/>
                <w:sz w:val="20"/>
                <w:szCs w:val="20"/>
                <w:rPrChange w:id="1113" w:author="Lane, Stefanie" w:date="2023-09-07T11:15:00Z">
                  <w:rPr>
                    <w:ins w:id="1114" w:author="Lane, Stefanie" w:date="2023-09-07T11:15:00Z"/>
                  </w:rPr>
                </w:rPrChange>
              </w:rPr>
              <w:pPrChange w:id="1115" w:author="Lane, Stefanie" w:date="2023-09-07T11:15:00Z">
                <w:pPr/>
              </w:pPrChange>
            </w:pPr>
          </w:p>
        </w:tc>
        <w:tc>
          <w:tcPr>
            <w:tcW w:w="751" w:type="dxa"/>
            <w:tcBorders>
              <w:top w:val="nil"/>
              <w:left w:val="nil"/>
              <w:bottom w:val="nil"/>
              <w:right w:val="nil"/>
            </w:tcBorders>
            <w:shd w:val="clear" w:color="auto" w:fill="auto"/>
            <w:noWrap/>
            <w:vAlign w:val="bottom"/>
            <w:hideMark/>
          </w:tcPr>
          <w:p w14:paraId="449270CB" w14:textId="77777777" w:rsidR="0058002F" w:rsidRPr="0058002F" w:rsidRDefault="0058002F" w:rsidP="0058002F">
            <w:pPr>
              <w:spacing w:after="0" w:line="240" w:lineRule="auto"/>
              <w:rPr>
                <w:ins w:id="1116" w:author="Lane, Stefanie" w:date="2023-09-07T11:15:00Z"/>
                <w:rFonts w:ascii="Times New Roman" w:eastAsia="Times New Roman" w:hAnsi="Times New Roman" w:cs="Times New Roman"/>
                <w:sz w:val="20"/>
                <w:szCs w:val="20"/>
                <w:rPrChange w:id="1117" w:author="Lane, Stefanie" w:date="2023-09-07T11:15:00Z">
                  <w:rPr>
                    <w:ins w:id="1118" w:author="Lane, Stefanie" w:date="2023-09-07T11:15:00Z"/>
                  </w:rPr>
                </w:rPrChange>
              </w:rPr>
              <w:pPrChange w:id="1119" w:author="Lane, Stefanie" w:date="2023-09-07T11:15:00Z">
                <w:pPr/>
              </w:pPrChange>
            </w:pPr>
          </w:p>
        </w:tc>
        <w:tc>
          <w:tcPr>
            <w:tcW w:w="262" w:type="dxa"/>
            <w:tcBorders>
              <w:top w:val="nil"/>
              <w:left w:val="nil"/>
              <w:bottom w:val="nil"/>
              <w:right w:val="nil"/>
            </w:tcBorders>
            <w:shd w:val="clear" w:color="auto" w:fill="auto"/>
            <w:noWrap/>
            <w:vAlign w:val="bottom"/>
            <w:hideMark/>
          </w:tcPr>
          <w:p w14:paraId="40FE010D" w14:textId="77777777" w:rsidR="0058002F" w:rsidRPr="0058002F" w:rsidRDefault="0058002F" w:rsidP="0058002F">
            <w:pPr>
              <w:spacing w:after="0" w:line="240" w:lineRule="auto"/>
              <w:jc w:val="center"/>
              <w:rPr>
                <w:ins w:id="1120" w:author="Lane, Stefanie" w:date="2023-09-07T11:15:00Z"/>
                <w:rFonts w:ascii="Times New Roman" w:eastAsia="Times New Roman" w:hAnsi="Times New Roman" w:cs="Times New Roman"/>
                <w:sz w:val="20"/>
                <w:szCs w:val="20"/>
                <w:rPrChange w:id="1121" w:author="Lane, Stefanie" w:date="2023-09-07T11:15:00Z">
                  <w:rPr>
                    <w:ins w:id="1122" w:author="Lane, Stefanie" w:date="2023-09-07T11:15:00Z"/>
                  </w:rPr>
                </w:rPrChange>
              </w:rPr>
              <w:pPrChange w:id="1123"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6B7B1960" w14:textId="77777777" w:rsidR="0058002F" w:rsidRPr="0058002F" w:rsidRDefault="0058002F" w:rsidP="0058002F">
            <w:pPr>
              <w:spacing w:after="0" w:line="240" w:lineRule="auto"/>
              <w:rPr>
                <w:ins w:id="1124" w:author="Lane, Stefanie" w:date="2023-09-07T11:15:00Z"/>
                <w:rFonts w:ascii="Times New Roman" w:eastAsia="Times New Roman" w:hAnsi="Times New Roman" w:cs="Times New Roman"/>
                <w:sz w:val="20"/>
                <w:szCs w:val="20"/>
                <w:rPrChange w:id="1125" w:author="Lane, Stefanie" w:date="2023-09-07T11:15:00Z">
                  <w:rPr>
                    <w:ins w:id="1126" w:author="Lane, Stefanie" w:date="2023-09-07T11:15:00Z"/>
                  </w:rPr>
                </w:rPrChange>
              </w:rPr>
              <w:pPrChange w:id="1127"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6C8966EB" w14:textId="77777777" w:rsidR="0058002F" w:rsidRPr="0058002F" w:rsidRDefault="0058002F" w:rsidP="0058002F">
            <w:pPr>
              <w:spacing w:after="0" w:line="240" w:lineRule="auto"/>
              <w:jc w:val="center"/>
              <w:rPr>
                <w:ins w:id="1128" w:author="Lane, Stefanie" w:date="2023-09-07T11:15:00Z"/>
                <w:rFonts w:ascii="Calibri" w:eastAsia="Times New Roman" w:hAnsi="Calibri" w:cs="Calibri"/>
                <w:color w:val="000000"/>
                <w:sz w:val="20"/>
                <w:szCs w:val="20"/>
                <w:rPrChange w:id="1129" w:author="Lane, Stefanie" w:date="2023-09-07T11:15:00Z">
                  <w:rPr>
                    <w:ins w:id="1130" w:author="Lane, Stefanie" w:date="2023-09-07T11:15:00Z"/>
                  </w:rPr>
                </w:rPrChange>
              </w:rPr>
              <w:pPrChange w:id="1131" w:author="Lane, Stefanie" w:date="2023-09-07T11:15:00Z">
                <w:pPr>
                  <w:jc w:val="center"/>
                </w:pPr>
              </w:pPrChange>
            </w:pPr>
            <w:ins w:id="1132" w:author="Lane, Stefanie" w:date="2023-09-07T11:15:00Z">
              <w:r w:rsidRPr="0058002F">
                <w:rPr>
                  <w:rFonts w:ascii="Calibri" w:eastAsia="Times New Roman" w:hAnsi="Calibri" w:cs="Calibri"/>
                  <w:color w:val="000000"/>
                  <w:sz w:val="20"/>
                  <w:szCs w:val="20"/>
                  <w:rPrChange w:id="1133" w:author="Lane, Stefanie" w:date="2023-09-07T11:15:00Z">
                    <w:rPr/>
                  </w:rPrChange>
                </w:rPr>
                <w:t> </w:t>
              </w:r>
            </w:ins>
          </w:p>
        </w:tc>
      </w:tr>
      <w:tr w:rsidR="0058002F" w:rsidRPr="0058002F" w14:paraId="77FFF6A2" w14:textId="77777777" w:rsidTr="0058002F">
        <w:trPr>
          <w:divId w:val="494805520"/>
          <w:trHeight w:val="270"/>
          <w:ins w:id="1134"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615F9F6E" w14:textId="77777777" w:rsidR="0058002F" w:rsidRPr="0058002F" w:rsidRDefault="0058002F" w:rsidP="0058002F">
            <w:pPr>
              <w:spacing w:after="0" w:line="240" w:lineRule="auto"/>
              <w:rPr>
                <w:ins w:id="1135" w:author="Lane, Stefanie" w:date="2023-09-07T11:15:00Z"/>
                <w:rFonts w:ascii="Calibri" w:eastAsia="Times New Roman" w:hAnsi="Calibri" w:cs="Calibri"/>
                <w:color w:val="000000"/>
                <w:sz w:val="20"/>
                <w:szCs w:val="20"/>
                <w:rPrChange w:id="1136" w:author="Lane, Stefanie" w:date="2023-09-07T11:15:00Z">
                  <w:rPr>
                    <w:ins w:id="1137" w:author="Lane, Stefanie" w:date="2023-09-07T11:15:00Z"/>
                  </w:rPr>
                </w:rPrChange>
              </w:rPr>
              <w:pPrChange w:id="1138" w:author="Lane, Stefanie" w:date="2023-09-07T11:15:00Z">
                <w:pPr/>
              </w:pPrChange>
            </w:pPr>
          </w:p>
        </w:tc>
        <w:tc>
          <w:tcPr>
            <w:tcW w:w="2149" w:type="dxa"/>
            <w:tcBorders>
              <w:top w:val="nil"/>
              <w:left w:val="nil"/>
              <w:bottom w:val="single" w:sz="8" w:space="0" w:color="auto"/>
              <w:right w:val="nil"/>
            </w:tcBorders>
            <w:shd w:val="clear" w:color="auto" w:fill="auto"/>
            <w:noWrap/>
            <w:vAlign w:val="bottom"/>
            <w:hideMark/>
          </w:tcPr>
          <w:p w14:paraId="2C742949" w14:textId="77777777" w:rsidR="0058002F" w:rsidRPr="0058002F" w:rsidRDefault="0058002F" w:rsidP="0058002F">
            <w:pPr>
              <w:spacing w:after="0" w:line="240" w:lineRule="auto"/>
              <w:rPr>
                <w:ins w:id="1139" w:author="Lane, Stefanie" w:date="2023-09-07T11:15:00Z"/>
                <w:rFonts w:ascii="Calibri" w:eastAsia="Times New Roman" w:hAnsi="Calibri" w:cs="Calibri"/>
                <w:i/>
                <w:iCs/>
                <w:sz w:val="20"/>
                <w:szCs w:val="20"/>
                <w:rPrChange w:id="1140" w:author="Lane, Stefanie" w:date="2023-09-07T11:15:00Z">
                  <w:rPr>
                    <w:ins w:id="1141" w:author="Lane, Stefanie" w:date="2023-09-07T11:15:00Z"/>
                  </w:rPr>
                </w:rPrChange>
              </w:rPr>
              <w:pPrChange w:id="1142" w:author="Lane, Stefanie" w:date="2023-09-07T11:15:00Z">
                <w:pPr/>
              </w:pPrChange>
            </w:pPr>
            <w:ins w:id="1143" w:author="Lane, Stefanie" w:date="2023-09-07T11:15:00Z">
              <w:r w:rsidRPr="0058002F">
                <w:rPr>
                  <w:rFonts w:ascii="Calibri" w:eastAsia="Times New Roman" w:hAnsi="Calibri" w:cs="Calibri"/>
                  <w:i/>
                  <w:iCs/>
                  <w:sz w:val="20"/>
                  <w:szCs w:val="20"/>
                  <w:rPrChange w:id="1144" w:author="Lane, Stefanie" w:date="2023-09-07T11:15:00Z">
                    <w:rPr/>
                  </w:rPrChange>
                </w:rPr>
                <w:t>Deschampsia caespitosa</w:t>
              </w:r>
            </w:ins>
          </w:p>
        </w:tc>
        <w:tc>
          <w:tcPr>
            <w:tcW w:w="810" w:type="dxa"/>
            <w:tcBorders>
              <w:top w:val="nil"/>
              <w:left w:val="nil"/>
              <w:bottom w:val="single" w:sz="8" w:space="0" w:color="auto"/>
              <w:right w:val="nil"/>
            </w:tcBorders>
            <w:shd w:val="clear" w:color="auto" w:fill="auto"/>
            <w:noWrap/>
            <w:vAlign w:val="bottom"/>
            <w:hideMark/>
          </w:tcPr>
          <w:p w14:paraId="7F60A5B0" w14:textId="77777777" w:rsidR="0058002F" w:rsidRPr="0058002F" w:rsidRDefault="0058002F" w:rsidP="0058002F">
            <w:pPr>
              <w:spacing w:after="0" w:line="240" w:lineRule="auto"/>
              <w:jc w:val="center"/>
              <w:rPr>
                <w:ins w:id="1145" w:author="Lane, Stefanie" w:date="2023-09-07T11:15:00Z"/>
                <w:rFonts w:ascii="Calibri" w:eastAsia="Times New Roman" w:hAnsi="Calibri" w:cs="Calibri"/>
                <w:color w:val="000000"/>
                <w:sz w:val="20"/>
                <w:szCs w:val="20"/>
                <w:rPrChange w:id="1146" w:author="Lane, Stefanie" w:date="2023-09-07T11:15:00Z">
                  <w:rPr>
                    <w:ins w:id="1147" w:author="Lane, Stefanie" w:date="2023-09-07T11:15:00Z"/>
                  </w:rPr>
                </w:rPrChange>
              </w:rPr>
              <w:pPrChange w:id="1148" w:author="Lane, Stefanie" w:date="2023-09-07T11:15:00Z">
                <w:pPr>
                  <w:jc w:val="center"/>
                </w:pPr>
              </w:pPrChange>
            </w:pPr>
            <w:ins w:id="1149" w:author="Lane, Stefanie" w:date="2023-09-07T11:15:00Z">
              <w:r w:rsidRPr="0058002F">
                <w:rPr>
                  <w:rFonts w:ascii="Calibri" w:eastAsia="Times New Roman" w:hAnsi="Calibri" w:cs="Calibri"/>
                  <w:color w:val="000000"/>
                  <w:sz w:val="20"/>
                  <w:szCs w:val="20"/>
                  <w:rPrChange w:id="1150" w:author="Lane, Stefanie" w:date="2023-09-07T11:15:00Z">
                    <w:rPr/>
                  </w:rPrChange>
                </w:rPr>
                <w:t>0.05</w:t>
              </w:r>
            </w:ins>
          </w:p>
        </w:tc>
        <w:tc>
          <w:tcPr>
            <w:tcW w:w="300" w:type="dxa"/>
            <w:tcBorders>
              <w:top w:val="nil"/>
              <w:left w:val="nil"/>
              <w:bottom w:val="single" w:sz="8" w:space="0" w:color="auto"/>
              <w:right w:val="nil"/>
            </w:tcBorders>
            <w:shd w:val="clear" w:color="auto" w:fill="auto"/>
            <w:noWrap/>
            <w:vAlign w:val="bottom"/>
            <w:hideMark/>
          </w:tcPr>
          <w:p w14:paraId="39C15EC7" w14:textId="77777777" w:rsidR="0058002F" w:rsidRPr="0058002F" w:rsidRDefault="0058002F" w:rsidP="0058002F">
            <w:pPr>
              <w:spacing w:after="0" w:line="240" w:lineRule="auto"/>
              <w:rPr>
                <w:ins w:id="1151" w:author="Lane, Stefanie" w:date="2023-09-07T11:15:00Z"/>
                <w:rFonts w:ascii="Calibri" w:eastAsia="Times New Roman" w:hAnsi="Calibri" w:cs="Calibri"/>
                <w:color w:val="000000"/>
                <w:sz w:val="20"/>
                <w:szCs w:val="20"/>
                <w:rPrChange w:id="1152" w:author="Lane, Stefanie" w:date="2023-09-07T11:15:00Z">
                  <w:rPr>
                    <w:ins w:id="1153" w:author="Lane, Stefanie" w:date="2023-09-07T11:15:00Z"/>
                  </w:rPr>
                </w:rPrChange>
              </w:rPr>
              <w:pPrChange w:id="1154" w:author="Lane, Stefanie" w:date="2023-09-07T11:15:00Z">
                <w:pPr/>
              </w:pPrChange>
            </w:pPr>
            <w:ins w:id="1155" w:author="Lane, Stefanie" w:date="2023-09-07T11:15:00Z">
              <w:r w:rsidRPr="0058002F">
                <w:rPr>
                  <w:rFonts w:ascii="Calibri" w:eastAsia="Times New Roman" w:hAnsi="Calibri" w:cs="Calibri"/>
                  <w:color w:val="000000"/>
                  <w:sz w:val="20"/>
                  <w:szCs w:val="20"/>
                  <w:rPrChange w:id="1156" w:author="Lane, Stefanie" w:date="2023-09-07T11:15:00Z">
                    <w:rPr/>
                  </w:rPrChange>
                </w:rPr>
                <w:t> </w:t>
              </w:r>
            </w:ins>
          </w:p>
        </w:tc>
        <w:tc>
          <w:tcPr>
            <w:tcW w:w="2189" w:type="dxa"/>
            <w:tcBorders>
              <w:top w:val="nil"/>
              <w:left w:val="nil"/>
              <w:bottom w:val="single" w:sz="8" w:space="0" w:color="auto"/>
              <w:right w:val="nil"/>
            </w:tcBorders>
            <w:shd w:val="clear" w:color="auto" w:fill="auto"/>
            <w:noWrap/>
            <w:vAlign w:val="bottom"/>
            <w:hideMark/>
          </w:tcPr>
          <w:p w14:paraId="4A5DCC4A" w14:textId="77777777" w:rsidR="0058002F" w:rsidRPr="0058002F" w:rsidRDefault="0058002F" w:rsidP="0058002F">
            <w:pPr>
              <w:spacing w:after="0" w:line="240" w:lineRule="auto"/>
              <w:rPr>
                <w:ins w:id="1157" w:author="Lane, Stefanie" w:date="2023-09-07T11:15:00Z"/>
                <w:rFonts w:ascii="Calibri" w:eastAsia="Times New Roman" w:hAnsi="Calibri" w:cs="Calibri"/>
                <w:color w:val="000000"/>
                <w:sz w:val="20"/>
                <w:szCs w:val="20"/>
                <w:rPrChange w:id="1158" w:author="Lane, Stefanie" w:date="2023-09-07T11:15:00Z">
                  <w:rPr>
                    <w:ins w:id="1159" w:author="Lane, Stefanie" w:date="2023-09-07T11:15:00Z"/>
                  </w:rPr>
                </w:rPrChange>
              </w:rPr>
              <w:pPrChange w:id="1160" w:author="Lane, Stefanie" w:date="2023-09-07T11:15:00Z">
                <w:pPr/>
              </w:pPrChange>
            </w:pPr>
            <w:ins w:id="1161" w:author="Lane, Stefanie" w:date="2023-09-07T11:15:00Z">
              <w:r w:rsidRPr="0058002F">
                <w:rPr>
                  <w:rFonts w:ascii="Calibri" w:eastAsia="Times New Roman" w:hAnsi="Calibri" w:cs="Calibri"/>
                  <w:color w:val="000000"/>
                  <w:sz w:val="20"/>
                  <w:szCs w:val="20"/>
                  <w:rPrChange w:id="1162" w:author="Lane, Stefanie" w:date="2023-09-07T11:15:00Z">
                    <w:rPr/>
                  </w:rPrChange>
                </w:rPr>
                <w:t> </w:t>
              </w:r>
            </w:ins>
          </w:p>
        </w:tc>
        <w:tc>
          <w:tcPr>
            <w:tcW w:w="751" w:type="dxa"/>
            <w:tcBorders>
              <w:top w:val="nil"/>
              <w:left w:val="nil"/>
              <w:bottom w:val="single" w:sz="8" w:space="0" w:color="auto"/>
              <w:right w:val="nil"/>
            </w:tcBorders>
            <w:shd w:val="clear" w:color="auto" w:fill="auto"/>
            <w:noWrap/>
            <w:vAlign w:val="bottom"/>
            <w:hideMark/>
          </w:tcPr>
          <w:p w14:paraId="0B72FE1D" w14:textId="77777777" w:rsidR="0058002F" w:rsidRPr="0058002F" w:rsidRDefault="0058002F" w:rsidP="0058002F">
            <w:pPr>
              <w:spacing w:after="0" w:line="240" w:lineRule="auto"/>
              <w:jc w:val="center"/>
              <w:rPr>
                <w:ins w:id="1163" w:author="Lane, Stefanie" w:date="2023-09-07T11:15:00Z"/>
                <w:rFonts w:ascii="Calibri" w:eastAsia="Times New Roman" w:hAnsi="Calibri" w:cs="Calibri"/>
                <w:color w:val="000000"/>
                <w:sz w:val="20"/>
                <w:szCs w:val="20"/>
                <w:rPrChange w:id="1164" w:author="Lane, Stefanie" w:date="2023-09-07T11:15:00Z">
                  <w:rPr>
                    <w:ins w:id="1165" w:author="Lane, Stefanie" w:date="2023-09-07T11:15:00Z"/>
                  </w:rPr>
                </w:rPrChange>
              </w:rPr>
              <w:pPrChange w:id="1166" w:author="Lane, Stefanie" w:date="2023-09-07T11:15:00Z">
                <w:pPr>
                  <w:jc w:val="center"/>
                </w:pPr>
              </w:pPrChange>
            </w:pPr>
            <w:ins w:id="1167" w:author="Lane, Stefanie" w:date="2023-09-07T11:15:00Z">
              <w:r w:rsidRPr="0058002F">
                <w:rPr>
                  <w:rFonts w:ascii="Calibri" w:eastAsia="Times New Roman" w:hAnsi="Calibri" w:cs="Calibri"/>
                  <w:color w:val="000000"/>
                  <w:sz w:val="20"/>
                  <w:szCs w:val="20"/>
                  <w:rPrChange w:id="1168" w:author="Lane, Stefanie" w:date="2023-09-07T11:15:00Z">
                    <w:rPr/>
                  </w:rPrChange>
                </w:rPr>
                <w:t> </w:t>
              </w:r>
            </w:ins>
          </w:p>
        </w:tc>
        <w:tc>
          <w:tcPr>
            <w:tcW w:w="262" w:type="dxa"/>
            <w:tcBorders>
              <w:top w:val="nil"/>
              <w:left w:val="nil"/>
              <w:bottom w:val="single" w:sz="8" w:space="0" w:color="auto"/>
              <w:right w:val="nil"/>
            </w:tcBorders>
            <w:shd w:val="clear" w:color="auto" w:fill="auto"/>
            <w:noWrap/>
            <w:vAlign w:val="bottom"/>
            <w:hideMark/>
          </w:tcPr>
          <w:p w14:paraId="558B6019" w14:textId="77777777" w:rsidR="0058002F" w:rsidRPr="0058002F" w:rsidRDefault="0058002F" w:rsidP="0058002F">
            <w:pPr>
              <w:spacing w:after="0" w:line="240" w:lineRule="auto"/>
              <w:rPr>
                <w:ins w:id="1169" w:author="Lane, Stefanie" w:date="2023-09-07T11:15:00Z"/>
                <w:rFonts w:ascii="Calibri" w:eastAsia="Times New Roman" w:hAnsi="Calibri" w:cs="Calibri"/>
                <w:color w:val="000000"/>
                <w:sz w:val="20"/>
                <w:szCs w:val="20"/>
                <w:rPrChange w:id="1170" w:author="Lane, Stefanie" w:date="2023-09-07T11:15:00Z">
                  <w:rPr>
                    <w:ins w:id="1171" w:author="Lane, Stefanie" w:date="2023-09-07T11:15:00Z"/>
                  </w:rPr>
                </w:rPrChange>
              </w:rPr>
              <w:pPrChange w:id="1172" w:author="Lane, Stefanie" w:date="2023-09-07T11:15:00Z">
                <w:pPr/>
              </w:pPrChange>
            </w:pPr>
            <w:ins w:id="1173" w:author="Lane, Stefanie" w:date="2023-09-07T11:15:00Z">
              <w:r w:rsidRPr="0058002F">
                <w:rPr>
                  <w:rFonts w:ascii="Calibri" w:eastAsia="Times New Roman" w:hAnsi="Calibri" w:cs="Calibri"/>
                  <w:color w:val="000000"/>
                  <w:sz w:val="20"/>
                  <w:szCs w:val="20"/>
                  <w:rPrChange w:id="1174" w:author="Lane, Stefanie" w:date="2023-09-07T11:15:00Z">
                    <w:rPr/>
                  </w:rPrChange>
                </w:rPr>
                <w:t> </w:t>
              </w:r>
            </w:ins>
          </w:p>
        </w:tc>
        <w:tc>
          <w:tcPr>
            <w:tcW w:w="2007" w:type="dxa"/>
            <w:tcBorders>
              <w:top w:val="nil"/>
              <w:left w:val="nil"/>
              <w:bottom w:val="single" w:sz="8" w:space="0" w:color="auto"/>
              <w:right w:val="nil"/>
            </w:tcBorders>
            <w:shd w:val="clear" w:color="auto" w:fill="auto"/>
            <w:noWrap/>
            <w:vAlign w:val="bottom"/>
            <w:hideMark/>
          </w:tcPr>
          <w:p w14:paraId="5EF27672" w14:textId="77777777" w:rsidR="0058002F" w:rsidRPr="0058002F" w:rsidRDefault="0058002F" w:rsidP="0058002F">
            <w:pPr>
              <w:spacing w:after="0" w:line="240" w:lineRule="auto"/>
              <w:rPr>
                <w:ins w:id="1175" w:author="Lane, Stefanie" w:date="2023-09-07T11:15:00Z"/>
                <w:rFonts w:ascii="Calibri" w:eastAsia="Times New Roman" w:hAnsi="Calibri" w:cs="Calibri"/>
                <w:i/>
                <w:iCs/>
                <w:color w:val="000000"/>
                <w:sz w:val="20"/>
                <w:szCs w:val="20"/>
                <w:rPrChange w:id="1176" w:author="Lane, Stefanie" w:date="2023-09-07T11:15:00Z">
                  <w:rPr>
                    <w:ins w:id="1177" w:author="Lane, Stefanie" w:date="2023-09-07T11:15:00Z"/>
                  </w:rPr>
                </w:rPrChange>
              </w:rPr>
              <w:pPrChange w:id="1178" w:author="Lane, Stefanie" w:date="2023-09-07T11:15:00Z">
                <w:pPr/>
              </w:pPrChange>
            </w:pPr>
            <w:ins w:id="1179" w:author="Lane, Stefanie" w:date="2023-09-07T11:15:00Z">
              <w:r w:rsidRPr="0058002F">
                <w:rPr>
                  <w:rFonts w:ascii="Calibri" w:eastAsia="Times New Roman" w:hAnsi="Calibri" w:cs="Calibri"/>
                  <w:i/>
                  <w:iCs/>
                  <w:color w:val="000000"/>
                  <w:sz w:val="20"/>
                  <w:szCs w:val="20"/>
                  <w:rPrChange w:id="1180" w:author="Lane, Stefanie" w:date="2023-09-07T11:15: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16B6EBAD" w14:textId="77777777" w:rsidR="0058002F" w:rsidRPr="0058002F" w:rsidRDefault="0058002F" w:rsidP="0058002F">
            <w:pPr>
              <w:spacing w:after="0" w:line="240" w:lineRule="auto"/>
              <w:jc w:val="center"/>
              <w:rPr>
                <w:ins w:id="1181" w:author="Lane, Stefanie" w:date="2023-09-07T11:15:00Z"/>
                <w:rFonts w:ascii="Calibri" w:eastAsia="Times New Roman" w:hAnsi="Calibri" w:cs="Calibri"/>
                <w:color w:val="000000"/>
                <w:sz w:val="20"/>
                <w:szCs w:val="20"/>
                <w:rPrChange w:id="1182" w:author="Lane, Stefanie" w:date="2023-09-07T11:15:00Z">
                  <w:rPr>
                    <w:ins w:id="1183" w:author="Lane, Stefanie" w:date="2023-09-07T11:15:00Z"/>
                  </w:rPr>
                </w:rPrChange>
              </w:rPr>
              <w:pPrChange w:id="1184" w:author="Lane, Stefanie" w:date="2023-09-07T11:15:00Z">
                <w:pPr>
                  <w:jc w:val="center"/>
                </w:pPr>
              </w:pPrChange>
            </w:pPr>
            <w:ins w:id="1185" w:author="Lane, Stefanie" w:date="2023-09-07T11:15:00Z">
              <w:r w:rsidRPr="0058002F">
                <w:rPr>
                  <w:rFonts w:ascii="Calibri" w:eastAsia="Times New Roman" w:hAnsi="Calibri" w:cs="Calibri"/>
                  <w:color w:val="000000"/>
                  <w:sz w:val="20"/>
                  <w:szCs w:val="20"/>
                  <w:rPrChange w:id="1186" w:author="Lane, Stefanie" w:date="2023-09-07T11:15:00Z">
                    <w:rPr/>
                  </w:rPrChange>
                </w:rPr>
                <w:t> </w:t>
              </w:r>
            </w:ins>
          </w:p>
        </w:tc>
      </w:tr>
      <w:tr w:rsidR="0058002F" w:rsidRPr="0058002F" w14:paraId="2FCB08BA" w14:textId="77777777" w:rsidTr="0058002F">
        <w:trPr>
          <w:divId w:val="494805520"/>
          <w:trHeight w:val="270"/>
          <w:ins w:id="1187" w:author="Lane, Stefanie" w:date="2023-09-07T11:15:00Z"/>
        </w:trPr>
        <w:tc>
          <w:tcPr>
            <w:tcW w:w="1091" w:type="dxa"/>
            <w:tcBorders>
              <w:top w:val="nil"/>
              <w:left w:val="nil"/>
              <w:bottom w:val="nil"/>
              <w:right w:val="nil"/>
            </w:tcBorders>
            <w:shd w:val="clear" w:color="auto" w:fill="auto"/>
            <w:vAlign w:val="bottom"/>
            <w:hideMark/>
          </w:tcPr>
          <w:p w14:paraId="6D0FA184" w14:textId="77777777" w:rsidR="0058002F" w:rsidRPr="0058002F" w:rsidRDefault="0058002F" w:rsidP="0058002F">
            <w:pPr>
              <w:spacing w:after="0" w:line="240" w:lineRule="auto"/>
              <w:jc w:val="center"/>
              <w:rPr>
                <w:ins w:id="1188" w:author="Lane, Stefanie" w:date="2023-09-07T11:15:00Z"/>
                <w:rFonts w:ascii="Calibri" w:eastAsia="Times New Roman" w:hAnsi="Calibri" w:cs="Calibri"/>
                <w:color w:val="000000"/>
                <w:sz w:val="20"/>
                <w:szCs w:val="20"/>
                <w:rPrChange w:id="1189" w:author="Lane, Stefanie" w:date="2023-09-07T11:15:00Z">
                  <w:rPr>
                    <w:ins w:id="1190" w:author="Lane, Stefanie" w:date="2023-09-07T11:15:00Z"/>
                  </w:rPr>
                </w:rPrChange>
              </w:rPr>
              <w:pPrChange w:id="1191" w:author="Lane, Stefanie" w:date="2023-09-07T11:15:00Z">
                <w:pPr>
                  <w:jc w:val="center"/>
                </w:pPr>
              </w:pPrChange>
            </w:pPr>
          </w:p>
        </w:tc>
        <w:tc>
          <w:tcPr>
            <w:tcW w:w="2149" w:type="dxa"/>
            <w:tcBorders>
              <w:top w:val="nil"/>
              <w:left w:val="nil"/>
              <w:bottom w:val="nil"/>
              <w:right w:val="nil"/>
            </w:tcBorders>
            <w:shd w:val="clear" w:color="auto" w:fill="auto"/>
            <w:noWrap/>
            <w:vAlign w:val="bottom"/>
            <w:hideMark/>
          </w:tcPr>
          <w:p w14:paraId="0BB43833" w14:textId="77777777" w:rsidR="0058002F" w:rsidRPr="0058002F" w:rsidRDefault="0058002F" w:rsidP="0058002F">
            <w:pPr>
              <w:spacing w:after="0" w:line="240" w:lineRule="auto"/>
              <w:rPr>
                <w:ins w:id="1192" w:author="Lane, Stefanie" w:date="2023-09-07T11:15:00Z"/>
                <w:rFonts w:ascii="Times New Roman" w:eastAsia="Times New Roman" w:hAnsi="Times New Roman" w:cs="Times New Roman"/>
                <w:sz w:val="20"/>
                <w:szCs w:val="20"/>
                <w:rPrChange w:id="1193" w:author="Lane, Stefanie" w:date="2023-09-07T11:15:00Z">
                  <w:rPr>
                    <w:ins w:id="1194" w:author="Lane, Stefanie" w:date="2023-09-07T11:15:00Z"/>
                  </w:rPr>
                </w:rPrChange>
              </w:rPr>
              <w:pPrChange w:id="1195" w:author="Lane, Stefanie" w:date="2023-09-07T11:15:00Z">
                <w:pPr/>
              </w:pPrChange>
            </w:pPr>
          </w:p>
        </w:tc>
        <w:tc>
          <w:tcPr>
            <w:tcW w:w="810" w:type="dxa"/>
            <w:tcBorders>
              <w:top w:val="nil"/>
              <w:left w:val="nil"/>
              <w:bottom w:val="nil"/>
              <w:right w:val="nil"/>
            </w:tcBorders>
            <w:shd w:val="clear" w:color="auto" w:fill="auto"/>
            <w:noWrap/>
            <w:vAlign w:val="bottom"/>
            <w:hideMark/>
          </w:tcPr>
          <w:p w14:paraId="1BDCAEA8" w14:textId="77777777" w:rsidR="0058002F" w:rsidRPr="0058002F" w:rsidRDefault="0058002F" w:rsidP="0058002F">
            <w:pPr>
              <w:spacing w:after="0" w:line="240" w:lineRule="auto"/>
              <w:rPr>
                <w:ins w:id="1196" w:author="Lane, Stefanie" w:date="2023-09-07T11:15:00Z"/>
                <w:rFonts w:ascii="Times New Roman" w:eastAsia="Times New Roman" w:hAnsi="Times New Roman" w:cs="Times New Roman"/>
                <w:sz w:val="20"/>
                <w:szCs w:val="20"/>
                <w:rPrChange w:id="1197" w:author="Lane, Stefanie" w:date="2023-09-07T11:15:00Z">
                  <w:rPr>
                    <w:ins w:id="1198" w:author="Lane, Stefanie" w:date="2023-09-07T11:15:00Z"/>
                  </w:rPr>
                </w:rPrChange>
              </w:rPr>
              <w:pPrChange w:id="1199" w:author="Lane, Stefanie" w:date="2023-09-07T11:15:00Z">
                <w:pPr/>
              </w:pPrChange>
            </w:pPr>
          </w:p>
        </w:tc>
        <w:tc>
          <w:tcPr>
            <w:tcW w:w="300" w:type="dxa"/>
            <w:tcBorders>
              <w:top w:val="nil"/>
              <w:left w:val="nil"/>
              <w:bottom w:val="nil"/>
              <w:right w:val="nil"/>
            </w:tcBorders>
            <w:shd w:val="clear" w:color="auto" w:fill="auto"/>
            <w:noWrap/>
            <w:vAlign w:val="bottom"/>
            <w:hideMark/>
          </w:tcPr>
          <w:p w14:paraId="7C252A5C" w14:textId="77777777" w:rsidR="0058002F" w:rsidRPr="0058002F" w:rsidRDefault="0058002F" w:rsidP="0058002F">
            <w:pPr>
              <w:spacing w:after="0" w:line="240" w:lineRule="auto"/>
              <w:jc w:val="center"/>
              <w:rPr>
                <w:ins w:id="1200" w:author="Lane, Stefanie" w:date="2023-09-07T11:15:00Z"/>
                <w:rFonts w:ascii="Times New Roman" w:eastAsia="Times New Roman" w:hAnsi="Times New Roman" w:cs="Times New Roman"/>
                <w:sz w:val="20"/>
                <w:szCs w:val="20"/>
                <w:rPrChange w:id="1201" w:author="Lane, Stefanie" w:date="2023-09-07T11:15:00Z">
                  <w:rPr>
                    <w:ins w:id="1202" w:author="Lane, Stefanie" w:date="2023-09-07T11:15:00Z"/>
                  </w:rPr>
                </w:rPrChange>
              </w:rPr>
              <w:pPrChange w:id="1203"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38D708A1" w14:textId="77777777" w:rsidR="0058002F" w:rsidRPr="0058002F" w:rsidRDefault="0058002F" w:rsidP="0058002F">
            <w:pPr>
              <w:spacing w:after="0" w:line="240" w:lineRule="auto"/>
              <w:rPr>
                <w:ins w:id="1204" w:author="Lane, Stefanie" w:date="2023-09-07T11:15:00Z"/>
                <w:rFonts w:ascii="Times New Roman" w:eastAsia="Times New Roman" w:hAnsi="Times New Roman" w:cs="Times New Roman"/>
                <w:sz w:val="20"/>
                <w:szCs w:val="20"/>
                <w:rPrChange w:id="1205" w:author="Lane, Stefanie" w:date="2023-09-07T11:15:00Z">
                  <w:rPr>
                    <w:ins w:id="1206" w:author="Lane, Stefanie" w:date="2023-09-07T11:15:00Z"/>
                  </w:rPr>
                </w:rPrChange>
              </w:rPr>
              <w:pPrChange w:id="1207" w:author="Lane, Stefanie" w:date="2023-09-07T11:15:00Z">
                <w:pPr/>
              </w:pPrChange>
            </w:pPr>
          </w:p>
        </w:tc>
        <w:tc>
          <w:tcPr>
            <w:tcW w:w="751" w:type="dxa"/>
            <w:tcBorders>
              <w:top w:val="nil"/>
              <w:left w:val="nil"/>
              <w:bottom w:val="nil"/>
              <w:right w:val="nil"/>
            </w:tcBorders>
            <w:shd w:val="clear" w:color="auto" w:fill="auto"/>
            <w:noWrap/>
            <w:vAlign w:val="bottom"/>
            <w:hideMark/>
          </w:tcPr>
          <w:p w14:paraId="2C72D00C" w14:textId="77777777" w:rsidR="0058002F" w:rsidRPr="0058002F" w:rsidRDefault="0058002F" w:rsidP="0058002F">
            <w:pPr>
              <w:spacing w:after="0" w:line="240" w:lineRule="auto"/>
              <w:rPr>
                <w:ins w:id="1208" w:author="Lane, Stefanie" w:date="2023-09-07T11:15:00Z"/>
                <w:rFonts w:ascii="Times New Roman" w:eastAsia="Times New Roman" w:hAnsi="Times New Roman" w:cs="Times New Roman"/>
                <w:sz w:val="20"/>
                <w:szCs w:val="20"/>
                <w:rPrChange w:id="1209" w:author="Lane, Stefanie" w:date="2023-09-07T11:15:00Z">
                  <w:rPr>
                    <w:ins w:id="1210" w:author="Lane, Stefanie" w:date="2023-09-07T11:15:00Z"/>
                  </w:rPr>
                </w:rPrChange>
              </w:rPr>
              <w:pPrChange w:id="1211" w:author="Lane, Stefanie" w:date="2023-09-07T11:15:00Z">
                <w:pPr/>
              </w:pPrChange>
            </w:pPr>
          </w:p>
        </w:tc>
        <w:tc>
          <w:tcPr>
            <w:tcW w:w="262" w:type="dxa"/>
            <w:tcBorders>
              <w:top w:val="nil"/>
              <w:left w:val="nil"/>
              <w:bottom w:val="nil"/>
              <w:right w:val="nil"/>
            </w:tcBorders>
            <w:shd w:val="clear" w:color="auto" w:fill="auto"/>
            <w:noWrap/>
            <w:vAlign w:val="bottom"/>
            <w:hideMark/>
          </w:tcPr>
          <w:p w14:paraId="4BA421BE" w14:textId="77777777" w:rsidR="0058002F" w:rsidRPr="0058002F" w:rsidRDefault="0058002F" w:rsidP="0058002F">
            <w:pPr>
              <w:spacing w:after="0" w:line="240" w:lineRule="auto"/>
              <w:jc w:val="center"/>
              <w:rPr>
                <w:ins w:id="1212" w:author="Lane, Stefanie" w:date="2023-09-07T11:15:00Z"/>
                <w:rFonts w:ascii="Times New Roman" w:eastAsia="Times New Roman" w:hAnsi="Times New Roman" w:cs="Times New Roman"/>
                <w:sz w:val="20"/>
                <w:szCs w:val="20"/>
                <w:rPrChange w:id="1213" w:author="Lane, Stefanie" w:date="2023-09-07T11:15:00Z">
                  <w:rPr>
                    <w:ins w:id="1214" w:author="Lane, Stefanie" w:date="2023-09-07T11:15:00Z"/>
                  </w:rPr>
                </w:rPrChange>
              </w:rPr>
              <w:pPrChange w:id="1215"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72AF5781" w14:textId="77777777" w:rsidR="0058002F" w:rsidRPr="0058002F" w:rsidRDefault="0058002F" w:rsidP="0058002F">
            <w:pPr>
              <w:spacing w:after="0" w:line="240" w:lineRule="auto"/>
              <w:rPr>
                <w:ins w:id="1216" w:author="Lane, Stefanie" w:date="2023-09-07T11:15:00Z"/>
                <w:rFonts w:ascii="Times New Roman" w:eastAsia="Times New Roman" w:hAnsi="Times New Roman" w:cs="Times New Roman"/>
                <w:sz w:val="20"/>
                <w:szCs w:val="20"/>
                <w:rPrChange w:id="1217" w:author="Lane, Stefanie" w:date="2023-09-07T11:15:00Z">
                  <w:rPr>
                    <w:ins w:id="1218" w:author="Lane, Stefanie" w:date="2023-09-07T11:15:00Z"/>
                  </w:rPr>
                </w:rPrChange>
              </w:rPr>
              <w:pPrChange w:id="1219" w:author="Lane, Stefanie" w:date="2023-09-07T11:15:00Z">
                <w:pPr/>
              </w:pPrChange>
            </w:pPr>
          </w:p>
        </w:tc>
        <w:tc>
          <w:tcPr>
            <w:tcW w:w="881" w:type="dxa"/>
            <w:tcBorders>
              <w:top w:val="nil"/>
              <w:left w:val="nil"/>
              <w:bottom w:val="nil"/>
              <w:right w:val="nil"/>
            </w:tcBorders>
            <w:shd w:val="clear" w:color="auto" w:fill="auto"/>
            <w:noWrap/>
            <w:vAlign w:val="bottom"/>
            <w:hideMark/>
          </w:tcPr>
          <w:p w14:paraId="4BBCD5C4" w14:textId="77777777" w:rsidR="0058002F" w:rsidRPr="0058002F" w:rsidRDefault="0058002F" w:rsidP="0058002F">
            <w:pPr>
              <w:spacing w:after="0" w:line="240" w:lineRule="auto"/>
              <w:rPr>
                <w:ins w:id="1220" w:author="Lane, Stefanie" w:date="2023-09-07T11:15:00Z"/>
                <w:rFonts w:ascii="Times New Roman" w:eastAsia="Times New Roman" w:hAnsi="Times New Roman" w:cs="Times New Roman"/>
                <w:sz w:val="20"/>
                <w:szCs w:val="20"/>
                <w:rPrChange w:id="1221" w:author="Lane, Stefanie" w:date="2023-09-07T11:15:00Z">
                  <w:rPr>
                    <w:ins w:id="1222" w:author="Lane, Stefanie" w:date="2023-09-07T11:15:00Z"/>
                  </w:rPr>
                </w:rPrChange>
              </w:rPr>
              <w:pPrChange w:id="1223" w:author="Lane, Stefanie" w:date="2023-09-07T11:15:00Z">
                <w:pPr/>
              </w:pPrChange>
            </w:pPr>
          </w:p>
        </w:tc>
      </w:tr>
      <w:tr w:rsidR="0058002F" w:rsidRPr="0058002F" w14:paraId="410A4400" w14:textId="77777777" w:rsidTr="0058002F">
        <w:trPr>
          <w:divId w:val="494805520"/>
          <w:trHeight w:val="260"/>
          <w:ins w:id="1224" w:author="Lane, Stefanie" w:date="2023-09-07T11:15: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098D679A" w14:textId="77777777" w:rsidR="0058002F" w:rsidRPr="0058002F" w:rsidRDefault="0058002F" w:rsidP="0058002F">
            <w:pPr>
              <w:spacing w:after="0" w:line="240" w:lineRule="auto"/>
              <w:jc w:val="center"/>
              <w:rPr>
                <w:ins w:id="1225" w:author="Lane, Stefanie" w:date="2023-09-07T11:15:00Z"/>
                <w:rFonts w:ascii="Calibri" w:eastAsia="Times New Roman" w:hAnsi="Calibri" w:cs="Calibri"/>
                <w:color w:val="000000"/>
                <w:sz w:val="20"/>
                <w:szCs w:val="20"/>
                <w:rPrChange w:id="1226" w:author="Lane, Stefanie" w:date="2023-09-07T11:15:00Z">
                  <w:rPr>
                    <w:ins w:id="1227" w:author="Lane, Stefanie" w:date="2023-09-07T11:15:00Z"/>
                  </w:rPr>
                </w:rPrChange>
              </w:rPr>
              <w:pPrChange w:id="1228" w:author="Lane, Stefanie" w:date="2023-09-07T11:15:00Z">
                <w:pPr>
                  <w:jc w:val="center"/>
                </w:pPr>
              </w:pPrChange>
            </w:pPr>
            <w:ins w:id="1229" w:author="Lane, Stefanie" w:date="2023-09-07T11:15:00Z">
              <w:r w:rsidRPr="0058002F">
                <w:rPr>
                  <w:rFonts w:ascii="Calibri" w:eastAsia="Times New Roman" w:hAnsi="Calibri" w:cs="Calibri"/>
                  <w:color w:val="000000"/>
                  <w:sz w:val="20"/>
                  <w:szCs w:val="20"/>
                  <w:rPrChange w:id="1230" w:author="Lane, Stefanie" w:date="2023-09-07T11:15:00Z">
                    <w:rPr/>
                  </w:rPrChange>
                </w:rPr>
                <w:t>"Bogbean"</w:t>
              </w:r>
            </w:ins>
          </w:p>
        </w:tc>
        <w:tc>
          <w:tcPr>
            <w:tcW w:w="2149" w:type="dxa"/>
            <w:tcBorders>
              <w:top w:val="single" w:sz="8" w:space="0" w:color="auto"/>
              <w:left w:val="nil"/>
              <w:bottom w:val="nil"/>
              <w:right w:val="nil"/>
            </w:tcBorders>
            <w:shd w:val="clear" w:color="auto" w:fill="auto"/>
            <w:noWrap/>
            <w:vAlign w:val="bottom"/>
            <w:hideMark/>
          </w:tcPr>
          <w:p w14:paraId="10CC3CC4" w14:textId="77777777" w:rsidR="0058002F" w:rsidRPr="0058002F" w:rsidRDefault="0058002F" w:rsidP="0058002F">
            <w:pPr>
              <w:spacing w:after="0" w:line="240" w:lineRule="auto"/>
              <w:rPr>
                <w:ins w:id="1231" w:author="Lane, Stefanie" w:date="2023-09-07T11:15:00Z"/>
                <w:rFonts w:ascii="Calibri" w:eastAsia="Times New Roman" w:hAnsi="Calibri" w:cs="Calibri"/>
                <w:i/>
                <w:iCs/>
                <w:sz w:val="20"/>
                <w:szCs w:val="20"/>
                <w:rPrChange w:id="1232" w:author="Lane, Stefanie" w:date="2023-09-07T11:15:00Z">
                  <w:rPr>
                    <w:ins w:id="1233" w:author="Lane, Stefanie" w:date="2023-09-07T11:15:00Z"/>
                  </w:rPr>
                </w:rPrChange>
              </w:rPr>
              <w:pPrChange w:id="1234" w:author="Lane, Stefanie" w:date="2023-09-07T11:15:00Z">
                <w:pPr/>
              </w:pPrChange>
            </w:pPr>
            <w:ins w:id="1235" w:author="Lane, Stefanie" w:date="2023-09-07T11:15:00Z">
              <w:r w:rsidRPr="0058002F">
                <w:rPr>
                  <w:rFonts w:ascii="Calibri" w:eastAsia="Times New Roman" w:hAnsi="Calibri" w:cs="Calibri"/>
                  <w:i/>
                  <w:iCs/>
                  <w:sz w:val="20"/>
                  <w:szCs w:val="20"/>
                  <w:rPrChange w:id="1236" w:author="Lane, Stefanie" w:date="2023-09-07T11:15:00Z">
                    <w:rPr/>
                  </w:rPrChange>
                </w:rPr>
                <w:t>Menyanthes trifoliata</w:t>
              </w:r>
            </w:ins>
          </w:p>
        </w:tc>
        <w:tc>
          <w:tcPr>
            <w:tcW w:w="810" w:type="dxa"/>
            <w:tcBorders>
              <w:top w:val="single" w:sz="8" w:space="0" w:color="auto"/>
              <w:left w:val="nil"/>
              <w:bottom w:val="single" w:sz="4" w:space="0" w:color="auto"/>
              <w:right w:val="nil"/>
            </w:tcBorders>
            <w:shd w:val="clear" w:color="auto" w:fill="auto"/>
            <w:noWrap/>
            <w:vAlign w:val="bottom"/>
            <w:hideMark/>
          </w:tcPr>
          <w:p w14:paraId="0643D910" w14:textId="77777777" w:rsidR="0058002F" w:rsidRPr="0058002F" w:rsidRDefault="0058002F" w:rsidP="0058002F">
            <w:pPr>
              <w:spacing w:after="0" w:line="240" w:lineRule="auto"/>
              <w:jc w:val="center"/>
              <w:rPr>
                <w:ins w:id="1237" w:author="Lane, Stefanie" w:date="2023-09-07T11:15:00Z"/>
                <w:rFonts w:ascii="Calibri" w:eastAsia="Times New Roman" w:hAnsi="Calibri" w:cs="Calibri"/>
                <w:color w:val="000000"/>
                <w:sz w:val="20"/>
                <w:szCs w:val="20"/>
                <w:rPrChange w:id="1238" w:author="Lane, Stefanie" w:date="2023-09-07T11:15:00Z">
                  <w:rPr>
                    <w:ins w:id="1239" w:author="Lane, Stefanie" w:date="2023-09-07T11:15:00Z"/>
                  </w:rPr>
                </w:rPrChange>
              </w:rPr>
              <w:pPrChange w:id="1240" w:author="Lane, Stefanie" w:date="2023-09-07T11:15:00Z">
                <w:pPr>
                  <w:jc w:val="center"/>
                </w:pPr>
              </w:pPrChange>
            </w:pPr>
            <w:ins w:id="1241" w:author="Lane, Stefanie" w:date="2023-09-07T11:15:00Z">
              <w:r w:rsidRPr="0058002F">
                <w:rPr>
                  <w:rFonts w:ascii="Calibri" w:eastAsia="Times New Roman" w:hAnsi="Calibri" w:cs="Calibri"/>
                  <w:color w:val="000000"/>
                  <w:sz w:val="20"/>
                  <w:szCs w:val="20"/>
                  <w:rPrChange w:id="1242" w:author="Lane, Stefanie" w:date="2023-09-07T11:15:00Z">
                    <w:rPr/>
                  </w:rPrChange>
                </w:rPr>
                <w:t>&lt; 0.01</w:t>
              </w:r>
            </w:ins>
          </w:p>
        </w:tc>
        <w:tc>
          <w:tcPr>
            <w:tcW w:w="300" w:type="dxa"/>
            <w:tcBorders>
              <w:top w:val="single" w:sz="8" w:space="0" w:color="auto"/>
              <w:left w:val="nil"/>
              <w:bottom w:val="nil"/>
              <w:right w:val="nil"/>
            </w:tcBorders>
            <w:shd w:val="clear" w:color="auto" w:fill="auto"/>
            <w:noWrap/>
            <w:vAlign w:val="bottom"/>
            <w:hideMark/>
          </w:tcPr>
          <w:p w14:paraId="73EAF494" w14:textId="77777777" w:rsidR="0058002F" w:rsidRPr="0058002F" w:rsidRDefault="0058002F" w:rsidP="0058002F">
            <w:pPr>
              <w:spacing w:after="0" w:line="240" w:lineRule="auto"/>
              <w:rPr>
                <w:ins w:id="1243" w:author="Lane, Stefanie" w:date="2023-09-07T11:15:00Z"/>
                <w:rFonts w:ascii="Calibri" w:eastAsia="Times New Roman" w:hAnsi="Calibri" w:cs="Calibri"/>
                <w:color w:val="000000"/>
                <w:sz w:val="20"/>
                <w:szCs w:val="20"/>
                <w:rPrChange w:id="1244" w:author="Lane, Stefanie" w:date="2023-09-07T11:15:00Z">
                  <w:rPr>
                    <w:ins w:id="1245" w:author="Lane, Stefanie" w:date="2023-09-07T11:15:00Z"/>
                  </w:rPr>
                </w:rPrChange>
              </w:rPr>
              <w:pPrChange w:id="1246" w:author="Lane, Stefanie" w:date="2023-09-07T11:15:00Z">
                <w:pPr/>
              </w:pPrChange>
            </w:pPr>
            <w:ins w:id="1247" w:author="Lane, Stefanie" w:date="2023-09-07T11:15:00Z">
              <w:r w:rsidRPr="0058002F">
                <w:rPr>
                  <w:rFonts w:ascii="Calibri" w:eastAsia="Times New Roman" w:hAnsi="Calibri" w:cs="Calibri"/>
                  <w:color w:val="000000"/>
                  <w:sz w:val="20"/>
                  <w:szCs w:val="20"/>
                  <w:rPrChange w:id="1248" w:author="Lane, Stefanie" w:date="2023-09-07T11:15:00Z">
                    <w:rPr/>
                  </w:rPrChange>
                </w:rPr>
                <w:t> </w:t>
              </w:r>
            </w:ins>
          </w:p>
        </w:tc>
        <w:tc>
          <w:tcPr>
            <w:tcW w:w="2189" w:type="dxa"/>
            <w:tcBorders>
              <w:top w:val="single" w:sz="8" w:space="0" w:color="auto"/>
              <w:left w:val="nil"/>
              <w:bottom w:val="nil"/>
              <w:right w:val="nil"/>
            </w:tcBorders>
            <w:shd w:val="clear" w:color="auto" w:fill="auto"/>
            <w:noWrap/>
            <w:vAlign w:val="bottom"/>
            <w:hideMark/>
          </w:tcPr>
          <w:p w14:paraId="17B5D3B2" w14:textId="77777777" w:rsidR="0058002F" w:rsidRPr="0058002F" w:rsidRDefault="0058002F" w:rsidP="0058002F">
            <w:pPr>
              <w:spacing w:after="0" w:line="240" w:lineRule="auto"/>
              <w:rPr>
                <w:ins w:id="1249" w:author="Lane, Stefanie" w:date="2023-09-07T11:15:00Z"/>
                <w:rFonts w:ascii="Calibri" w:eastAsia="Times New Roman" w:hAnsi="Calibri" w:cs="Calibri"/>
                <w:i/>
                <w:iCs/>
                <w:color w:val="000000"/>
                <w:sz w:val="20"/>
                <w:szCs w:val="20"/>
                <w:rPrChange w:id="1250" w:author="Lane, Stefanie" w:date="2023-09-07T11:15:00Z">
                  <w:rPr>
                    <w:ins w:id="1251" w:author="Lane, Stefanie" w:date="2023-09-07T11:15:00Z"/>
                  </w:rPr>
                </w:rPrChange>
              </w:rPr>
              <w:pPrChange w:id="1252" w:author="Lane, Stefanie" w:date="2023-09-07T11:15:00Z">
                <w:pPr/>
              </w:pPrChange>
            </w:pPr>
            <w:ins w:id="1253" w:author="Lane, Stefanie" w:date="2023-09-07T11:15:00Z">
              <w:r w:rsidRPr="0058002F">
                <w:rPr>
                  <w:rFonts w:ascii="Calibri" w:eastAsia="Times New Roman" w:hAnsi="Calibri" w:cs="Calibri"/>
                  <w:i/>
                  <w:iCs/>
                  <w:color w:val="000000"/>
                  <w:sz w:val="20"/>
                  <w:szCs w:val="20"/>
                  <w:rPrChange w:id="1254" w:author="Lane, Stefanie" w:date="2023-09-07T11:15:00Z">
                    <w:rPr/>
                  </w:rPrChange>
                </w:rPr>
                <w:t>Mentha aquatica</w:t>
              </w:r>
            </w:ins>
          </w:p>
        </w:tc>
        <w:tc>
          <w:tcPr>
            <w:tcW w:w="751" w:type="dxa"/>
            <w:tcBorders>
              <w:top w:val="single" w:sz="8" w:space="0" w:color="auto"/>
              <w:left w:val="nil"/>
              <w:bottom w:val="single" w:sz="4" w:space="0" w:color="auto"/>
              <w:right w:val="nil"/>
            </w:tcBorders>
            <w:shd w:val="clear" w:color="auto" w:fill="auto"/>
            <w:noWrap/>
            <w:vAlign w:val="bottom"/>
            <w:hideMark/>
          </w:tcPr>
          <w:p w14:paraId="358705F1" w14:textId="77777777" w:rsidR="0058002F" w:rsidRPr="0058002F" w:rsidRDefault="0058002F" w:rsidP="0058002F">
            <w:pPr>
              <w:spacing w:after="0" w:line="240" w:lineRule="auto"/>
              <w:jc w:val="center"/>
              <w:rPr>
                <w:ins w:id="1255" w:author="Lane, Stefanie" w:date="2023-09-07T11:15:00Z"/>
                <w:rFonts w:ascii="Calibri" w:eastAsia="Times New Roman" w:hAnsi="Calibri" w:cs="Calibri"/>
                <w:color w:val="000000"/>
                <w:sz w:val="20"/>
                <w:szCs w:val="20"/>
                <w:rPrChange w:id="1256" w:author="Lane, Stefanie" w:date="2023-09-07T11:15:00Z">
                  <w:rPr>
                    <w:ins w:id="1257" w:author="Lane, Stefanie" w:date="2023-09-07T11:15:00Z"/>
                  </w:rPr>
                </w:rPrChange>
              </w:rPr>
              <w:pPrChange w:id="1258" w:author="Lane, Stefanie" w:date="2023-09-07T11:15:00Z">
                <w:pPr>
                  <w:jc w:val="center"/>
                </w:pPr>
              </w:pPrChange>
            </w:pPr>
            <w:ins w:id="1259" w:author="Lane, Stefanie" w:date="2023-09-07T11:15:00Z">
              <w:r w:rsidRPr="0058002F">
                <w:rPr>
                  <w:rFonts w:ascii="Calibri" w:eastAsia="Times New Roman" w:hAnsi="Calibri" w:cs="Calibri"/>
                  <w:color w:val="000000"/>
                  <w:sz w:val="20"/>
                  <w:szCs w:val="20"/>
                  <w:rPrChange w:id="1260" w:author="Lane, Stefanie" w:date="2023-09-07T11:15:00Z">
                    <w:rPr/>
                  </w:rPrChange>
                </w:rPr>
                <w:t>&lt; 0.01</w:t>
              </w:r>
            </w:ins>
          </w:p>
        </w:tc>
        <w:tc>
          <w:tcPr>
            <w:tcW w:w="262" w:type="dxa"/>
            <w:tcBorders>
              <w:top w:val="single" w:sz="8" w:space="0" w:color="auto"/>
              <w:left w:val="nil"/>
              <w:bottom w:val="nil"/>
              <w:right w:val="nil"/>
            </w:tcBorders>
            <w:shd w:val="clear" w:color="auto" w:fill="auto"/>
            <w:noWrap/>
            <w:vAlign w:val="bottom"/>
            <w:hideMark/>
          </w:tcPr>
          <w:p w14:paraId="17FBC3D2" w14:textId="77777777" w:rsidR="0058002F" w:rsidRPr="0058002F" w:rsidRDefault="0058002F" w:rsidP="0058002F">
            <w:pPr>
              <w:spacing w:after="0" w:line="240" w:lineRule="auto"/>
              <w:rPr>
                <w:ins w:id="1261" w:author="Lane, Stefanie" w:date="2023-09-07T11:15:00Z"/>
                <w:rFonts w:ascii="Calibri" w:eastAsia="Times New Roman" w:hAnsi="Calibri" w:cs="Calibri"/>
                <w:color w:val="000000"/>
                <w:sz w:val="20"/>
                <w:szCs w:val="20"/>
                <w:rPrChange w:id="1262" w:author="Lane, Stefanie" w:date="2023-09-07T11:15:00Z">
                  <w:rPr>
                    <w:ins w:id="1263" w:author="Lane, Stefanie" w:date="2023-09-07T11:15:00Z"/>
                  </w:rPr>
                </w:rPrChange>
              </w:rPr>
              <w:pPrChange w:id="1264" w:author="Lane, Stefanie" w:date="2023-09-07T11:15:00Z">
                <w:pPr/>
              </w:pPrChange>
            </w:pPr>
            <w:ins w:id="1265" w:author="Lane, Stefanie" w:date="2023-09-07T11:15:00Z">
              <w:r w:rsidRPr="0058002F">
                <w:rPr>
                  <w:rFonts w:ascii="Calibri" w:eastAsia="Times New Roman" w:hAnsi="Calibri" w:cs="Calibri"/>
                  <w:color w:val="000000"/>
                  <w:sz w:val="20"/>
                  <w:szCs w:val="20"/>
                  <w:rPrChange w:id="1266" w:author="Lane, Stefanie" w:date="2023-09-07T11:15:00Z">
                    <w:rPr/>
                  </w:rPrChange>
                </w:rPr>
                <w:t> </w:t>
              </w:r>
            </w:ins>
          </w:p>
        </w:tc>
        <w:tc>
          <w:tcPr>
            <w:tcW w:w="2007" w:type="dxa"/>
            <w:tcBorders>
              <w:top w:val="single" w:sz="8" w:space="0" w:color="auto"/>
              <w:left w:val="nil"/>
              <w:bottom w:val="nil"/>
              <w:right w:val="nil"/>
            </w:tcBorders>
            <w:shd w:val="clear" w:color="auto" w:fill="auto"/>
            <w:noWrap/>
            <w:vAlign w:val="bottom"/>
            <w:hideMark/>
          </w:tcPr>
          <w:p w14:paraId="30941DE4" w14:textId="77777777" w:rsidR="0058002F" w:rsidRPr="0058002F" w:rsidRDefault="0058002F" w:rsidP="0058002F">
            <w:pPr>
              <w:spacing w:after="0" w:line="240" w:lineRule="auto"/>
              <w:rPr>
                <w:ins w:id="1267" w:author="Lane, Stefanie" w:date="2023-09-07T11:15:00Z"/>
                <w:rFonts w:ascii="Calibri" w:eastAsia="Times New Roman" w:hAnsi="Calibri" w:cs="Calibri"/>
                <w:i/>
                <w:iCs/>
                <w:sz w:val="20"/>
                <w:szCs w:val="20"/>
                <w:rPrChange w:id="1268" w:author="Lane, Stefanie" w:date="2023-09-07T11:15:00Z">
                  <w:rPr>
                    <w:ins w:id="1269" w:author="Lane, Stefanie" w:date="2023-09-07T11:15:00Z"/>
                  </w:rPr>
                </w:rPrChange>
              </w:rPr>
              <w:pPrChange w:id="1270" w:author="Lane, Stefanie" w:date="2023-09-07T11:15:00Z">
                <w:pPr/>
              </w:pPrChange>
            </w:pPr>
            <w:ins w:id="1271" w:author="Lane, Stefanie" w:date="2023-09-07T11:15:00Z">
              <w:r w:rsidRPr="0058002F">
                <w:rPr>
                  <w:rFonts w:ascii="Calibri" w:eastAsia="Times New Roman" w:hAnsi="Calibri" w:cs="Calibri"/>
                  <w:i/>
                  <w:iCs/>
                  <w:sz w:val="20"/>
                  <w:szCs w:val="20"/>
                  <w:rPrChange w:id="1272" w:author="Lane, Stefanie" w:date="2023-09-07T11:15:00Z">
                    <w:rPr/>
                  </w:rPrChange>
                </w:rPr>
                <w:t>Menyanthes trifoliat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3D4B7C0F" w14:textId="77777777" w:rsidR="0058002F" w:rsidRPr="0058002F" w:rsidRDefault="0058002F" w:rsidP="0058002F">
            <w:pPr>
              <w:spacing w:after="0" w:line="240" w:lineRule="auto"/>
              <w:jc w:val="center"/>
              <w:rPr>
                <w:ins w:id="1273" w:author="Lane, Stefanie" w:date="2023-09-07T11:15:00Z"/>
                <w:rFonts w:ascii="Calibri" w:eastAsia="Times New Roman" w:hAnsi="Calibri" w:cs="Calibri"/>
                <w:color w:val="000000"/>
                <w:sz w:val="20"/>
                <w:szCs w:val="20"/>
                <w:rPrChange w:id="1274" w:author="Lane, Stefanie" w:date="2023-09-07T11:15:00Z">
                  <w:rPr>
                    <w:ins w:id="1275" w:author="Lane, Stefanie" w:date="2023-09-07T11:15:00Z"/>
                  </w:rPr>
                </w:rPrChange>
              </w:rPr>
              <w:pPrChange w:id="1276" w:author="Lane, Stefanie" w:date="2023-09-07T11:15:00Z">
                <w:pPr>
                  <w:jc w:val="center"/>
                </w:pPr>
              </w:pPrChange>
            </w:pPr>
            <w:ins w:id="1277" w:author="Lane, Stefanie" w:date="2023-09-07T11:15:00Z">
              <w:r w:rsidRPr="0058002F">
                <w:rPr>
                  <w:rFonts w:ascii="Calibri" w:eastAsia="Times New Roman" w:hAnsi="Calibri" w:cs="Calibri"/>
                  <w:color w:val="000000"/>
                  <w:sz w:val="20"/>
                  <w:szCs w:val="20"/>
                  <w:rPrChange w:id="1278" w:author="Lane, Stefanie" w:date="2023-09-07T11:15:00Z">
                    <w:rPr/>
                  </w:rPrChange>
                </w:rPr>
                <w:t>&lt; 0.01</w:t>
              </w:r>
            </w:ins>
          </w:p>
        </w:tc>
      </w:tr>
      <w:tr w:rsidR="0058002F" w:rsidRPr="0058002F" w14:paraId="1B2F561D" w14:textId="77777777" w:rsidTr="0058002F">
        <w:trPr>
          <w:divId w:val="494805520"/>
          <w:trHeight w:val="260"/>
          <w:ins w:id="1279"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0CAFD2D5" w14:textId="77777777" w:rsidR="0058002F" w:rsidRPr="0058002F" w:rsidRDefault="0058002F" w:rsidP="0058002F">
            <w:pPr>
              <w:spacing w:after="0" w:line="240" w:lineRule="auto"/>
              <w:rPr>
                <w:ins w:id="1280" w:author="Lane, Stefanie" w:date="2023-09-07T11:15:00Z"/>
                <w:rFonts w:ascii="Calibri" w:eastAsia="Times New Roman" w:hAnsi="Calibri" w:cs="Calibri"/>
                <w:color w:val="000000"/>
                <w:sz w:val="20"/>
                <w:szCs w:val="20"/>
                <w:rPrChange w:id="1281" w:author="Lane, Stefanie" w:date="2023-09-07T11:15:00Z">
                  <w:rPr>
                    <w:ins w:id="1282" w:author="Lane, Stefanie" w:date="2023-09-07T11:15:00Z"/>
                  </w:rPr>
                </w:rPrChange>
              </w:rPr>
              <w:pPrChange w:id="1283"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037F84A" w14:textId="77777777" w:rsidR="0058002F" w:rsidRPr="0058002F" w:rsidRDefault="0058002F" w:rsidP="0058002F">
            <w:pPr>
              <w:spacing w:after="0" w:line="240" w:lineRule="auto"/>
              <w:rPr>
                <w:ins w:id="1284" w:author="Lane, Stefanie" w:date="2023-09-07T11:15:00Z"/>
                <w:rFonts w:ascii="Calibri" w:eastAsia="Times New Roman" w:hAnsi="Calibri" w:cs="Calibri"/>
                <w:i/>
                <w:iCs/>
                <w:sz w:val="20"/>
                <w:szCs w:val="20"/>
                <w:rPrChange w:id="1285" w:author="Lane, Stefanie" w:date="2023-09-07T11:15:00Z">
                  <w:rPr>
                    <w:ins w:id="1286" w:author="Lane, Stefanie" w:date="2023-09-07T11:15:00Z"/>
                  </w:rPr>
                </w:rPrChange>
              </w:rPr>
              <w:pPrChange w:id="1287" w:author="Lane, Stefanie" w:date="2023-09-07T11:15:00Z">
                <w:pPr/>
              </w:pPrChange>
            </w:pPr>
            <w:ins w:id="1288" w:author="Lane, Stefanie" w:date="2023-09-07T11:15:00Z">
              <w:r w:rsidRPr="0058002F">
                <w:rPr>
                  <w:rFonts w:ascii="Calibri" w:eastAsia="Times New Roman" w:hAnsi="Calibri" w:cs="Calibri"/>
                  <w:i/>
                  <w:iCs/>
                  <w:sz w:val="20"/>
                  <w:szCs w:val="20"/>
                  <w:rPrChange w:id="1289" w:author="Lane, Stefanie" w:date="2023-09-07T11:15:00Z">
                    <w:rPr/>
                  </w:rPrChange>
                </w:rPr>
                <w:t>Myosotis scorpiodes</w:t>
              </w:r>
            </w:ins>
          </w:p>
        </w:tc>
        <w:tc>
          <w:tcPr>
            <w:tcW w:w="810" w:type="dxa"/>
            <w:tcBorders>
              <w:top w:val="nil"/>
              <w:left w:val="nil"/>
              <w:bottom w:val="single" w:sz="4" w:space="0" w:color="auto"/>
              <w:right w:val="nil"/>
            </w:tcBorders>
            <w:shd w:val="clear" w:color="auto" w:fill="auto"/>
            <w:noWrap/>
            <w:vAlign w:val="bottom"/>
            <w:hideMark/>
          </w:tcPr>
          <w:p w14:paraId="0E3D1098" w14:textId="77777777" w:rsidR="0058002F" w:rsidRPr="0058002F" w:rsidRDefault="0058002F" w:rsidP="0058002F">
            <w:pPr>
              <w:spacing w:after="0" w:line="240" w:lineRule="auto"/>
              <w:jc w:val="center"/>
              <w:rPr>
                <w:ins w:id="1290" w:author="Lane, Stefanie" w:date="2023-09-07T11:15:00Z"/>
                <w:rFonts w:ascii="Calibri" w:eastAsia="Times New Roman" w:hAnsi="Calibri" w:cs="Calibri"/>
                <w:color w:val="000000"/>
                <w:sz w:val="20"/>
                <w:szCs w:val="20"/>
                <w:rPrChange w:id="1291" w:author="Lane, Stefanie" w:date="2023-09-07T11:15:00Z">
                  <w:rPr>
                    <w:ins w:id="1292" w:author="Lane, Stefanie" w:date="2023-09-07T11:15:00Z"/>
                  </w:rPr>
                </w:rPrChange>
              </w:rPr>
              <w:pPrChange w:id="1293" w:author="Lane, Stefanie" w:date="2023-09-07T11:15:00Z">
                <w:pPr>
                  <w:jc w:val="center"/>
                </w:pPr>
              </w:pPrChange>
            </w:pPr>
            <w:ins w:id="1294" w:author="Lane, Stefanie" w:date="2023-09-07T11:15:00Z">
              <w:r w:rsidRPr="0058002F">
                <w:rPr>
                  <w:rFonts w:ascii="Calibri" w:eastAsia="Times New Roman" w:hAnsi="Calibri" w:cs="Calibri"/>
                  <w:color w:val="000000"/>
                  <w:sz w:val="20"/>
                  <w:szCs w:val="20"/>
                  <w:rPrChange w:id="1295"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57B2454C" w14:textId="77777777" w:rsidR="0058002F" w:rsidRPr="0058002F" w:rsidRDefault="0058002F" w:rsidP="0058002F">
            <w:pPr>
              <w:spacing w:after="0" w:line="240" w:lineRule="auto"/>
              <w:jc w:val="center"/>
              <w:rPr>
                <w:ins w:id="1296" w:author="Lane, Stefanie" w:date="2023-09-07T11:15:00Z"/>
                <w:rFonts w:ascii="Calibri" w:eastAsia="Times New Roman" w:hAnsi="Calibri" w:cs="Calibri"/>
                <w:color w:val="000000"/>
                <w:sz w:val="20"/>
                <w:szCs w:val="20"/>
                <w:rPrChange w:id="1297" w:author="Lane, Stefanie" w:date="2023-09-07T11:15:00Z">
                  <w:rPr>
                    <w:ins w:id="1298" w:author="Lane, Stefanie" w:date="2023-09-07T11:15:00Z"/>
                  </w:rPr>
                </w:rPrChange>
              </w:rPr>
              <w:pPrChange w:id="1299"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D1969A5" w14:textId="77777777" w:rsidR="0058002F" w:rsidRPr="0058002F" w:rsidRDefault="0058002F" w:rsidP="0058002F">
            <w:pPr>
              <w:spacing w:after="0" w:line="240" w:lineRule="auto"/>
              <w:rPr>
                <w:ins w:id="1300" w:author="Lane, Stefanie" w:date="2023-09-07T11:15:00Z"/>
                <w:rFonts w:ascii="Calibri" w:eastAsia="Times New Roman" w:hAnsi="Calibri" w:cs="Calibri"/>
                <w:i/>
                <w:iCs/>
                <w:sz w:val="20"/>
                <w:szCs w:val="20"/>
                <w:rPrChange w:id="1301" w:author="Lane, Stefanie" w:date="2023-09-07T11:15:00Z">
                  <w:rPr>
                    <w:ins w:id="1302" w:author="Lane, Stefanie" w:date="2023-09-07T11:15:00Z"/>
                  </w:rPr>
                </w:rPrChange>
              </w:rPr>
              <w:pPrChange w:id="1303" w:author="Lane, Stefanie" w:date="2023-09-07T11:15:00Z">
                <w:pPr/>
              </w:pPrChange>
            </w:pPr>
            <w:ins w:id="1304" w:author="Lane, Stefanie" w:date="2023-09-07T11:15:00Z">
              <w:r w:rsidRPr="0058002F">
                <w:rPr>
                  <w:rFonts w:ascii="Calibri" w:eastAsia="Times New Roman" w:hAnsi="Calibri" w:cs="Calibri"/>
                  <w:i/>
                  <w:iCs/>
                  <w:sz w:val="20"/>
                  <w:szCs w:val="20"/>
                  <w:rPrChange w:id="1305" w:author="Lane, Stefanie" w:date="2023-09-07T11:15:00Z">
                    <w:rPr/>
                  </w:rPrChange>
                </w:rPr>
                <w:t>Menyanthes trifoliata</w:t>
              </w:r>
            </w:ins>
          </w:p>
        </w:tc>
        <w:tc>
          <w:tcPr>
            <w:tcW w:w="751" w:type="dxa"/>
            <w:tcBorders>
              <w:top w:val="nil"/>
              <w:left w:val="nil"/>
              <w:bottom w:val="single" w:sz="4" w:space="0" w:color="auto"/>
              <w:right w:val="nil"/>
            </w:tcBorders>
            <w:shd w:val="clear" w:color="auto" w:fill="auto"/>
            <w:noWrap/>
            <w:vAlign w:val="bottom"/>
            <w:hideMark/>
          </w:tcPr>
          <w:p w14:paraId="02F6D482" w14:textId="77777777" w:rsidR="0058002F" w:rsidRPr="0058002F" w:rsidRDefault="0058002F" w:rsidP="0058002F">
            <w:pPr>
              <w:spacing w:after="0" w:line="240" w:lineRule="auto"/>
              <w:jc w:val="center"/>
              <w:rPr>
                <w:ins w:id="1306" w:author="Lane, Stefanie" w:date="2023-09-07T11:15:00Z"/>
                <w:rFonts w:ascii="Calibri" w:eastAsia="Times New Roman" w:hAnsi="Calibri" w:cs="Calibri"/>
                <w:color w:val="000000"/>
                <w:sz w:val="20"/>
                <w:szCs w:val="20"/>
                <w:rPrChange w:id="1307" w:author="Lane, Stefanie" w:date="2023-09-07T11:15:00Z">
                  <w:rPr>
                    <w:ins w:id="1308" w:author="Lane, Stefanie" w:date="2023-09-07T11:15:00Z"/>
                  </w:rPr>
                </w:rPrChange>
              </w:rPr>
              <w:pPrChange w:id="1309" w:author="Lane, Stefanie" w:date="2023-09-07T11:15:00Z">
                <w:pPr>
                  <w:jc w:val="center"/>
                </w:pPr>
              </w:pPrChange>
            </w:pPr>
            <w:ins w:id="1310" w:author="Lane, Stefanie" w:date="2023-09-07T11:15:00Z">
              <w:r w:rsidRPr="0058002F">
                <w:rPr>
                  <w:rFonts w:ascii="Calibri" w:eastAsia="Times New Roman" w:hAnsi="Calibri" w:cs="Calibri"/>
                  <w:color w:val="000000"/>
                  <w:sz w:val="20"/>
                  <w:szCs w:val="20"/>
                  <w:rPrChange w:id="1311"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5243328D" w14:textId="77777777" w:rsidR="0058002F" w:rsidRPr="0058002F" w:rsidRDefault="0058002F" w:rsidP="0058002F">
            <w:pPr>
              <w:spacing w:after="0" w:line="240" w:lineRule="auto"/>
              <w:jc w:val="center"/>
              <w:rPr>
                <w:ins w:id="1312" w:author="Lane, Stefanie" w:date="2023-09-07T11:15:00Z"/>
                <w:rFonts w:ascii="Calibri" w:eastAsia="Times New Roman" w:hAnsi="Calibri" w:cs="Calibri"/>
                <w:color w:val="000000"/>
                <w:sz w:val="20"/>
                <w:szCs w:val="20"/>
                <w:rPrChange w:id="1313" w:author="Lane, Stefanie" w:date="2023-09-07T11:15:00Z">
                  <w:rPr>
                    <w:ins w:id="1314" w:author="Lane, Stefanie" w:date="2023-09-07T11:15:00Z"/>
                  </w:rPr>
                </w:rPrChange>
              </w:rPr>
              <w:pPrChange w:id="1315" w:author="Lane, Stefanie" w:date="2023-09-07T11:15: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76F73552" w14:textId="77777777" w:rsidR="0058002F" w:rsidRPr="0058002F" w:rsidRDefault="0058002F" w:rsidP="0058002F">
            <w:pPr>
              <w:spacing w:after="0" w:line="240" w:lineRule="auto"/>
              <w:rPr>
                <w:ins w:id="1316" w:author="Lane, Stefanie" w:date="2023-09-07T11:15:00Z"/>
                <w:rFonts w:ascii="Calibri" w:eastAsia="Times New Roman" w:hAnsi="Calibri" w:cs="Calibri"/>
                <w:i/>
                <w:iCs/>
                <w:color w:val="000000"/>
                <w:sz w:val="20"/>
                <w:szCs w:val="20"/>
                <w:rPrChange w:id="1317" w:author="Lane, Stefanie" w:date="2023-09-07T11:15:00Z">
                  <w:rPr>
                    <w:ins w:id="1318" w:author="Lane, Stefanie" w:date="2023-09-07T11:15:00Z"/>
                  </w:rPr>
                </w:rPrChange>
              </w:rPr>
              <w:pPrChange w:id="1319" w:author="Lane, Stefanie" w:date="2023-09-07T11:15:00Z">
                <w:pPr/>
              </w:pPrChange>
            </w:pPr>
            <w:ins w:id="1320" w:author="Lane, Stefanie" w:date="2023-09-07T11:15:00Z">
              <w:r w:rsidRPr="0058002F">
                <w:rPr>
                  <w:rFonts w:ascii="Calibri" w:eastAsia="Times New Roman" w:hAnsi="Calibri" w:cs="Calibri"/>
                  <w:i/>
                  <w:iCs/>
                  <w:color w:val="000000"/>
                  <w:sz w:val="20"/>
                  <w:szCs w:val="20"/>
                  <w:rPrChange w:id="1321" w:author="Lane, Stefanie" w:date="2023-09-07T11:15:00Z">
                    <w:rPr/>
                  </w:rPrChange>
                </w:rPr>
                <w:t>Mentha aquatica</w:t>
              </w:r>
            </w:ins>
          </w:p>
        </w:tc>
        <w:tc>
          <w:tcPr>
            <w:tcW w:w="881" w:type="dxa"/>
            <w:tcBorders>
              <w:top w:val="nil"/>
              <w:left w:val="nil"/>
              <w:bottom w:val="single" w:sz="4" w:space="0" w:color="auto"/>
              <w:right w:val="single" w:sz="8" w:space="0" w:color="auto"/>
            </w:tcBorders>
            <w:shd w:val="clear" w:color="auto" w:fill="auto"/>
            <w:noWrap/>
            <w:vAlign w:val="bottom"/>
            <w:hideMark/>
          </w:tcPr>
          <w:p w14:paraId="04C5836D" w14:textId="77777777" w:rsidR="0058002F" w:rsidRPr="0058002F" w:rsidRDefault="0058002F" w:rsidP="0058002F">
            <w:pPr>
              <w:spacing w:after="0" w:line="240" w:lineRule="auto"/>
              <w:jc w:val="center"/>
              <w:rPr>
                <w:ins w:id="1322" w:author="Lane, Stefanie" w:date="2023-09-07T11:15:00Z"/>
                <w:rFonts w:ascii="Calibri" w:eastAsia="Times New Roman" w:hAnsi="Calibri" w:cs="Calibri"/>
                <w:color w:val="000000"/>
                <w:sz w:val="20"/>
                <w:szCs w:val="20"/>
                <w:rPrChange w:id="1323" w:author="Lane, Stefanie" w:date="2023-09-07T11:15:00Z">
                  <w:rPr>
                    <w:ins w:id="1324" w:author="Lane, Stefanie" w:date="2023-09-07T11:15:00Z"/>
                  </w:rPr>
                </w:rPrChange>
              </w:rPr>
              <w:pPrChange w:id="1325" w:author="Lane, Stefanie" w:date="2023-09-07T11:15:00Z">
                <w:pPr>
                  <w:jc w:val="center"/>
                </w:pPr>
              </w:pPrChange>
            </w:pPr>
            <w:ins w:id="1326" w:author="Lane, Stefanie" w:date="2023-09-07T11:15:00Z">
              <w:r w:rsidRPr="0058002F">
                <w:rPr>
                  <w:rFonts w:ascii="Calibri" w:eastAsia="Times New Roman" w:hAnsi="Calibri" w:cs="Calibri"/>
                  <w:color w:val="000000"/>
                  <w:sz w:val="20"/>
                  <w:szCs w:val="20"/>
                  <w:rPrChange w:id="1327" w:author="Lane, Stefanie" w:date="2023-09-07T11:15:00Z">
                    <w:rPr/>
                  </w:rPrChange>
                </w:rPr>
                <w:t>&lt; 0.01</w:t>
              </w:r>
            </w:ins>
          </w:p>
        </w:tc>
      </w:tr>
      <w:tr w:rsidR="0058002F" w:rsidRPr="0058002F" w14:paraId="708DA5A9" w14:textId="77777777" w:rsidTr="0058002F">
        <w:trPr>
          <w:divId w:val="494805520"/>
          <w:trHeight w:val="260"/>
          <w:ins w:id="1328"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144C2D17" w14:textId="77777777" w:rsidR="0058002F" w:rsidRPr="0058002F" w:rsidRDefault="0058002F" w:rsidP="0058002F">
            <w:pPr>
              <w:spacing w:after="0" w:line="240" w:lineRule="auto"/>
              <w:rPr>
                <w:ins w:id="1329" w:author="Lane, Stefanie" w:date="2023-09-07T11:15:00Z"/>
                <w:rFonts w:ascii="Calibri" w:eastAsia="Times New Roman" w:hAnsi="Calibri" w:cs="Calibri"/>
                <w:color w:val="000000"/>
                <w:sz w:val="20"/>
                <w:szCs w:val="20"/>
                <w:rPrChange w:id="1330" w:author="Lane, Stefanie" w:date="2023-09-07T11:15:00Z">
                  <w:rPr>
                    <w:ins w:id="1331" w:author="Lane, Stefanie" w:date="2023-09-07T11:15:00Z"/>
                  </w:rPr>
                </w:rPrChange>
              </w:rPr>
              <w:pPrChange w:id="1332" w:author="Lane, Stefanie" w:date="2023-09-07T11:15:00Z">
                <w:pPr/>
              </w:pPrChange>
            </w:pPr>
          </w:p>
        </w:tc>
        <w:tc>
          <w:tcPr>
            <w:tcW w:w="2149" w:type="dxa"/>
            <w:tcBorders>
              <w:top w:val="nil"/>
              <w:left w:val="nil"/>
              <w:bottom w:val="nil"/>
              <w:right w:val="nil"/>
            </w:tcBorders>
            <w:shd w:val="clear" w:color="auto" w:fill="auto"/>
            <w:noWrap/>
            <w:vAlign w:val="bottom"/>
            <w:hideMark/>
          </w:tcPr>
          <w:p w14:paraId="496A91DD" w14:textId="77777777" w:rsidR="0058002F" w:rsidRPr="0058002F" w:rsidRDefault="0058002F" w:rsidP="0058002F">
            <w:pPr>
              <w:spacing w:after="0" w:line="240" w:lineRule="auto"/>
              <w:rPr>
                <w:ins w:id="1333" w:author="Lane, Stefanie" w:date="2023-09-07T11:15:00Z"/>
                <w:rFonts w:ascii="Calibri" w:eastAsia="Times New Roman" w:hAnsi="Calibri" w:cs="Calibri"/>
                <w:i/>
                <w:iCs/>
                <w:color w:val="000000"/>
                <w:sz w:val="20"/>
                <w:szCs w:val="20"/>
                <w:rPrChange w:id="1334" w:author="Lane, Stefanie" w:date="2023-09-07T11:15:00Z">
                  <w:rPr>
                    <w:ins w:id="1335" w:author="Lane, Stefanie" w:date="2023-09-07T11:15:00Z"/>
                  </w:rPr>
                </w:rPrChange>
              </w:rPr>
              <w:pPrChange w:id="1336" w:author="Lane, Stefanie" w:date="2023-09-07T11:15:00Z">
                <w:pPr/>
              </w:pPrChange>
            </w:pPr>
            <w:ins w:id="1337" w:author="Lane, Stefanie" w:date="2023-09-07T11:15:00Z">
              <w:r w:rsidRPr="0058002F">
                <w:rPr>
                  <w:rFonts w:ascii="Calibri" w:eastAsia="Times New Roman" w:hAnsi="Calibri" w:cs="Calibri"/>
                  <w:i/>
                  <w:iCs/>
                  <w:color w:val="000000"/>
                  <w:sz w:val="20"/>
                  <w:szCs w:val="20"/>
                  <w:rPrChange w:id="1338" w:author="Lane, Stefanie" w:date="2023-09-07T11:15:00Z">
                    <w:rPr/>
                  </w:rPrChange>
                </w:rPr>
                <w:t>Bidens cernua</w:t>
              </w:r>
            </w:ins>
          </w:p>
        </w:tc>
        <w:tc>
          <w:tcPr>
            <w:tcW w:w="810" w:type="dxa"/>
            <w:tcBorders>
              <w:top w:val="nil"/>
              <w:left w:val="nil"/>
              <w:bottom w:val="single" w:sz="4" w:space="0" w:color="auto"/>
              <w:right w:val="nil"/>
            </w:tcBorders>
            <w:shd w:val="clear" w:color="auto" w:fill="auto"/>
            <w:noWrap/>
            <w:vAlign w:val="bottom"/>
            <w:hideMark/>
          </w:tcPr>
          <w:p w14:paraId="186AA234" w14:textId="77777777" w:rsidR="0058002F" w:rsidRPr="0058002F" w:rsidRDefault="0058002F" w:rsidP="0058002F">
            <w:pPr>
              <w:spacing w:after="0" w:line="240" w:lineRule="auto"/>
              <w:jc w:val="center"/>
              <w:rPr>
                <w:ins w:id="1339" w:author="Lane, Stefanie" w:date="2023-09-07T11:15:00Z"/>
                <w:rFonts w:ascii="Calibri" w:eastAsia="Times New Roman" w:hAnsi="Calibri" w:cs="Calibri"/>
                <w:color w:val="000000"/>
                <w:sz w:val="20"/>
                <w:szCs w:val="20"/>
                <w:rPrChange w:id="1340" w:author="Lane, Stefanie" w:date="2023-09-07T11:15:00Z">
                  <w:rPr>
                    <w:ins w:id="1341" w:author="Lane, Stefanie" w:date="2023-09-07T11:15:00Z"/>
                  </w:rPr>
                </w:rPrChange>
              </w:rPr>
              <w:pPrChange w:id="1342" w:author="Lane, Stefanie" w:date="2023-09-07T11:15:00Z">
                <w:pPr>
                  <w:jc w:val="center"/>
                </w:pPr>
              </w:pPrChange>
            </w:pPr>
            <w:ins w:id="1343" w:author="Lane, Stefanie" w:date="2023-09-07T11:15:00Z">
              <w:r w:rsidRPr="0058002F">
                <w:rPr>
                  <w:rFonts w:ascii="Calibri" w:eastAsia="Times New Roman" w:hAnsi="Calibri" w:cs="Calibri"/>
                  <w:color w:val="000000"/>
                  <w:sz w:val="20"/>
                  <w:szCs w:val="20"/>
                  <w:rPrChange w:id="1344"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4DDD7357" w14:textId="77777777" w:rsidR="0058002F" w:rsidRPr="0058002F" w:rsidRDefault="0058002F" w:rsidP="0058002F">
            <w:pPr>
              <w:spacing w:after="0" w:line="240" w:lineRule="auto"/>
              <w:jc w:val="center"/>
              <w:rPr>
                <w:ins w:id="1345" w:author="Lane, Stefanie" w:date="2023-09-07T11:15:00Z"/>
                <w:rFonts w:ascii="Calibri" w:eastAsia="Times New Roman" w:hAnsi="Calibri" w:cs="Calibri"/>
                <w:color w:val="000000"/>
                <w:sz w:val="20"/>
                <w:szCs w:val="20"/>
                <w:rPrChange w:id="1346" w:author="Lane, Stefanie" w:date="2023-09-07T11:15:00Z">
                  <w:rPr>
                    <w:ins w:id="1347" w:author="Lane, Stefanie" w:date="2023-09-07T11:15:00Z"/>
                  </w:rPr>
                </w:rPrChange>
              </w:rPr>
              <w:pPrChange w:id="1348"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439EB143" w14:textId="77777777" w:rsidR="0058002F" w:rsidRPr="0058002F" w:rsidRDefault="0058002F" w:rsidP="0058002F">
            <w:pPr>
              <w:spacing w:after="0" w:line="240" w:lineRule="auto"/>
              <w:rPr>
                <w:ins w:id="1349" w:author="Lane, Stefanie" w:date="2023-09-07T11:15:00Z"/>
                <w:rFonts w:ascii="Calibri" w:eastAsia="Times New Roman" w:hAnsi="Calibri" w:cs="Calibri"/>
                <w:sz w:val="20"/>
                <w:szCs w:val="20"/>
                <w:rPrChange w:id="1350" w:author="Lane, Stefanie" w:date="2023-09-07T11:15:00Z">
                  <w:rPr>
                    <w:ins w:id="1351" w:author="Lane, Stefanie" w:date="2023-09-07T11:15:00Z"/>
                  </w:rPr>
                </w:rPrChange>
              </w:rPr>
              <w:pPrChange w:id="1352" w:author="Lane, Stefanie" w:date="2023-09-07T11:15:00Z">
                <w:pPr/>
              </w:pPrChange>
            </w:pPr>
            <w:ins w:id="1353" w:author="Lane, Stefanie" w:date="2023-09-07T11:15:00Z">
              <w:r w:rsidRPr="0058002F">
                <w:rPr>
                  <w:rFonts w:ascii="Calibri" w:eastAsia="Times New Roman" w:hAnsi="Calibri" w:cs="Calibri"/>
                  <w:sz w:val="20"/>
                  <w:szCs w:val="20"/>
                  <w:rPrChange w:id="1354" w:author="Lane, Stefanie" w:date="2023-09-07T11:15:00Z">
                    <w:rPr/>
                  </w:rPrChange>
                </w:rPr>
                <w:t>Grass (unidentified)</w:t>
              </w:r>
            </w:ins>
          </w:p>
        </w:tc>
        <w:tc>
          <w:tcPr>
            <w:tcW w:w="751" w:type="dxa"/>
            <w:tcBorders>
              <w:top w:val="nil"/>
              <w:left w:val="nil"/>
              <w:bottom w:val="single" w:sz="4" w:space="0" w:color="auto"/>
              <w:right w:val="nil"/>
            </w:tcBorders>
            <w:shd w:val="clear" w:color="auto" w:fill="auto"/>
            <w:noWrap/>
            <w:vAlign w:val="bottom"/>
            <w:hideMark/>
          </w:tcPr>
          <w:p w14:paraId="3A033D51" w14:textId="77777777" w:rsidR="0058002F" w:rsidRPr="0058002F" w:rsidRDefault="0058002F" w:rsidP="0058002F">
            <w:pPr>
              <w:spacing w:after="0" w:line="240" w:lineRule="auto"/>
              <w:jc w:val="center"/>
              <w:rPr>
                <w:ins w:id="1355" w:author="Lane, Stefanie" w:date="2023-09-07T11:15:00Z"/>
                <w:rFonts w:ascii="Calibri" w:eastAsia="Times New Roman" w:hAnsi="Calibri" w:cs="Calibri"/>
                <w:color w:val="000000"/>
                <w:sz w:val="20"/>
                <w:szCs w:val="20"/>
                <w:rPrChange w:id="1356" w:author="Lane, Stefanie" w:date="2023-09-07T11:15:00Z">
                  <w:rPr>
                    <w:ins w:id="1357" w:author="Lane, Stefanie" w:date="2023-09-07T11:15:00Z"/>
                  </w:rPr>
                </w:rPrChange>
              </w:rPr>
              <w:pPrChange w:id="1358" w:author="Lane, Stefanie" w:date="2023-09-07T11:15:00Z">
                <w:pPr>
                  <w:jc w:val="center"/>
                </w:pPr>
              </w:pPrChange>
            </w:pPr>
            <w:ins w:id="1359" w:author="Lane, Stefanie" w:date="2023-09-07T11:15:00Z">
              <w:r w:rsidRPr="0058002F">
                <w:rPr>
                  <w:rFonts w:ascii="Calibri" w:eastAsia="Times New Roman" w:hAnsi="Calibri" w:cs="Calibri"/>
                  <w:color w:val="000000"/>
                  <w:sz w:val="20"/>
                  <w:szCs w:val="20"/>
                  <w:rPrChange w:id="1360"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29542E6F" w14:textId="77777777" w:rsidR="0058002F" w:rsidRPr="0058002F" w:rsidRDefault="0058002F" w:rsidP="0058002F">
            <w:pPr>
              <w:spacing w:after="0" w:line="240" w:lineRule="auto"/>
              <w:jc w:val="center"/>
              <w:rPr>
                <w:ins w:id="1361" w:author="Lane, Stefanie" w:date="2023-09-07T11:15:00Z"/>
                <w:rFonts w:ascii="Calibri" w:eastAsia="Times New Roman" w:hAnsi="Calibri" w:cs="Calibri"/>
                <w:color w:val="000000"/>
                <w:sz w:val="20"/>
                <w:szCs w:val="20"/>
                <w:rPrChange w:id="1362" w:author="Lane, Stefanie" w:date="2023-09-07T11:15:00Z">
                  <w:rPr>
                    <w:ins w:id="1363" w:author="Lane, Stefanie" w:date="2023-09-07T11:15:00Z"/>
                  </w:rPr>
                </w:rPrChange>
              </w:rPr>
              <w:pPrChange w:id="1364"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1D862248" w14:textId="77777777" w:rsidR="0058002F" w:rsidRPr="0058002F" w:rsidRDefault="0058002F" w:rsidP="0058002F">
            <w:pPr>
              <w:spacing w:after="0" w:line="240" w:lineRule="auto"/>
              <w:rPr>
                <w:ins w:id="1365" w:author="Lane, Stefanie" w:date="2023-09-07T11:15:00Z"/>
                <w:rFonts w:ascii="Calibri" w:eastAsia="Times New Roman" w:hAnsi="Calibri" w:cs="Calibri"/>
                <w:i/>
                <w:iCs/>
                <w:color w:val="000000"/>
                <w:sz w:val="20"/>
                <w:szCs w:val="20"/>
                <w:rPrChange w:id="1366" w:author="Lane, Stefanie" w:date="2023-09-07T11:15:00Z">
                  <w:rPr>
                    <w:ins w:id="1367" w:author="Lane, Stefanie" w:date="2023-09-07T11:15:00Z"/>
                  </w:rPr>
                </w:rPrChange>
              </w:rPr>
              <w:pPrChange w:id="1368" w:author="Lane, Stefanie" w:date="2023-09-07T11:15:00Z">
                <w:pPr/>
              </w:pPrChange>
            </w:pPr>
            <w:ins w:id="1369" w:author="Lane, Stefanie" w:date="2023-09-07T11:15:00Z">
              <w:r w:rsidRPr="0058002F">
                <w:rPr>
                  <w:rFonts w:ascii="Calibri" w:eastAsia="Times New Roman" w:hAnsi="Calibri" w:cs="Calibri"/>
                  <w:i/>
                  <w:iCs/>
                  <w:color w:val="000000"/>
                  <w:sz w:val="20"/>
                  <w:szCs w:val="20"/>
                  <w:rPrChange w:id="1370" w:author="Lane, Stefanie" w:date="2023-09-07T11:15:00Z">
                    <w:rPr/>
                  </w:rPrChange>
                </w:rPr>
                <w:t>Lysimachia thyrsiflora</w:t>
              </w:r>
            </w:ins>
          </w:p>
        </w:tc>
        <w:tc>
          <w:tcPr>
            <w:tcW w:w="881" w:type="dxa"/>
            <w:tcBorders>
              <w:top w:val="nil"/>
              <w:left w:val="nil"/>
              <w:bottom w:val="single" w:sz="4" w:space="0" w:color="auto"/>
              <w:right w:val="single" w:sz="8" w:space="0" w:color="auto"/>
            </w:tcBorders>
            <w:shd w:val="clear" w:color="auto" w:fill="auto"/>
            <w:noWrap/>
            <w:vAlign w:val="bottom"/>
            <w:hideMark/>
          </w:tcPr>
          <w:p w14:paraId="3DDDE259" w14:textId="77777777" w:rsidR="0058002F" w:rsidRPr="0058002F" w:rsidRDefault="0058002F" w:rsidP="0058002F">
            <w:pPr>
              <w:spacing w:after="0" w:line="240" w:lineRule="auto"/>
              <w:jc w:val="center"/>
              <w:rPr>
                <w:ins w:id="1371" w:author="Lane, Stefanie" w:date="2023-09-07T11:15:00Z"/>
                <w:rFonts w:ascii="Calibri" w:eastAsia="Times New Roman" w:hAnsi="Calibri" w:cs="Calibri"/>
                <w:color w:val="000000"/>
                <w:sz w:val="20"/>
                <w:szCs w:val="20"/>
                <w:rPrChange w:id="1372" w:author="Lane, Stefanie" w:date="2023-09-07T11:15:00Z">
                  <w:rPr>
                    <w:ins w:id="1373" w:author="Lane, Stefanie" w:date="2023-09-07T11:15:00Z"/>
                  </w:rPr>
                </w:rPrChange>
              </w:rPr>
              <w:pPrChange w:id="1374" w:author="Lane, Stefanie" w:date="2023-09-07T11:15:00Z">
                <w:pPr>
                  <w:jc w:val="center"/>
                </w:pPr>
              </w:pPrChange>
            </w:pPr>
            <w:ins w:id="1375" w:author="Lane, Stefanie" w:date="2023-09-07T11:15:00Z">
              <w:r w:rsidRPr="0058002F">
                <w:rPr>
                  <w:rFonts w:ascii="Calibri" w:eastAsia="Times New Roman" w:hAnsi="Calibri" w:cs="Calibri"/>
                  <w:color w:val="000000"/>
                  <w:sz w:val="20"/>
                  <w:szCs w:val="20"/>
                  <w:rPrChange w:id="1376" w:author="Lane, Stefanie" w:date="2023-09-07T11:15:00Z">
                    <w:rPr/>
                  </w:rPrChange>
                </w:rPr>
                <w:t>&lt; 0.01</w:t>
              </w:r>
            </w:ins>
          </w:p>
        </w:tc>
      </w:tr>
      <w:tr w:rsidR="0058002F" w:rsidRPr="0058002F" w14:paraId="712788C5" w14:textId="77777777" w:rsidTr="0058002F">
        <w:trPr>
          <w:divId w:val="494805520"/>
          <w:trHeight w:val="260"/>
          <w:ins w:id="1377"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56689B6F" w14:textId="77777777" w:rsidR="0058002F" w:rsidRPr="0058002F" w:rsidRDefault="0058002F" w:rsidP="0058002F">
            <w:pPr>
              <w:spacing w:after="0" w:line="240" w:lineRule="auto"/>
              <w:rPr>
                <w:ins w:id="1378" w:author="Lane, Stefanie" w:date="2023-09-07T11:15:00Z"/>
                <w:rFonts w:ascii="Calibri" w:eastAsia="Times New Roman" w:hAnsi="Calibri" w:cs="Calibri"/>
                <w:color w:val="000000"/>
                <w:sz w:val="20"/>
                <w:szCs w:val="20"/>
                <w:rPrChange w:id="1379" w:author="Lane, Stefanie" w:date="2023-09-07T11:15:00Z">
                  <w:rPr>
                    <w:ins w:id="1380" w:author="Lane, Stefanie" w:date="2023-09-07T11:15:00Z"/>
                  </w:rPr>
                </w:rPrChange>
              </w:rPr>
              <w:pPrChange w:id="1381"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061FCEC3" w14:textId="77777777" w:rsidR="0058002F" w:rsidRPr="0058002F" w:rsidRDefault="0058002F" w:rsidP="0058002F">
            <w:pPr>
              <w:spacing w:after="0" w:line="240" w:lineRule="auto"/>
              <w:rPr>
                <w:ins w:id="1382" w:author="Lane, Stefanie" w:date="2023-09-07T11:15:00Z"/>
                <w:rFonts w:ascii="Calibri" w:eastAsia="Times New Roman" w:hAnsi="Calibri" w:cs="Calibri"/>
                <w:i/>
                <w:iCs/>
                <w:sz w:val="20"/>
                <w:szCs w:val="20"/>
                <w:rPrChange w:id="1383" w:author="Lane, Stefanie" w:date="2023-09-07T11:15:00Z">
                  <w:rPr>
                    <w:ins w:id="1384" w:author="Lane, Stefanie" w:date="2023-09-07T11:15:00Z"/>
                  </w:rPr>
                </w:rPrChange>
              </w:rPr>
              <w:pPrChange w:id="1385" w:author="Lane, Stefanie" w:date="2023-09-07T11:15:00Z">
                <w:pPr/>
              </w:pPrChange>
            </w:pPr>
            <w:ins w:id="1386" w:author="Lane, Stefanie" w:date="2023-09-07T11:15:00Z">
              <w:r w:rsidRPr="0058002F">
                <w:rPr>
                  <w:rFonts w:ascii="Calibri" w:eastAsia="Times New Roman" w:hAnsi="Calibri" w:cs="Calibri"/>
                  <w:i/>
                  <w:iCs/>
                  <w:sz w:val="20"/>
                  <w:szCs w:val="20"/>
                  <w:rPrChange w:id="1387" w:author="Lane, Stefanie" w:date="2023-09-07T11:15:00Z">
                    <w:rPr/>
                  </w:rPrChange>
                </w:rPr>
                <w:t>Lythrum salicaria</w:t>
              </w:r>
            </w:ins>
          </w:p>
        </w:tc>
        <w:tc>
          <w:tcPr>
            <w:tcW w:w="810" w:type="dxa"/>
            <w:tcBorders>
              <w:top w:val="nil"/>
              <w:left w:val="nil"/>
              <w:bottom w:val="single" w:sz="4" w:space="0" w:color="auto"/>
              <w:right w:val="nil"/>
            </w:tcBorders>
            <w:shd w:val="clear" w:color="auto" w:fill="auto"/>
            <w:noWrap/>
            <w:vAlign w:val="bottom"/>
            <w:hideMark/>
          </w:tcPr>
          <w:p w14:paraId="0D4BD5BA" w14:textId="77777777" w:rsidR="0058002F" w:rsidRPr="0058002F" w:rsidRDefault="0058002F" w:rsidP="0058002F">
            <w:pPr>
              <w:spacing w:after="0" w:line="240" w:lineRule="auto"/>
              <w:jc w:val="center"/>
              <w:rPr>
                <w:ins w:id="1388" w:author="Lane, Stefanie" w:date="2023-09-07T11:15:00Z"/>
                <w:rFonts w:ascii="Calibri" w:eastAsia="Times New Roman" w:hAnsi="Calibri" w:cs="Calibri"/>
                <w:color w:val="000000"/>
                <w:sz w:val="20"/>
                <w:szCs w:val="20"/>
                <w:rPrChange w:id="1389" w:author="Lane, Stefanie" w:date="2023-09-07T11:15:00Z">
                  <w:rPr>
                    <w:ins w:id="1390" w:author="Lane, Stefanie" w:date="2023-09-07T11:15:00Z"/>
                  </w:rPr>
                </w:rPrChange>
              </w:rPr>
              <w:pPrChange w:id="1391" w:author="Lane, Stefanie" w:date="2023-09-07T11:15:00Z">
                <w:pPr>
                  <w:jc w:val="center"/>
                </w:pPr>
              </w:pPrChange>
            </w:pPr>
            <w:ins w:id="1392" w:author="Lane, Stefanie" w:date="2023-09-07T11:15:00Z">
              <w:r w:rsidRPr="0058002F">
                <w:rPr>
                  <w:rFonts w:ascii="Calibri" w:eastAsia="Times New Roman" w:hAnsi="Calibri" w:cs="Calibri"/>
                  <w:color w:val="000000"/>
                  <w:sz w:val="20"/>
                  <w:szCs w:val="20"/>
                  <w:rPrChange w:id="1393" w:author="Lane, Stefanie" w:date="2023-09-07T11:15:00Z">
                    <w:rPr/>
                  </w:rPrChange>
                </w:rPr>
                <w:t>&lt; 0.01</w:t>
              </w:r>
            </w:ins>
          </w:p>
        </w:tc>
        <w:tc>
          <w:tcPr>
            <w:tcW w:w="300" w:type="dxa"/>
            <w:tcBorders>
              <w:top w:val="nil"/>
              <w:left w:val="nil"/>
              <w:bottom w:val="nil"/>
              <w:right w:val="nil"/>
            </w:tcBorders>
            <w:shd w:val="clear" w:color="auto" w:fill="auto"/>
            <w:noWrap/>
            <w:vAlign w:val="bottom"/>
            <w:hideMark/>
          </w:tcPr>
          <w:p w14:paraId="3152ED9A" w14:textId="77777777" w:rsidR="0058002F" w:rsidRPr="0058002F" w:rsidRDefault="0058002F" w:rsidP="0058002F">
            <w:pPr>
              <w:spacing w:after="0" w:line="240" w:lineRule="auto"/>
              <w:jc w:val="center"/>
              <w:rPr>
                <w:ins w:id="1394" w:author="Lane, Stefanie" w:date="2023-09-07T11:15:00Z"/>
                <w:rFonts w:ascii="Calibri" w:eastAsia="Times New Roman" w:hAnsi="Calibri" w:cs="Calibri"/>
                <w:color w:val="000000"/>
                <w:sz w:val="20"/>
                <w:szCs w:val="20"/>
                <w:rPrChange w:id="1395" w:author="Lane, Stefanie" w:date="2023-09-07T11:15:00Z">
                  <w:rPr>
                    <w:ins w:id="1396" w:author="Lane, Stefanie" w:date="2023-09-07T11:15:00Z"/>
                  </w:rPr>
                </w:rPrChange>
              </w:rPr>
              <w:pPrChange w:id="1397"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55720D27" w14:textId="77777777" w:rsidR="0058002F" w:rsidRPr="0058002F" w:rsidRDefault="0058002F" w:rsidP="0058002F">
            <w:pPr>
              <w:spacing w:after="0" w:line="240" w:lineRule="auto"/>
              <w:rPr>
                <w:ins w:id="1398" w:author="Lane, Stefanie" w:date="2023-09-07T11:15:00Z"/>
                <w:rFonts w:ascii="Calibri" w:eastAsia="Times New Roman" w:hAnsi="Calibri" w:cs="Calibri"/>
                <w:i/>
                <w:iCs/>
                <w:sz w:val="20"/>
                <w:szCs w:val="20"/>
                <w:rPrChange w:id="1399" w:author="Lane, Stefanie" w:date="2023-09-07T11:15:00Z">
                  <w:rPr>
                    <w:ins w:id="1400" w:author="Lane, Stefanie" w:date="2023-09-07T11:15:00Z"/>
                  </w:rPr>
                </w:rPrChange>
              </w:rPr>
              <w:pPrChange w:id="1401" w:author="Lane, Stefanie" w:date="2023-09-07T11:15:00Z">
                <w:pPr/>
              </w:pPrChange>
            </w:pPr>
            <w:ins w:id="1402" w:author="Lane, Stefanie" w:date="2023-09-07T11:15:00Z">
              <w:r w:rsidRPr="0058002F">
                <w:rPr>
                  <w:rFonts w:ascii="Calibri" w:eastAsia="Times New Roman" w:hAnsi="Calibri" w:cs="Calibri"/>
                  <w:i/>
                  <w:iCs/>
                  <w:sz w:val="20"/>
                  <w:szCs w:val="20"/>
                  <w:rPrChange w:id="1403" w:author="Lane, Stefanie" w:date="2023-09-07T11:15:00Z">
                    <w:rPr/>
                  </w:rPrChange>
                </w:rPr>
                <w:t>Lythrum salicaria</w:t>
              </w:r>
            </w:ins>
          </w:p>
        </w:tc>
        <w:tc>
          <w:tcPr>
            <w:tcW w:w="751" w:type="dxa"/>
            <w:tcBorders>
              <w:top w:val="nil"/>
              <w:left w:val="nil"/>
              <w:bottom w:val="single" w:sz="4" w:space="0" w:color="auto"/>
              <w:right w:val="nil"/>
            </w:tcBorders>
            <w:shd w:val="clear" w:color="auto" w:fill="auto"/>
            <w:noWrap/>
            <w:vAlign w:val="bottom"/>
            <w:hideMark/>
          </w:tcPr>
          <w:p w14:paraId="136F73B4" w14:textId="77777777" w:rsidR="0058002F" w:rsidRPr="0058002F" w:rsidRDefault="0058002F" w:rsidP="0058002F">
            <w:pPr>
              <w:spacing w:after="0" w:line="240" w:lineRule="auto"/>
              <w:jc w:val="center"/>
              <w:rPr>
                <w:ins w:id="1404" w:author="Lane, Stefanie" w:date="2023-09-07T11:15:00Z"/>
                <w:rFonts w:ascii="Calibri" w:eastAsia="Times New Roman" w:hAnsi="Calibri" w:cs="Calibri"/>
                <w:color w:val="000000"/>
                <w:sz w:val="20"/>
                <w:szCs w:val="20"/>
                <w:rPrChange w:id="1405" w:author="Lane, Stefanie" w:date="2023-09-07T11:15:00Z">
                  <w:rPr>
                    <w:ins w:id="1406" w:author="Lane, Stefanie" w:date="2023-09-07T11:15:00Z"/>
                  </w:rPr>
                </w:rPrChange>
              </w:rPr>
              <w:pPrChange w:id="1407" w:author="Lane, Stefanie" w:date="2023-09-07T11:15:00Z">
                <w:pPr>
                  <w:jc w:val="center"/>
                </w:pPr>
              </w:pPrChange>
            </w:pPr>
            <w:ins w:id="1408" w:author="Lane, Stefanie" w:date="2023-09-07T11:15:00Z">
              <w:r w:rsidRPr="0058002F">
                <w:rPr>
                  <w:rFonts w:ascii="Calibri" w:eastAsia="Times New Roman" w:hAnsi="Calibri" w:cs="Calibri"/>
                  <w:color w:val="000000"/>
                  <w:sz w:val="20"/>
                  <w:szCs w:val="20"/>
                  <w:rPrChange w:id="1409"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35B66E66" w14:textId="77777777" w:rsidR="0058002F" w:rsidRPr="0058002F" w:rsidRDefault="0058002F" w:rsidP="0058002F">
            <w:pPr>
              <w:spacing w:after="0" w:line="240" w:lineRule="auto"/>
              <w:jc w:val="center"/>
              <w:rPr>
                <w:ins w:id="1410" w:author="Lane, Stefanie" w:date="2023-09-07T11:15:00Z"/>
                <w:rFonts w:ascii="Calibri" w:eastAsia="Times New Roman" w:hAnsi="Calibri" w:cs="Calibri"/>
                <w:color w:val="000000"/>
                <w:sz w:val="20"/>
                <w:szCs w:val="20"/>
                <w:rPrChange w:id="1411" w:author="Lane, Stefanie" w:date="2023-09-07T11:15:00Z">
                  <w:rPr>
                    <w:ins w:id="1412" w:author="Lane, Stefanie" w:date="2023-09-07T11:15:00Z"/>
                  </w:rPr>
                </w:rPrChange>
              </w:rPr>
              <w:pPrChange w:id="1413" w:author="Lane, Stefanie" w:date="2023-09-07T11:15: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32B606C3" w14:textId="77777777" w:rsidR="0058002F" w:rsidRPr="0058002F" w:rsidRDefault="0058002F" w:rsidP="0058002F">
            <w:pPr>
              <w:spacing w:after="0" w:line="240" w:lineRule="auto"/>
              <w:rPr>
                <w:ins w:id="1414" w:author="Lane, Stefanie" w:date="2023-09-07T11:15:00Z"/>
                <w:rFonts w:ascii="Calibri" w:eastAsia="Times New Roman" w:hAnsi="Calibri" w:cs="Calibri"/>
                <w:i/>
                <w:iCs/>
                <w:color w:val="000000"/>
                <w:sz w:val="20"/>
                <w:szCs w:val="20"/>
                <w:rPrChange w:id="1415" w:author="Lane, Stefanie" w:date="2023-09-07T11:15:00Z">
                  <w:rPr>
                    <w:ins w:id="1416" w:author="Lane, Stefanie" w:date="2023-09-07T11:15:00Z"/>
                  </w:rPr>
                </w:rPrChange>
              </w:rPr>
              <w:pPrChange w:id="1417" w:author="Lane, Stefanie" w:date="2023-09-07T11:15:00Z">
                <w:pPr/>
              </w:pPrChange>
            </w:pPr>
            <w:ins w:id="1418" w:author="Lane, Stefanie" w:date="2023-09-07T11:15:00Z">
              <w:r w:rsidRPr="0058002F">
                <w:rPr>
                  <w:rFonts w:ascii="Calibri" w:eastAsia="Times New Roman" w:hAnsi="Calibri" w:cs="Calibri"/>
                  <w:i/>
                  <w:iCs/>
                  <w:color w:val="000000"/>
                  <w:sz w:val="20"/>
                  <w:szCs w:val="20"/>
                  <w:rPrChange w:id="1419" w:author="Lane, Stefanie" w:date="2023-09-07T11:15:00Z">
                    <w:rPr/>
                  </w:rPrChange>
                </w:rPr>
                <w:t>Galium trifidum</w:t>
              </w:r>
            </w:ins>
          </w:p>
        </w:tc>
        <w:tc>
          <w:tcPr>
            <w:tcW w:w="881" w:type="dxa"/>
            <w:tcBorders>
              <w:top w:val="nil"/>
              <w:left w:val="nil"/>
              <w:bottom w:val="single" w:sz="4" w:space="0" w:color="auto"/>
              <w:right w:val="single" w:sz="8" w:space="0" w:color="auto"/>
            </w:tcBorders>
            <w:shd w:val="clear" w:color="auto" w:fill="auto"/>
            <w:noWrap/>
            <w:vAlign w:val="bottom"/>
            <w:hideMark/>
          </w:tcPr>
          <w:p w14:paraId="0C2E3A2A" w14:textId="77777777" w:rsidR="0058002F" w:rsidRPr="0058002F" w:rsidRDefault="0058002F" w:rsidP="0058002F">
            <w:pPr>
              <w:spacing w:after="0" w:line="240" w:lineRule="auto"/>
              <w:jc w:val="center"/>
              <w:rPr>
                <w:ins w:id="1420" w:author="Lane, Stefanie" w:date="2023-09-07T11:15:00Z"/>
                <w:rFonts w:ascii="Calibri" w:eastAsia="Times New Roman" w:hAnsi="Calibri" w:cs="Calibri"/>
                <w:color w:val="000000"/>
                <w:sz w:val="20"/>
                <w:szCs w:val="20"/>
                <w:rPrChange w:id="1421" w:author="Lane, Stefanie" w:date="2023-09-07T11:15:00Z">
                  <w:rPr>
                    <w:ins w:id="1422" w:author="Lane, Stefanie" w:date="2023-09-07T11:15:00Z"/>
                  </w:rPr>
                </w:rPrChange>
              </w:rPr>
              <w:pPrChange w:id="1423" w:author="Lane, Stefanie" w:date="2023-09-07T11:15:00Z">
                <w:pPr>
                  <w:jc w:val="center"/>
                </w:pPr>
              </w:pPrChange>
            </w:pPr>
            <w:ins w:id="1424" w:author="Lane, Stefanie" w:date="2023-09-07T11:15:00Z">
              <w:r w:rsidRPr="0058002F">
                <w:rPr>
                  <w:rFonts w:ascii="Calibri" w:eastAsia="Times New Roman" w:hAnsi="Calibri" w:cs="Calibri"/>
                  <w:color w:val="000000"/>
                  <w:sz w:val="20"/>
                  <w:szCs w:val="20"/>
                  <w:rPrChange w:id="1425" w:author="Lane, Stefanie" w:date="2023-09-07T11:15:00Z">
                    <w:rPr/>
                  </w:rPrChange>
                </w:rPr>
                <w:t>&lt; 0.01</w:t>
              </w:r>
            </w:ins>
          </w:p>
        </w:tc>
      </w:tr>
      <w:tr w:rsidR="0058002F" w:rsidRPr="0058002F" w14:paraId="175FA34F" w14:textId="77777777" w:rsidTr="0058002F">
        <w:trPr>
          <w:divId w:val="494805520"/>
          <w:trHeight w:val="260"/>
          <w:ins w:id="1426"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39C9CF01" w14:textId="77777777" w:rsidR="0058002F" w:rsidRPr="0058002F" w:rsidRDefault="0058002F" w:rsidP="0058002F">
            <w:pPr>
              <w:spacing w:after="0" w:line="240" w:lineRule="auto"/>
              <w:rPr>
                <w:ins w:id="1427" w:author="Lane, Stefanie" w:date="2023-09-07T11:15:00Z"/>
                <w:rFonts w:ascii="Calibri" w:eastAsia="Times New Roman" w:hAnsi="Calibri" w:cs="Calibri"/>
                <w:color w:val="000000"/>
                <w:sz w:val="20"/>
                <w:szCs w:val="20"/>
                <w:rPrChange w:id="1428" w:author="Lane, Stefanie" w:date="2023-09-07T11:15:00Z">
                  <w:rPr>
                    <w:ins w:id="1429" w:author="Lane, Stefanie" w:date="2023-09-07T11:15:00Z"/>
                  </w:rPr>
                </w:rPrChange>
              </w:rPr>
              <w:pPrChange w:id="1430" w:author="Lane, Stefanie" w:date="2023-09-07T11:15:00Z">
                <w:pPr/>
              </w:pPrChange>
            </w:pPr>
          </w:p>
        </w:tc>
        <w:tc>
          <w:tcPr>
            <w:tcW w:w="2149" w:type="dxa"/>
            <w:tcBorders>
              <w:top w:val="nil"/>
              <w:left w:val="nil"/>
              <w:bottom w:val="nil"/>
              <w:right w:val="nil"/>
            </w:tcBorders>
            <w:shd w:val="clear" w:color="auto" w:fill="auto"/>
            <w:noWrap/>
            <w:vAlign w:val="bottom"/>
            <w:hideMark/>
          </w:tcPr>
          <w:p w14:paraId="0E172D5C" w14:textId="77777777" w:rsidR="0058002F" w:rsidRPr="0058002F" w:rsidRDefault="0058002F" w:rsidP="0058002F">
            <w:pPr>
              <w:spacing w:after="0" w:line="240" w:lineRule="auto"/>
              <w:rPr>
                <w:ins w:id="1431" w:author="Lane, Stefanie" w:date="2023-09-07T11:15:00Z"/>
                <w:rFonts w:ascii="Calibri" w:eastAsia="Times New Roman" w:hAnsi="Calibri" w:cs="Calibri"/>
                <w:i/>
                <w:iCs/>
                <w:color w:val="000000"/>
                <w:sz w:val="20"/>
                <w:szCs w:val="20"/>
                <w:rPrChange w:id="1432" w:author="Lane, Stefanie" w:date="2023-09-07T11:15:00Z">
                  <w:rPr>
                    <w:ins w:id="1433" w:author="Lane, Stefanie" w:date="2023-09-07T11:15:00Z"/>
                  </w:rPr>
                </w:rPrChange>
              </w:rPr>
              <w:pPrChange w:id="1434" w:author="Lane, Stefanie" w:date="2023-09-07T11:15:00Z">
                <w:pPr/>
              </w:pPrChange>
            </w:pPr>
            <w:ins w:id="1435" w:author="Lane, Stefanie" w:date="2023-09-07T11:15:00Z">
              <w:r w:rsidRPr="0058002F">
                <w:rPr>
                  <w:rFonts w:ascii="Calibri" w:eastAsia="Times New Roman" w:hAnsi="Calibri" w:cs="Calibri"/>
                  <w:i/>
                  <w:iCs/>
                  <w:color w:val="000000"/>
                  <w:sz w:val="20"/>
                  <w:szCs w:val="20"/>
                  <w:rPrChange w:id="1436" w:author="Lane, Stefanie" w:date="2023-09-07T11:15:00Z">
                    <w:rPr/>
                  </w:rPrChange>
                </w:rPr>
                <w:t>Equisetum fluviatile</w:t>
              </w:r>
            </w:ins>
          </w:p>
        </w:tc>
        <w:tc>
          <w:tcPr>
            <w:tcW w:w="810" w:type="dxa"/>
            <w:tcBorders>
              <w:top w:val="nil"/>
              <w:left w:val="nil"/>
              <w:bottom w:val="nil"/>
              <w:right w:val="nil"/>
            </w:tcBorders>
            <w:shd w:val="clear" w:color="auto" w:fill="auto"/>
            <w:noWrap/>
            <w:vAlign w:val="bottom"/>
            <w:hideMark/>
          </w:tcPr>
          <w:p w14:paraId="2A33EDA7" w14:textId="77777777" w:rsidR="0058002F" w:rsidRPr="0058002F" w:rsidRDefault="0058002F" w:rsidP="0058002F">
            <w:pPr>
              <w:spacing w:after="0" w:line="240" w:lineRule="auto"/>
              <w:jc w:val="center"/>
              <w:rPr>
                <w:ins w:id="1437" w:author="Lane, Stefanie" w:date="2023-09-07T11:15:00Z"/>
                <w:rFonts w:ascii="Calibri" w:eastAsia="Times New Roman" w:hAnsi="Calibri" w:cs="Calibri"/>
                <w:color w:val="000000"/>
                <w:sz w:val="20"/>
                <w:szCs w:val="20"/>
                <w:rPrChange w:id="1438" w:author="Lane, Stefanie" w:date="2023-09-07T11:15:00Z">
                  <w:rPr>
                    <w:ins w:id="1439" w:author="Lane, Stefanie" w:date="2023-09-07T11:15:00Z"/>
                  </w:rPr>
                </w:rPrChange>
              </w:rPr>
              <w:pPrChange w:id="1440" w:author="Lane, Stefanie" w:date="2023-09-07T11:15:00Z">
                <w:pPr>
                  <w:jc w:val="center"/>
                </w:pPr>
              </w:pPrChange>
            </w:pPr>
            <w:ins w:id="1441" w:author="Lane, Stefanie" w:date="2023-09-07T11:15:00Z">
              <w:r w:rsidRPr="0058002F">
                <w:rPr>
                  <w:rFonts w:ascii="Calibri" w:eastAsia="Times New Roman" w:hAnsi="Calibri" w:cs="Calibri"/>
                  <w:color w:val="000000"/>
                  <w:sz w:val="20"/>
                  <w:szCs w:val="20"/>
                  <w:rPrChange w:id="1442" w:author="Lane, Stefanie" w:date="2023-09-07T11:15:00Z">
                    <w:rPr/>
                  </w:rPrChange>
                </w:rPr>
                <w:t>0.01</w:t>
              </w:r>
            </w:ins>
          </w:p>
        </w:tc>
        <w:tc>
          <w:tcPr>
            <w:tcW w:w="300" w:type="dxa"/>
            <w:tcBorders>
              <w:top w:val="nil"/>
              <w:left w:val="nil"/>
              <w:bottom w:val="nil"/>
              <w:right w:val="nil"/>
            </w:tcBorders>
            <w:shd w:val="clear" w:color="auto" w:fill="auto"/>
            <w:noWrap/>
            <w:vAlign w:val="bottom"/>
            <w:hideMark/>
          </w:tcPr>
          <w:p w14:paraId="2530E13B" w14:textId="77777777" w:rsidR="0058002F" w:rsidRPr="0058002F" w:rsidRDefault="0058002F" w:rsidP="0058002F">
            <w:pPr>
              <w:spacing w:after="0" w:line="240" w:lineRule="auto"/>
              <w:jc w:val="center"/>
              <w:rPr>
                <w:ins w:id="1443" w:author="Lane, Stefanie" w:date="2023-09-07T11:15:00Z"/>
                <w:rFonts w:ascii="Calibri" w:eastAsia="Times New Roman" w:hAnsi="Calibri" w:cs="Calibri"/>
                <w:color w:val="000000"/>
                <w:sz w:val="20"/>
                <w:szCs w:val="20"/>
                <w:rPrChange w:id="1444" w:author="Lane, Stefanie" w:date="2023-09-07T11:15:00Z">
                  <w:rPr>
                    <w:ins w:id="1445" w:author="Lane, Stefanie" w:date="2023-09-07T11:15:00Z"/>
                  </w:rPr>
                </w:rPrChange>
              </w:rPr>
              <w:pPrChange w:id="1446"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5F3D6BCC" w14:textId="77777777" w:rsidR="0058002F" w:rsidRPr="0058002F" w:rsidRDefault="0058002F" w:rsidP="0058002F">
            <w:pPr>
              <w:spacing w:after="0" w:line="240" w:lineRule="auto"/>
              <w:rPr>
                <w:ins w:id="1447" w:author="Lane, Stefanie" w:date="2023-09-07T11:15:00Z"/>
                <w:rFonts w:ascii="Calibri" w:eastAsia="Times New Roman" w:hAnsi="Calibri" w:cs="Calibri"/>
                <w:i/>
                <w:iCs/>
                <w:color w:val="000000"/>
                <w:sz w:val="20"/>
                <w:szCs w:val="20"/>
                <w:rPrChange w:id="1448" w:author="Lane, Stefanie" w:date="2023-09-07T11:15:00Z">
                  <w:rPr>
                    <w:ins w:id="1449" w:author="Lane, Stefanie" w:date="2023-09-07T11:15:00Z"/>
                  </w:rPr>
                </w:rPrChange>
              </w:rPr>
              <w:pPrChange w:id="1450" w:author="Lane, Stefanie" w:date="2023-09-07T11:15:00Z">
                <w:pPr/>
              </w:pPrChange>
            </w:pPr>
            <w:ins w:id="1451" w:author="Lane, Stefanie" w:date="2023-09-07T11:15:00Z">
              <w:r w:rsidRPr="0058002F">
                <w:rPr>
                  <w:rFonts w:ascii="Calibri" w:eastAsia="Times New Roman" w:hAnsi="Calibri" w:cs="Calibri"/>
                  <w:i/>
                  <w:iCs/>
                  <w:color w:val="000000"/>
                  <w:sz w:val="20"/>
                  <w:szCs w:val="20"/>
                  <w:rPrChange w:id="1452" w:author="Lane, Stefanie" w:date="2023-09-07T11:15:00Z">
                    <w:rPr/>
                  </w:rPrChange>
                </w:rPr>
                <w:t>Juncus articulatus</w:t>
              </w:r>
            </w:ins>
          </w:p>
        </w:tc>
        <w:tc>
          <w:tcPr>
            <w:tcW w:w="751" w:type="dxa"/>
            <w:tcBorders>
              <w:top w:val="nil"/>
              <w:left w:val="nil"/>
              <w:bottom w:val="single" w:sz="4" w:space="0" w:color="auto"/>
              <w:right w:val="nil"/>
            </w:tcBorders>
            <w:shd w:val="clear" w:color="auto" w:fill="auto"/>
            <w:noWrap/>
            <w:vAlign w:val="bottom"/>
            <w:hideMark/>
          </w:tcPr>
          <w:p w14:paraId="525D695E" w14:textId="77777777" w:rsidR="0058002F" w:rsidRPr="0058002F" w:rsidRDefault="0058002F" w:rsidP="0058002F">
            <w:pPr>
              <w:spacing w:after="0" w:line="240" w:lineRule="auto"/>
              <w:jc w:val="center"/>
              <w:rPr>
                <w:ins w:id="1453" w:author="Lane, Stefanie" w:date="2023-09-07T11:15:00Z"/>
                <w:rFonts w:ascii="Calibri" w:eastAsia="Times New Roman" w:hAnsi="Calibri" w:cs="Calibri"/>
                <w:color w:val="000000"/>
                <w:sz w:val="20"/>
                <w:szCs w:val="20"/>
                <w:rPrChange w:id="1454" w:author="Lane, Stefanie" w:date="2023-09-07T11:15:00Z">
                  <w:rPr>
                    <w:ins w:id="1455" w:author="Lane, Stefanie" w:date="2023-09-07T11:15:00Z"/>
                  </w:rPr>
                </w:rPrChange>
              </w:rPr>
              <w:pPrChange w:id="1456" w:author="Lane, Stefanie" w:date="2023-09-07T11:15:00Z">
                <w:pPr>
                  <w:jc w:val="center"/>
                </w:pPr>
              </w:pPrChange>
            </w:pPr>
            <w:ins w:id="1457" w:author="Lane, Stefanie" w:date="2023-09-07T11:15:00Z">
              <w:r w:rsidRPr="0058002F">
                <w:rPr>
                  <w:rFonts w:ascii="Calibri" w:eastAsia="Times New Roman" w:hAnsi="Calibri" w:cs="Calibri"/>
                  <w:color w:val="000000"/>
                  <w:sz w:val="20"/>
                  <w:szCs w:val="20"/>
                  <w:rPrChange w:id="1458"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64A02971" w14:textId="77777777" w:rsidR="0058002F" w:rsidRPr="0058002F" w:rsidRDefault="0058002F" w:rsidP="0058002F">
            <w:pPr>
              <w:spacing w:after="0" w:line="240" w:lineRule="auto"/>
              <w:jc w:val="center"/>
              <w:rPr>
                <w:ins w:id="1459" w:author="Lane, Stefanie" w:date="2023-09-07T11:15:00Z"/>
                <w:rFonts w:ascii="Calibri" w:eastAsia="Times New Roman" w:hAnsi="Calibri" w:cs="Calibri"/>
                <w:color w:val="000000"/>
                <w:sz w:val="20"/>
                <w:szCs w:val="20"/>
                <w:rPrChange w:id="1460" w:author="Lane, Stefanie" w:date="2023-09-07T11:15:00Z">
                  <w:rPr>
                    <w:ins w:id="1461" w:author="Lane, Stefanie" w:date="2023-09-07T11:15:00Z"/>
                  </w:rPr>
                </w:rPrChange>
              </w:rPr>
              <w:pPrChange w:id="1462"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6F62BC46" w14:textId="77777777" w:rsidR="0058002F" w:rsidRPr="0058002F" w:rsidRDefault="0058002F" w:rsidP="0058002F">
            <w:pPr>
              <w:spacing w:after="0" w:line="240" w:lineRule="auto"/>
              <w:rPr>
                <w:ins w:id="1463" w:author="Lane, Stefanie" w:date="2023-09-07T11:15:00Z"/>
                <w:rFonts w:ascii="Calibri" w:eastAsia="Times New Roman" w:hAnsi="Calibri" w:cs="Calibri"/>
                <w:i/>
                <w:iCs/>
                <w:color w:val="000000"/>
                <w:sz w:val="20"/>
                <w:szCs w:val="20"/>
                <w:rPrChange w:id="1464" w:author="Lane, Stefanie" w:date="2023-09-07T11:15:00Z">
                  <w:rPr>
                    <w:ins w:id="1465" w:author="Lane, Stefanie" w:date="2023-09-07T11:15:00Z"/>
                  </w:rPr>
                </w:rPrChange>
              </w:rPr>
              <w:pPrChange w:id="1466" w:author="Lane, Stefanie" w:date="2023-09-07T11:15:00Z">
                <w:pPr/>
              </w:pPrChange>
            </w:pPr>
            <w:ins w:id="1467" w:author="Lane, Stefanie" w:date="2023-09-07T11:15:00Z">
              <w:r w:rsidRPr="0058002F">
                <w:rPr>
                  <w:rFonts w:ascii="Calibri" w:eastAsia="Times New Roman" w:hAnsi="Calibri" w:cs="Calibri"/>
                  <w:i/>
                  <w:iCs/>
                  <w:color w:val="000000"/>
                  <w:sz w:val="20"/>
                  <w:szCs w:val="20"/>
                  <w:rPrChange w:id="1468" w:author="Lane, Stefanie" w:date="2023-09-07T11:15:00Z">
                    <w:rPr/>
                  </w:rPrChange>
                </w:rPr>
                <w:t>Myosotis scorpioides</w:t>
              </w:r>
            </w:ins>
          </w:p>
        </w:tc>
        <w:tc>
          <w:tcPr>
            <w:tcW w:w="881" w:type="dxa"/>
            <w:tcBorders>
              <w:top w:val="nil"/>
              <w:left w:val="nil"/>
              <w:bottom w:val="nil"/>
              <w:right w:val="single" w:sz="8" w:space="0" w:color="auto"/>
            </w:tcBorders>
            <w:shd w:val="clear" w:color="auto" w:fill="auto"/>
            <w:noWrap/>
            <w:vAlign w:val="bottom"/>
            <w:hideMark/>
          </w:tcPr>
          <w:p w14:paraId="39DDBCAC" w14:textId="77777777" w:rsidR="0058002F" w:rsidRPr="0058002F" w:rsidRDefault="0058002F" w:rsidP="0058002F">
            <w:pPr>
              <w:spacing w:after="0" w:line="240" w:lineRule="auto"/>
              <w:jc w:val="center"/>
              <w:rPr>
                <w:ins w:id="1469" w:author="Lane, Stefanie" w:date="2023-09-07T11:15:00Z"/>
                <w:rFonts w:ascii="Calibri" w:eastAsia="Times New Roman" w:hAnsi="Calibri" w:cs="Calibri"/>
                <w:color w:val="000000"/>
                <w:sz w:val="20"/>
                <w:szCs w:val="20"/>
                <w:rPrChange w:id="1470" w:author="Lane, Stefanie" w:date="2023-09-07T11:15:00Z">
                  <w:rPr>
                    <w:ins w:id="1471" w:author="Lane, Stefanie" w:date="2023-09-07T11:15:00Z"/>
                  </w:rPr>
                </w:rPrChange>
              </w:rPr>
              <w:pPrChange w:id="1472" w:author="Lane, Stefanie" w:date="2023-09-07T11:15:00Z">
                <w:pPr>
                  <w:jc w:val="center"/>
                </w:pPr>
              </w:pPrChange>
            </w:pPr>
            <w:ins w:id="1473" w:author="Lane, Stefanie" w:date="2023-09-07T11:15:00Z">
              <w:r w:rsidRPr="0058002F">
                <w:rPr>
                  <w:rFonts w:ascii="Calibri" w:eastAsia="Times New Roman" w:hAnsi="Calibri" w:cs="Calibri"/>
                  <w:color w:val="000000"/>
                  <w:sz w:val="20"/>
                  <w:szCs w:val="20"/>
                  <w:rPrChange w:id="1474" w:author="Lane, Stefanie" w:date="2023-09-07T11:15:00Z">
                    <w:rPr/>
                  </w:rPrChange>
                </w:rPr>
                <w:t>0.01</w:t>
              </w:r>
            </w:ins>
          </w:p>
        </w:tc>
      </w:tr>
      <w:tr w:rsidR="0058002F" w:rsidRPr="0058002F" w14:paraId="57F9F43C" w14:textId="77777777" w:rsidTr="0058002F">
        <w:trPr>
          <w:divId w:val="494805520"/>
          <w:trHeight w:val="260"/>
          <w:ins w:id="1475"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1722A7BB" w14:textId="77777777" w:rsidR="0058002F" w:rsidRPr="0058002F" w:rsidRDefault="0058002F" w:rsidP="0058002F">
            <w:pPr>
              <w:spacing w:after="0" w:line="240" w:lineRule="auto"/>
              <w:rPr>
                <w:ins w:id="1476" w:author="Lane, Stefanie" w:date="2023-09-07T11:15:00Z"/>
                <w:rFonts w:ascii="Calibri" w:eastAsia="Times New Roman" w:hAnsi="Calibri" w:cs="Calibri"/>
                <w:color w:val="000000"/>
                <w:sz w:val="20"/>
                <w:szCs w:val="20"/>
                <w:rPrChange w:id="1477" w:author="Lane, Stefanie" w:date="2023-09-07T11:15:00Z">
                  <w:rPr>
                    <w:ins w:id="1478" w:author="Lane, Stefanie" w:date="2023-09-07T11:15:00Z"/>
                  </w:rPr>
                </w:rPrChange>
              </w:rPr>
              <w:pPrChange w:id="1479" w:author="Lane, Stefanie" w:date="2023-09-07T11:15: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7895C78" w14:textId="77777777" w:rsidR="0058002F" w:rsidRPr="0058002F" w:rsidRDefault="0058002F" w:rsidP="0058002F">
            <w:pPr>
              <w:spacing w:after="0" w:line="240" w:lineRule="auto"/>
              <w:rPr>
                <w:ins w:id="1480" w:author="Lane, Stefanie" w:date="2023-09-07T11:15:00Z"/>
                <w:rFonts w:ascii="Calibri" w:eastAsia="Times New Roman" w:hAnsi="Calibri" w:cs="Calibri"/>
                <w:i/>
                <w:iCs/>
                <w:color w:val="000000"/>
                <w:sz w:val="20"/>
                <w:szCs w:val="20"/>
                <w:rPrChange w:id="1481" w:author="Lane, Stefanie" w:date="2023-09-07T11:15:00Z">
                  <w:rPr>
                    <w:ins w:id="1482" w:author="Lane, Stefanie" w:date="2023-09-07T11:15:00Z"/>
                  </w:rPr>
                </w:rPrChange>
              </w:rPr>
              <w:pPrChange w:id="1483" w:author="Lane, Stefanie" w:date="2023-09-07T11:15:00Z">
                <w:pPr/>
              </w:pPrChange>
            </w:pPr>
            <w:ins w:id="1484" w:author="Lane, Stefanie" w:date="2023-09-07T11:15:00Z">
              <w:r w:rsidRPr="0058002F">
                <w:rPr>
                  <w:rFonts w:ascii="Calibri" w:eastAsia="Times New Roman" w:hAnsi="Calibri" w:cs="Calibri"/>
                  <w:i/>
                  <w:iCs/>
                  <w:color w:val="000000"/>
                  <w:sz w:val="20"/>
                  <w:szCs w:val="20"/>
                  <w:rPrChange w:id="1485" w:author="Lane, Stefanie" w:date="2023-09-07T11:15:00Z">
                    <w:rPr/>
                  </w:rPrChange>
                </w:rPr>
                <w:t>Lysimachia thyrsiflora</w:t>
              </w:r>
            </w:ins>
          </w:p>
        </w:tc>
        <w:tc>
          <w:tcPr>
            <w:tcW w:w="810" w:type="dxa"/>
            <w:tcBorders>
              <w:top w:val="single" w:sz="4" w:space="0" w:color="auto"/>
              <w:left w:val="nil"/>
              <w:bottom w:val="single" w:sz="4" w:space="0" w:color="auto"/>
              <w:right w:val="nil"/>
            </w:tcBorders>
            <w:shd w:val="clear" w:color="auto" w:fill="auto"/>
            <w:noWrap/>
            <w:vAlign w:val="bottom"/>
            <w:hideMark/>
          </w:tcPr>
          <w:p w14:paraId="5BAD2F86" w14:textId="77777777" w:rsidR="0058002F" w:rsidRPr="0058002F" w:rsidRDefault="0058002F" w:rsidP="0058002F">
            <w:pPr>
              <w:spacing w:after="0" w:line="240" w:lineRule="auto"/>
              <w:jc w:val="center"/>
              <w:rPr>
                <w:ins w:id="1486" w:author="Lane, Stefanie" w:date="2023-09-07T11:15:00Z"/>
                <w:rFonts w:ascii="Calibri" w:eastAsia="Times New Roman" w:hAnsi="Calibri" w:cs="Calibri"/>
                <w:color w:val="000000"/>
                <w:sz w:val="20"/>
                <w:szCs w:val="20"/>
                <w:rPrChange w:id="1487" w:author="Lane, Stefanie" w:date="2023-09-07T11:15:00Z">
                  <w:rPr>
                    <w:ins w:id="1488" w:author="Lane, Stefanie" w:date="2023-09-07T11:15:00Z"/>
                  </w:rPr>
                </w:rPrChange>
              </w:rPr>
              <w:pPrChange w:id="1489" w:author="Lane, Stefanie" w:date="2023-09-07T11:15:00Z">
                <w:pPr>
                  <w:jc w:val="center"/>
                </w:pPr>
              </w:pPrChange>
            </w:pPr>
            <w:ins w:id="1490" w:author="Lane, Stefanie" w:date="2023-09-07T11:15:00Z">
              <w:r w:rsidRPr="0058002F">
                <w:rPr>
                  <w:rFonts w:ascii="Calibri" w:eastAsia="Times New Roman" w:hAnsi="Calibri" w:cs="Calibri"/>
                  <w:color w:val="000000"/>
                  <w:sz w:val="20"/>
                  <w:szCs w:val="20"/>
                  <w:rPrChange w:id="1491" w:author="Lane, Stefanie" w:date="2023-09-07T11:15:00Z">
                    <w:rPr/>
                  </w:rPrChange>
                </w:rPr>
                <w:t>0.01</w:t>
              </w:r>
            </w:ins>
          </w:p>
        </w:tc>
        <w:tc>
          <w:tcPr>
            <w:tcW w:w="300" w:type="dxa"/>
            <w:tcBorders>
              <w:top w:val="nil"/>
              <w:left w:val="nil"/>
              <w:bottom w:val="nil"/>
              <w:right w:val="nil"/>
            </w:tcBorders>
            <w:shd w:val="clear" w:color="auto" w:fill="auto"/>
            <w:noWrap/>
            <w:vAlign w:val="bottom"/>
            <w:hideMark/>
          </w:tcPr>
          <w:p w14:paraId="1E050FE8" w14:textId="77777777" w:rsidR="0058002F" w:rsidRPr="0058002F" w:rsidRDefault="0058002F" w:rsidP="0058002F">
            <w:pPr>
              <w:spacing w:after="0" w:line="240" w:lineRule="auto"/>
              <w:jc w:val="center"/>
              <w:rPr>
                <w:ins w:id="1492" w:author="Lane, Stefanie" w:date="2023-09-07T11:15:00Z"/>
                <w:rFonts w:ascii="Calibri" w:eastAsia="Times New Roman" w:hAnsi="Calibri" w:cs="Calibri"/>
                <w:color w:val="000000"/>
                <w:sz w:val="20"/>
                <w:szCs w:val="20"/>
                <w:rPrChange w:id="1493" w:author="Lane, Stefanie" w:date="2023-09-07T11:15:00Z">
                  <w:rPr>
                    <w:ins w:id="1494" w:author="Lane, Stefanie" w:date="2023-09-07T11:15:00Z"/>
                  </w:rPr>
                </w:rPrChange>
              </w:rPr>
              <w:pPrChange w:id="1495"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3400428" w14:textId="77777777" w:rsidR="0058002F" w:rsidRPr="0058002F" w:rsidRDefault="0058002F" w:rsidP="0058002F">
            <w:pPr>
              <w:spacing w:after="0" w:line="240" w:lineRule="auto"/>
              <w:rPr>
                <w:ins w:id="1496" w:author="Lane, Stefanie" w:date="2023-09-07T11:15:00Z"/>
                <w:rFonts w:ascii="Calibri" w:eastAsia="Times New Roman" w:hAnsi="Calibri" w:cs="Calibri"/>
                <w:i/>
                <w:iCs/>
                <w:color w:val="000000"/>
                <w:sz w:val="20"/>
                <w:szCs w:val="20"/>
                <w:rPrChange w:id="1497" w:author="Lane, Stefanie" w:date="2023-09-07T11:15:00Z">
                  <w:rPr>
                    <w:ins w:id="1498" w:author="Lane, Stefanie" w:date="2023-09-07T11:15:00Z"/>
                  </w:rPr>
                </w:rPrChange>
              </w:rPr>
              <w:pPrChange w:id="1499" w:author="Lane, Stefanie" w:date="2023-09-07T11:15:00Z">
                <w:pPr/>
              </w:pPrChange>
            </w:pPr>
            <w:ins w:id="1500" w:author="Lane, Stefanie" w:date="2023-09-07T11:15:00Z">
              <w:r w:rsidRPr="0058002F">
                <w:rPr>
                  <w:rFonts w:ascii="Calibri" w:eastAsia="Times New Roman" w:hAnsi="Calibri" w:cs="Calibri"/>
                  <w:i/>
                  <w:iCs/>
                  <w:color w:val="000000"/>
                  <w:sz w:val="20"/>
                  <w:szCs w:val="20"/>
                  <w:rPrChange w:id="1501" w:author="Lane, Stefanie" w:date="2023-09-07T11:15:00Z">
                    <w:rPr/>
                  </w:rPrChange>
                </w:rPr>
                <w:t>Equisetum fluviatile</w:t>
              </w:r>
            </w:ins>
          </w:p>
        </w:tc>
        <w:tc>
          <w:tcPr>
            <w:tcW w:w="751" w:type="dxa"/>
            <w:tcBorders>
              <w:top w:val="nil"/>
              <w:left w:val="nil"/>
              <w:bottom w:val="single" w:sz="4" w:space="0" w:color="auto"/>
              <w:right w:val="nil"/>
            </w:tcBorders>
            <w:shd w:val="clear" w:color="auto" w:fill="auto"/>
            <w:noWrap/>
            <w:vAlign w:val="bottom"/>
            <w:hideMark/>
          </w:tcPr>
          <w:p w14:paraId="09EC5A50" w14:textId="77777777" w:rsidR="0058002F" w:rsidRPr="0058002F" w:rsidRDefault="0058002F" w:rsidP="0058002F">
            <w:pPr>
              <w:spacing w:after="0" w:line="240" w:lineRule="auto"/>
              <w:jc w:val="center"/>
              <w:rPr>
                <w:ins w:id="1502" w:author="Lane, Stefanie" w:date="2023-09-07T11:15:00Z"/>
                <w:rFonts w:ascii="Calibri" w:eastAsia="Times New Roman" w:hAnsi="Calibri" w:cs="Calibri"/>
                <w:color w:val="000000"/>
                <w:sz w:val="20"/>
                <w:szCs w:val="20"/>
                <w:rPrChange w:id="1503" w:author="Lane, Stefanie" w:date="2023-09-07T11:15:00Z">
                  <w:rPr>
                    <w:ins w:id="1504" w:author="Lane, Stefanie" w:date="2023-09-07T11:15:00Z"/>
                  </w:rPr>
                </w:rPrChange>
              </w:rPr>
              <w:pPrChange w:id="1505" w:author="Lane, Stefanie" w:date="2023-09-07T11:15:00Z">
                <w:pPr>
                  <w:jc w:val="center"/>
                </w:pPr>
              </w:pPrChange>
            </w:pPr>
            <w:ins w:id="1506" w:author="Lane, Stefanie" w:date="2023-09-07T11:15:00Z">
              <w:r w:rsidRPr="0058002F">
                <w:rPr>
                  <w:rFonts w:ascii="Calibri" w:eastAsia="Times New Roman" w:hAnsi="Calibri" w:cs="Calibri"/>
                  <w:color w:val="000000"/>
                  <w:sz w:val="20"/>
                  <w:szCs w:val="20"/>
                  <w:rPrChange w:id="1507"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4B515221" w14:textId="77777777" w:rsidR="0058002F" w:rsidRPr="0058002F" w:rsidRDefault="0058002F" w:rsidP="0058002F">
            <w:pPr>
              <w:spacing w:after="0" w:line="240" w:lineRule="auto"/>
              <w:jc w:val="center"/>
              <w:rPr>
                <w:ins w:id="1508" w:author="Lane, Stefanie" w:date="2023-09-07T11:15:00Z"/>
                <w:rFonts w:ascii="Calibri" w:eastAsia="Times New Roman" w:hAnsi="Calibri" w:cs="Calibri"/>
                <w:color w:val="000000"/>
                <w:sz w:val="20"/>
                <w:szCs w:val="20"/>
                <w:rPrChange w:id="1509" w:author="Lane, Stefanie" w:date="2023-09-07T11:15:00Z">
                  <w:rPr>
                    <w:ins w:id="1510" w:author="Lane, Stefanie" w:date="2023-09-07T11:15:00Z"/>
                  </w:rPr>
                </w:rPrChange>
              </w:rPr>
              <w:pPrChange w:id="1511" w:author="Lane, Stefanie" w:date="2023-09-07T11:15: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9C89621" w14:textId="77777777" w:rsidR="0058002F" w:rsidRPr="0058002F" w:rsidRDefault="0058002F" w:rsidP="0058002F">
            <w:pPr>
              <w:spacing w:after="0" w:line="240" w:lineRule="auto"/>
              <w:rPr>
                <w:ins w:id="1512" w:author="Lane, Stefanie" w:date="2023-09-07T11:15:00Z"/>
                <w:rFonts w:ascii="Calibri" w:eastAsia="Times New Roman" w:hAnsi="Calibri" w:cs="Calibri"/>
                <w:i/>
                <w:iCs/>
                <w:color w:val="000000"/>
                <w:sz w:val="20"/>
                <w:szCs w:val="20"/>
                <w:rPrChange w:id="1513" w:author="Lane, Stefanie" w:date="2023-09-07T11:15:00Z">
                  <w:rPr>
                    <w:ins w:id="1514" w:author="Lane, Stefanie" w:date="2023-09-07T11:15:00Z"/>
                  </w:rPr>
                </w:rPrChange>
              </w:rPr>
              <w:pPrChange w:id="1515" w:author="Lane, Stefanie" w:date="2023-09-07T11:15:00Z">
                <w:pPr/>
              </w:pPrChange>
            </w:pPr>
            <w:ins w:id="1516" w:author="Lane, Stefanie" w:date="2023-09-07T11:15:00Z">
              <w:r w:rsidRPr="0058002F">
                <w:rPr>
                  <w:rFonts w:ascii="Calibri" w:eastAsia="Times New Roman" w:hAnsi="Calibri" w:cs="Calibri"/>
                  <w:i/>
                  <w:iCs/>
                  <w:color w:val="000000"/>
                  <w:sz w:val="20"/>
                  <w:szCs w:val="20"/>
                  <w:rPrChange w:id="1517" w:author="Lane, Stefanie" w:date="2023-09-07T11:15:00Z">
                    <w:rPr/>
                  </w:rPrChange>
                </w:rPr>
                <w:t>Juncus articulatus</w:t>
              </w:r>
            </w:ins>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6F34372B" w14:textId="77777777" w:rsidR="0058002F" w:rsidRPr="0058002F" w:rsidRDefault="0058002F" w:rsidP="0058002F">
            <w:pPr>
              <w:spacing w:after="0" w:line="240" w:lineRule="auto"/>
              <w:jc w:val="center"/>
              <w:rPr>
                <w:ins w:id="1518" w:author="Lane, Stefanie" w:date="2023-09-07T11:15:00Z"/>
                <w:rFonts w:ascii="Calibri" w:eastAsia="Times New Roman" w:hAnsi="Calibri" w:cs="Calibri"/>
                <w:color w:val="000000"/>
                <w:sz w:val="20"/>
                <w:szCs w:val="20"/>
                <w:rPrChange w:id="1519" w:author="Lane, Stefanie" w:date="2023-09-07T11:15:00Z">
                  <w:rPr>
                    <w:ins w:id="1520" w:author="Lane, Stefanie" w:date="2023-09-07T11:15:00Z"/>
                  </w:rPr>
                </w:rPrChange>
              </w:rPr>
              <w:pPrChange w:id="1521" w:author="Lane, Stefanie" w:date="2023-09-07T11:15:00Z">
                <w:pPr>
                  <w:jc w:val="center"/>
                </w:pPr>
              </w:pPrChange>
            </w:pPr>
            <w:ins w:id="1522" w:author="Lane, Stefanie" w:date="2023-09-07T11:15:00Z">
              <w:r w:rsidRPr="0058002F">
                <w:rPr>
                  <w:rFonts w:ascii="Calibri" w:eastAsia="Times New Roman" w:hAnsi="Calibri" w:cs="Calibri"/>
                  <w:color w:val="000000"/>
                  <w:sz w:val="20"/>
                  <w:szCs w:val="20"/>
                  <w:rPrChange w:id="1523" w:author="Lane, Stefanie" w:date="2023-09-07T11:15:00Z">
                    <w:rPr/>
                  </w:rPrChange>
                </w:rPr>
                <w:t>0.02</w:t>
              </w:r>
            </w:ins>
          </w:p>
        </w:tc>
      </w:tr>
      <w:tr w:rsidR="0058002F" w:rsidRPr="0058002F" w14:paraId="3A60ECBB" w14:textId="77777777" w:rsidTr="0058002F">
        <w:trPr>
          <w:divId w:val="494805520"/>
          <w:trHeight w:val="260"/>
          <w:ins w:id="1524"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371309A1" w14:textId="77777777" w:rsidR="0058002F" w:rsidRPr="0058002F" w:rsidRDefault="0058002F" w:rsidP="0058002F">
            <w:pPr>
              <w:spacing w:after="0" w:line="240" w:lineRule="auto"/>
              <w:rPr>
                <w:ins w:id="1525" w:author="Lane, Stefanie" w:date="2023-09-07T11:15:00Z"/>
                <w:rFonts w:ascii="Calibri" w:eastAsia="Times New Roman" w:hAnsi="Calibri" w:cs="Calibri"/>
                <w:color w:val="000000"/>
                <w:sz w:val="20"/>
                <w:szCs w:val="20"/>
                <w:rPrChange w:id="1526" w:author="Lane, Stefanie" w:date="2023-09-07T11:15:00Z">
                  <w:rPr>
                    <w:ins w:id="1527" w:author="Lane, Stefanie" w:date="2023-09-07T11:15:00Z"/>
                  </w:rPr>
                </w:rPrChange>
              </w:rPr>
              <w:pPrChange w:id="1528" w:author="Lane, Stefanie" w:date="2023-09-07T11:15:00Z">
                <w:pPr/>
              </w:pPrChange>
            </w:pPr>
          </w:p>
        </w:tc>
        <w:tc>
          <w:tcPr>
            <w:tcW w:w="2149" w:type="dxa"/>
            <w:tcBorders>
              <w:top w:val="nil"/>
              <w:left w:val="nil"/>
              <w:bottom w:val="nil"/>
              <w:right w:val="nil"/>
            </w:tcBorders>
            <w:shd w:val="clear" w:color="auto" w:fill="auto"/>
            <w:noWrap/>
            <w:vAlign w:val="bottom"/>
            <w:hideMark/>
          </w:tcPr>
          <w:p w14:paraId="70652A1F" w14:textId="77777777" w:rsidR="0058002F" w:rsidRPr="0058002F" w:rsidRDefault="0058002F" w:rsidP="0058002F">
            <w:pPr>
              <w:spacing w:after="0" w:line="240" w:lineRule="auto"/>
              <w:jc w:val="center"/>
              <w:rPr>
                <w:ins w:id="1529" w:author="Lane, Stefanie" w:date="2023-09-07T11:15:00Z"/>
                <w:rFonts w:ascii="Calibri" w:eastAsia="Times New Roman" w:hAnsi="Calibri" w:cs="Calibri"/>
                <w:color w:val="000000"/>
                <w:sz w:val="20"/>
                <w:szCs w:val="20"/>
                <w:rPrChange w:id="1530" w:author="Lane, Stefanie" w:date="2023-09-07T11:15:00Z">
                  <w:rPr>
                    <w:ins w:id="1531" w:author="Lane, Stefanie" w:date="2023-09-07T11:15:00Z"/>
                  </w:rPr>
                </w:rPrChange>
              </w:rPr>
              <w:pPrChange w:id="1532" w:author="Lane, Stefanie" w:date="2023-09-07T11:15:00Z">
                <w:pPr>
                  <w:jc w:val="center"/>
                </w:pPr>
              </w:pPrChange>
            </w:pPr>
          </w:p>
        </w:tc>
        <w:tc>
          <w:tcPr>
            <w:tcW w:w="810" w:type="dxa"/>
            <w:tcBorders>
              <w:top w:val="nil"/>
              <w:left w:val="nil"/>
              <w:bottom w:val="nil"/>
              <w:right w:val="nil"/>
            </w:tcBorders>
            <w:shd w:val="clear" w:color="auto" w:fill="auto"/>
            <w:noWrap/>
            <w:vAlign w:val="bottom"/>
            <w:hideMark/>
          </w:tcPr>
          <w:p w14:paraId="740DCFC9" w14:textId="77777777" w:rsidR="0058002F" w:rsidRPr="0058002F" w:rsidRDefault="0058002F" w:rsidP="0058002F">
            <w:pPr>
              <w:spacing w:after="0" w:line="240" w:lineRule="auto"/>
              <w:rPr>
                <w:ins w:id="1533" w:author="Lane, Stefanie" w:date="2023-09-07T11:15:00Z"/>
                <w:rFonts w:ascii="Times New Roman" w:eastAsia="Times New Roman" w:hAnsi="Times New Roman" w:cs="Times New Roman"/>
                <w:sz w:val="20"/>
                <w:szCs w:val="20"/>
                <w:rPrChange w:id="1534" w:author="Lane, Stefanie" w:date="2023-09-07T11:15:00Z">
                  <w:rPr>
                    <w:ins w:id="1535" w:author="Lane, Stefanie" w:date="2023-09-07T11:15:00Z"/>
                  </w:rPr>
                </w:rPrChange>
              </w:rPr>
              <w:pPrChange w:id="1536" w:author="Lane, Stefanie" w:date="2023-09-07T11:15:00Z">
                <w:pPr/>
              </w:pPrChange>
            </w:pPr>
          </w:p>
        </w:tc>
        <w:tc>
          <w:tcPr>
            <w:tcW w:w="300" w:type="dxa"/>
            <w:tcBorders>
              <w:top w:val="nil"/>
              <w:left w:val="nil"/>
              <w:bottom w:val="nil"/>
              <w:right w:val="nil"/>
            </w:tcBorders>
            <w:shd w:val="clear" w:color="auto" w:fill="auto"/>
            <w:noWrap/>
            <w:vAlign w:val="bottom"/>
            <w:hideMark/>
          </w:tcPr>
          <w:p w14:paraId="50E93AD8" w14:textId="77777777" w:rsidR="0058002F" w:rsidRPr="0058002F" w:rsidRDefault="0058002F" w:rsidP="0058002F">
            <w:pPr>
              <w:spacing w:after="0" w:line="240" w:lineRule="auto"/>
              <w:jc w:val="center"/>
              <w:rPr>
                <w:ins w:id="1537" w:author="Lane, Stefanie" w:date="2023-09-07T11:15:00Z"/>
                <w:rFonts w:ascii="Times New Roman" w:eastAsia="Times New Roman" w:hAnsi="Times New Roman" w:cs="Times New Roman"/>
                <w:sz w:val="20"/>
                <w:szCs w:val="20"/>
                <w:rPrChange w:id="1538" w:author="Lane, Stefanie" w:date="2023-09-07T11:15:00Z">
                  <w:rPr>
                    <w:ins w:id="1539" w:author="Lane, Stefanie" w:date="2023-09-07T11:15:00Z"/>
                  </w:rPr>
                </w:rPrChange>
              </w:rPr>
              <w:pPrChange w:id="1540" w:author="Lane, Stefanie" w:date="2023-09-07T11:15:00Z">
                <w:pPr>
                  <w:jc w:val="center"/>
                </w:pPr>
              </w:pPrChange>
            </w:pPr>
          </w:p>
        </w:tc>
        <w:tc>
          <w:tcPr>
            <w:tcW w:w="2189" w:type="dxa"/>
            <w:tcBorders>
              <w:top w:val="nil"/>
              <w:left w:val="nil"/>
              <w:bottom w:val="nil"/>
              <w:right w:val="nil"/>
            </w:tcBorders>
            <w:shd w:val="clear" w:color="auto" w:fill="auto"/>
            <w:noWrap/>
            <w:vAlign w:val="bottom"/>
            <w:hideMark/>
          </w:tcPr>
          <w:p w14:paraId="1E834ECE" w14:textId="77777777" w:rsidR="0058002F" w:rsidRPr="0058002F" w:rsidRDefault="0058002F" w:rsidP="0058002F">
            <w:pPr>
              <w:spacing w:after="0" w:line="240" w:lineRule="auto"/>
              <w:rPr>
                <w:ins w:id="1541" w:author="Lane, Stefanie" w:date="2023-09-07T11:15:00Z"/>
                <w:rFonts w:ascii="Calibri" w:eastAsia="Times New Roman" w:hAnsi="Calibri" w:cs="Calibri"/>
                <w:i/>
                <w:iCs/>
                <w:color w:val="000000"/>
                <w:sz w:val="20"/>
                <w:szCs w:val="20"/>
                <w:rPrChange w:id="1542" w:author="Lane, Stefanie" w:date="2023-09-07T11:15:00Z">
                  <w:rPr>
                    <w:ins w:id="1543" w:author="Lane, Stefanie" w:date="2023-09-07T11:15:00Z"/>
                  </w:rPr>
                </w:rPrChange>
              </w:rPr>
              <w:pPrChange w:id="1544" w:author="Lane, Stefanie" w:date="2023-09-07T11:15:00Z">
                <w:pPr/>
              </w:pPrChange>
            </w:pPr>
            <w:ins w:id="1545" w:author="Lane, Stefanie" w:date="2023-09-07T11:15:00Z">
              <w:r w:rsidRPr="0058002F">
                <w:rPr>
                  <w:rFonts w:ascii="Calibri" w:eastAsia="Times New Roman" w:hAnsi="Calibri" w:cs="Calibri"/>
                  <w:i/>
                  <w:iCs/>
                  <w:color w:val="000000"/>
                  <w:sz w:val="20"/>
                  <w:szCs w:val="20"/>
                  <w:rPrChange w:id="1546" w:author="Lane, Stefanie" w:date="2023-09-07T11:15:00Z">
                    <w:rPr/>
                  </w:rPrChange>
                </w:rPr>
                <w:t>Myosotis scorpioides</w:t>
              </w:r>
            </w:ins>
          </w:p>
        </w:tc>
        <w:tc>
          <w:tcPr>
            <w:tcW w:w="751" w:type="dxa"/>
            <w:tcBorders>
              <w:top w:val="nil"/>
              <w:left w:val="nil"/>
              <w:bottom w:val="single" w:sz="4" w:space="0" w:color="auto"/>
              <w:right w:val="nil"/>
            </w:tcBorders>
            <w:shd w:val="clear" w:color="auto" w:fill="auto"/>
            <w:noWrap/>
            <w:vAlign w:val="bottom"/>
            <w:hideMark/>
          </w:tcPr>
          <w:p w14:paraId="2E73029D" w14:textId="77777777" w:rsidR="0058002F" w:rsidRPr="0058002F" w:rsidRDefault="0058002F" w:rsidP="0058002F">
            <w:pPr>
              <w:spacing w:after="0" w:line="240" w:lineRule="auto"/>
              <w:jc w:val="center"/>
              <w:rPr>
                <w:ins w:id="1547" w:author="Lane, Stefanie" w:date="2023-09-07T11:15:00Z"/>
                <w:rFonts w:ascii="Calibri" w:eastAsia="Times New Roman" w:hAnsi="Calibri" w:cs="Calibri"/>
                <w:color w:val="000000"/>
                <w:sz w:val="20"/>
                <w:szCs w:val="20"/>
                <w:rPrChange w:id="1548" w:author="Lane, Stefanie" w:date="2023-09-07T11:15:00Z">
                  <w:rPr>
                    <w:ins w:id="1549" w:author="Lane, Stefanie" w:date="2023-09-07T11:15:00Z"/>
                  </w:rPr>
                </w:rPrChange>
              </w:rPr>
              <w:pPrChange w:id="1550" w:author="Lane, Stefanie" w:date="2023-09-07T11:15:00Z">
                <w:pPr>
                  <w:jc w:val="center"/>
                </w:pPr>
              </w:pPrChange>
            </w:pPr>
            <w:ins w:id="1551" w:author="Lane, Stefanie" w:date="2023-09-07T11:15:00Z">
              <w:r w:rsidRPr="0058002F">
                <w:rPr>
                  <w:rFonts w:ascii="Calibri" w:eastAsia="Times New Roman" w:hAnsi="Calibri" w:cs="Calibri"/>
                  <w:color w:val="000000"/>
                  <w:sz w:val="20"/>
                  <w:szCs w:val="20"/>
                  <w:rPrChange w:id="1552" w:author="Lane, Stefanie" w:date="2023-09-07T11:15:00Z">
                    <w:rPr/>
                  </w:rPrChange>
                </w:rPr>
                <w:t>&lt; 0.01</w:t>
              </w:r>
            </w:ins>
          </w:p>
        </w:tc>
        <w:tc>
          <w:tcPr>
            <w:tcW w:w="262" w:type="dxa"/>
            <w:tcBorders>
              <w:top w:val="nil"/>
              <w:left w:val="nil"/>
              <w:bottom w:val="nil"/>
              <w:right w:val="nil"/>
            </w:tcBorders>
            <w:shd w:val="clear" w:color="auto" w:fill="auto"/>
            <w:noWrap/>
            <w:vAlign w:val="bottom"/>
            <w:hideMark/>
          </w:tcPr>
          <w:p w14:paraId="0D380958" w14:textId="77777777" w:rsidR="0058002F" w:rsidRPr="0058002F" w:rsidRDefault="0058002F" w:rsidP="0058002F">
            <w:pPr>
              <w:spacing w:after="0" w:line="240" w:lineRule="auto"/>
              <w:jc w:val="center"/>
              <w:rPr>
                <w:ins w:id="1553" w:author="Lane, Stefanie" w:date="2023-09-07T11:15:00Z"/>
                <w:rFonts w:ascii="Calibri" w:eastAsia="Times New Roman" w:hAnsi="Calibri" w:cs="Calibri"/>
                <w:color w:val="000000"/>
                <w:sz w:val="20"/>
                <w:szCs w:val="20"/>
                <w:rPrChange w:id="1554" w:author="Lane, Stefanie" w:date="2023-09-07T11:15:00Z">
                  <w:rPr>
                    <w:ins w:id="1555" w:author="Lane, Stefanie" w:date="2023-09-07T11:15:00Z"/>
                  </w:rPr>
                </w:rPrChange>
              </w:rPr>
              <w:pPrChange w:id="1556"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39CB334F" w14:textId="77777777" w:rsidR="0058002F" w:rsidRPr="0058002F" w:rsidRDefault="0058002F" w:rsidP="0058002F">
            <w:pPr>
              <w:spacing w:after="0" w:line="240" w:lineRule="auto"/>
              <w:rPr>
                <w:ins w:id="1557" w:author="Lane, Stefanie" w:date="2023-09-07T11:15:00Z"/>
                <w:rFonts w:ascii="Times New Roman" w:eastAsia="Times New Roman" w:hAnsi="Times New Roman" w:cs="Times New Roman"/>
                <w:sz w:val="20"/>
                <w:szCs w:val="20"/>
                <w:rPrChange w:id="1558" w:author="Lane, Stefanie" w:date="2023-09-07T11:15:00Z">
                  <w:rPr>
                    <w:ins w:id="1559" w:author="Lane, Stefanie" w:date="2023-09-07T11:15:00Z"/>
                  </w:rPr>
                </w:rPrChange>
              </w:rPr>
              <w:pPrChange w:id="1560"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437C3C55" w14:textId="77777777" w:rsidR="0058002F" w:rsidRPr="0058002F" w:rsidRDefault="0058002F" w:rsidP="0058002F">
            <w:pPr>
              <w:spacing w:after="0" w:line="240" w:lineRule="auto"/>
              <w:jc w:val="center"/>
              <w:rPr>
                <w:ins w:id="1561" w:author="Lane, Stefanie" w:date="2023-09-07T11:15:00Z"/>
                <w:rFonts w:ascii="Calibri" w:eastAsia="Times New Roman" w:hAnsi="Calibri" w:cs="Calibri"/>
                <w:color w:val="000000"/>
                <w:sz w:val="20"/>
                <w:szCs w:val="20"/>
                <w:rPrChange w:id="1562" w:author="Lane, Stefanie" w:date="2023-09-07T11:15:00Z">
                  <w:rPr>
                    <w:ins w:id="1563" w:author="Lane, Stefanie" w:date="2023-09-07T11:15:00Z"/>
                  </w:rPr>
                </w:rPrChange>
              </w:rPr>
              <w:pPrChange w:id="1564" w:author="Lane, Stefanie" w:date="2023-09-07T11:15:00Z">
                <w:pPr>
                  <w:jc w:val="center"/>
                </w:pPr>
              </w:pPrChange>
            </w:pPr>
            <w:ins w:id="1565" w:author="Lane, Stefanie" w:date="2023-09-07T11:15:00Z">
              <w:r w:rsidRPr="0058002F">
                <w:rPr>
                  <w:rFonts w:ascii="Calibri" w:eastAsia="Times New Roman" w:hAnsi="Calibri" w:cs="Calibri"/>
                  <w:color w:val="000000"/>
                  <w:sz w:val="20"/>
                  <w:szCs w:val="20"/>
                  <w:rPrChange w:id="1566" w:author="Lane, Stefanie" w:date="2023-09-07T11:15:00Z">
                    <w:rPr/>
                  </w:rPrChange>
                </w:rPr>
                <w:t> </w:t>
              </w:r>
            </w:ins>
          </w:p>
        </w:tc>
      </w:tr>
      <w:tr w:rsidR="0058002F" w:rsidRPr="0058002F" w14:paraId="5B908773" w14:textId="77777777" w:rsidTr="0058002F">
        <w:trPr>
          <w:divId w:val="494805520"/>
          <w:trHeight w:val="260"/>
          <w:ins w:id="1567"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3AED833A" w14:textId="77777777" w:rsidR="0058002F" w:rsidRPr="0058002F" w:rsidRDefault="0058002F" w:rsidP="0058002F">
            <w:pPr>
              <w:spacing w:after="0" w:line="240" w:lineRule="auto"/>
              <w:rPr>
                <w:ins w:id="1568" w:author="Lane, Stefanie" w:date="2023-09-07T11:15:00Z"/>
                <w:rFonts w:ascii="Calibri" w:eastAsia="Times New Roman" w:hAnsi="Calibri" w:cs="Calibri"/>
                <w:color w:val="000000"/>
                <w:sz w:val="20"/>
                <w:szCs w:val="20"/>
                <w:rPrChange w:id="1569" w:author="Lane, Stefanie" w:date="2023-09-07T11:15:00Z">
                  <w:rPr>
                    <w:ins w:id="1570" w:author="Lane, Stefanie" w:date="2023-09-07T11:15:00Z"/>
                  </w:rPr>
                </w:rPrChange>
              </w:rPr>
              <w:pPrChange w:id="1571" w:author="Lane, Stefanie" w:date="2023-09-07T11:15:00Z">
                <w:pPr/>
              </w:pPrChange>
            </w:pPr>
          </w:p>
        </w:tc>
        <w:tc>
          <w:tcPr>
            <w:tcW w:w="2149" w:type="dxa"/>
            <w:tcBorders>
              <w:top w:val="nil"/>
              <w:left w:val="nil"/>
              <w:bottom w:val="nil"/>
              <w:right w:val="nil"/>
            </w:tcBorders>
            <w:shd w:val="clear" w:color="auto" w:fill="auto"/>
            <w:noWrap/>
            <w:vAlign w:val="bottom"/>
            <w:hideMark/>
          </w:tcPr>
          <w:p w14:paraId="44D02E46" w14:textId="77777777" w:rsidR="0058002F" w:rsidRPr="0058002F" w:rsidRDefault="0058002F" w:rsidP="0058002F">
            <w:pPr>
              <w:spacing w:after="0" w:line="240" w:lineRule="auto"/>
              <w:jc w:val="center"/>
              <w:rPr>
                <w:ins w:id="1572" w:author="Lane, Stefanie" w:date="2023-09-07T11:15:00Z"/>
                <w:rFonts w:ascii="Calibri" w:eastAsia="Times New Roman" w:hAnsi="Calibri" w:cs="Calibri"/>
                <w:color w:val="000000"/>
                <w:sz w:val="20"/>
                <w:szCs w:val="20"/>
                <w:rPrChange w:id="1573" w:author="Lane, Stefanie" w:date="2023-09-07T11:15:00Z">
                  <w:rPr>
                    <w:ins w:id="1574" w:author="Lane, Stefanie" w:date="2023-09-07T11:15:00Z"/>
                  </w:rPr>
                </w:rPrChange>
              </w:rPr>
              <w:pPrChange w:id="1575" w:author="Lane, Stefanie" w:date="2023-09-07T11:15:00Z">
                <w:pPr>
                  <w:jc w:val="center"/>
                </w:pPr>
              </w:pPrChange>
            </w:pPr>
          </w:p>
        </w:tc>
        <w:tc>
          <w:tcPr>
            <w:tcW w:w="810" w:type="dxa"/>
            <w:tcBorders>
              <w:top w:val="nil"/>
              <w:left w:val="nil"/>
              <w:bottom w:val="nil"/>
              <w:right w:val="nil"/>
            </w:tcBorders>
            <w:shd w:val="clear" w:color="auto" w:fill="auto"/>
            <w:noWrap/>
            <w:vAlign w:val="bottom"/>
            <w:hideMark/>
          </w:tcPr>
          <w:p w14:paraId="018C03FB" w14:textId="77777777" w:rsidR="0058002F" w:rsidRPr="0058002F" w:rsidRDefault="0058002F" w:rsidP="0058002F">
            <w:pPr>
              <w:spacing w:after="0" w:line="240" w:lineRule="auto"/>
              <w:rPr>
                <w:ins w:id="1576" w:author="Lane, Stefanie" w:date="2023-09-07T11:15:00Z"/>
                <w:rFonts w:ascii="Times New Roman" w:eastAsia="Times New Roman" w:hAnsi="Times New Roman" w:cs="Times New Roman"/>
                <w:sz w:val="20"/>
                <w:szCs w:val="20"/>
                <w:rPrChange w:id="1577" w:author="Lane, Stefanie" w:date="2023-09-07T11:15:00Z">
                  <w:rPr>
                    <w:ins w:id="1578" w:author="Lane, Stefanie" w:date="2023-09-07T11:15:00Z"/>
                  </w:rPr>
                </w:rPrChange>
              </w:rPr>
              <w:pPrChange w:id="1579" w:author="Lane, Stefanie" w:date="2023-09-07T11:15:00Z">
                <w:pPr/>
              </w:pPrChange>
            </w:pPr>
          </w:p>
        </w:tc>
        <w:tc>
          <w:tcPr>
            <w:tcW w:w="300" w:type="dxa"/>
            <w:tcBorders>
              <w:top w:val="nil"/>
              <w:left w:val="nil"/>
              <w:bottom w:val="nil"/>
              <w:right w:val="nil"/>
            </w:tcBorders>
            <w:shd w:val="clear" w:color="auto" w:fill="auto"/>
            <w:noWrap/>
            <w:vAlign w:val="bottom"/>
            <w:hideMark/>
          </w:tcPr>
          <w:p w14:paraId="738171C6" w14:textId="77777777" w:rsidR="0058002F" w:rsidRPr="0058002F" w:rsidRDefault="0058002F" w:rsidP="0058002F">
            <w:pPr>
              <w:spacing w:after="0" w:line="240" w:lineRule="auto"/>
              <w:jc w:val="center"/>
              <w:rPr>
                <w:ins w:id="1580" w:author="Lane, Stefanie" w:date="2023-09-07T11:15:00Z"/>
                <w:rFonts w:ascii="Times New Roman" w:eastAsia="Times New Roman" w:hAnsi="Times New Roman" w:cs="Times New Roman"/>
                <w:sz w:val="20"/>
                <w:szCs w:val="20"/>
                <w:rPrChange w:id="1581" w:author="Lane, Stefanie" w:date="2023-09-07T11:15:00Z">
                  <w:rPr>
                    <w:ins w:id="1582" w:author="Lane, Stefanie" w:date="2023-09-07T11:15:00Z"/>
                  </w:rPr>
                </w:rPrChange>
              </w:rPr>
              <w:pPrChange w:id="1583" w:author="Lane, Stefanie" w:date="2023-09-07T11:15: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7F69E9C" w14:textId="77777777" w:rsidR="0058002F" w:rsidRPr="0058002F" w:rsidRDefault="0058002F" w:rsidP="0058002F">
            <w:pPr>
              <w:spacing w:after="0" w:line="240" w:lineRule="auto"/>
              <w:rPr>
                <w:ins w:id="1584" w:author="Lane, Stefanie" w:date="2023-09-07T11:15:00Z"/>
                <w:rFonts w:ascii="Calibri" w:eastAsia="Times New Roman" w:hAnsi="Calibri" w:cs="Calibri"/>
                <w:i/>
                <w:iCs/>
                <w:sz w:val="20"/>
                <w:szCs w:val="20"/>
                <w:rPrChange w:id="1585" w:author="Lane, Stefanie" w:date="2023-09-07T11:15:00Z">
                  <w:rPr>
                    <w:ins w:id="1586" w:author="Lane, Stefanie" w:date="2023-09-07T11:15:00Z"/>
                  </w:rPr>
                </w:rPrChange>
              </w:rPr>
              <w:pPrChange w:id="1587" w:author="Lane, Stefanie" w:date="2023-09-07T11:15:00Z">
                <w:pPr/>
              </w:pPrChange>
            </w:pPr>
            <w:ins w:id="1588" w:author="Lane, Stefanie" w:date="2023-09-07T11:15:00Z">
              <w:r w:rsidRPr="0058002F">
                <w:rPr>
                  <w:rFonts w:ascii="Calibri" w:eastAsia="Times New Roman" w:hAnsi="Calibri" w:cs="Calibri"/>
                  <w:i/>
                  <w:iCs/>
                  <w:sz w:val="20"/>
                  <w:szCs w:val="20"/>
                  <w:rPrChange w:id="1589" w:author="Lane, Stefanie" w:date="2023-09-07T11:15:00Z">
                    <w:rPr/>
                  </w:rPrChange>
                </w:rPr>
                <w:t>Eleocharis palustris</w:t>
              </w:r>
            </w:ins>
          </w:p>
        </w:tc>
        <w:tc>
          <w:tcPr>
            <w:tcW w:w="751" w:type="dxa"/>
            <w:tcBorders>
              <w:top w:val="nil"/>
              <w:left w:val="nil"/>
              <w:bottom w:val="single" w:sz="4" w:space="0" w:color="auto"/>
              <w:right w:val="nil"/>
            </w:tcBorders>
            <w:shd w:val="clear" w:color="auto" w:fill="auto"/>
            <w:noWrap/>
            <w:vAlign w:val="bottom"/>
            <w:hideMark/>
          </w:tcPr>
          <w:p w14:paraId="5B2F986B" w14:textId="77777777" w:rsidR="0058002F" w:rsidRPr="0058002F" w:rsidRDefault="0058002F" w:rsidP="0058002F">
            <w:pPr>
              <w:spacing w:after="0" w:line="240" w:lineRule="auto"/>
              <w:jc w:val="center"/>
              <w:rPr>
                <w:ins w:id="1590" w:author="Lane, Stefanie" w:date="2023-09-07T11:15:00Z"/>
                <w:rFonts w:ascii="Calibri" w:eastAsia="Times New Roman" w:hAnsi="Calibri" w:cs="Calibri"/>
                <w:color w:val="000000"/>
                <w:sz w:val="20"/>
                <w:szCs w:val="20"/>
                <w:rPrChange w:id="1591" w:author="Lane, Stefanie" w:date="2023-09-07T11:15:00Z">
                  <w:rPr>
                    <w:ins w:id="1592" w:author="Lane, Stefanie" w:date="2023-09-07T11:15:00Z"/>
                  </w:rPr>
                </w:rPrChange>
              </w:rPr>
              <w:pPrChange w:id="1593" w:author="Lane, Stefanie" w:date="2023-09-07T11:15:00Z">
                <w:pPr>
                  <w:jc w:val="center"/>
                </w:pPr>
              </w:pPrChange>
            </w:pPr>
            <w:ins w:id="1594" w:author="Lane, Stefanie" w:date="2023-09-07T11:15:00Z">
              <w:r w:rsidRPr="0058002F">
                <w:rPr>
                  <w:rFonts w:ascii="Calibri" w:eastAsia="Times New Roman" w:hAnsi="Calibri" w:cs="Calibri"/>
                  <w:color w:val="000000"/>
                  <w:sz w:val="20"/>
                  <w:szCs w:val="20"/>
                  <w:rPrChange w:id="1595" w:author="Lane, Stefanie" w:date="2023-09-07T11:15:00Z">
                    <w:rPr/>
                  </w:rPrChange>
                </w:rPr>
                <w:t>0.02</w:t>
              </w:r>
            </w:ins>
          </w:p>
        </w:tc>
        <w:tc>
          <w:tcPr>
            <w:tcW w:w="262" w:type="dxa"/>
            <w:tcBorders>
              <w:top w:val="nil"/>
              <w:left w:val="nil"/>
              <w:bottom w:val="nil"/>
              <w:right w:val="nil"/>
            </w:tcBorders>
            <w:shd w:val="clear" w:color="auto" w:fill="auto"/>
            <w:noWrap/>
            <w:vAlign w:val="bottom"/>
            <w:hideMark/>
          </w:tcPr>
          <w:p w14:paraId="4BF7213A" w14:textId="77777777" w:rsidR="0058002F" w:rsidRPr="0058002F" w:rsidRDefault="0058002F" w:rsidP="0058002F">
            <w:pPr>
              <w:spacing w:after="0" w:line="240" w:lineRule="auto"/>
              <w:jc w:val="center"/>
              <w:rPr>
                <w:ins w:id="1596" w:author="Lane, Stefanie" w:date="2023-09-07T11:15:00Z"/>
                <w:rFonts w:ascii="Calibri" w:eastAsia="Times New Roman" w:hAnsi="Calibri" w:cs="Calibri"/>
                <w:color w:val="000000"/>
                <w:sz w:val="20"/>
                <w:szCs w:val="20"/>
                <w:rPrChange w:id="1597" w:author="Lane, Stefanie" w:date="2023-09-07T11:15:00Z">
                  <w:rPr>
                    <w:ins w:id="1598" w:author="Lane, Stefanie" w:date="2023-09-07T11:15:00Z"/>
                  </w:rPr>
                </w:rPrChange>
              </w:rPr>
              <w:pPrChange w:id="1599"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62C29E89" w14:textId="77777777" w:rsidR="0058002F" w:rsidRPr="0058002F" w:rsidRDefault="0058002F" w:rsidP="0058002F">
            <w:pPr>
              <w:spacing w:after="0" w:line="240" w:lineRule="auto"/>
              <w:rPr>
                <w:ins w:id="1600" w:author="Lane, Stefanie" w:date="2023-09-07T11:15:00Z"/>
                <w:rFonts w:ascii="Times New Roman" w:eastAsia="Times New Roman" w:hAnsi="Times New Roman" w:cs="Times New Roman"/>
                <w:sz w:val="20"/>
                <w:szCs w:val="20"/>
                <w:rPrChange w:id="1601" w:author="Lane, Stefanie" w:date="2023-09-07T11:15:00Z">
                  <w:rPr>
                    <w:ins w:id="1602" w:author="Lane, Stefanie" w:date="2023-09-07T11:15:00Z"/>
                  </w:rPr>
                </w:rPrChange>
              </w:rPr>
              <w:pPrChange w:id="1603"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5F48E042" w14:textId="77777777" w:rsidR="0058002F" w:rsidRPr="0058002F" w:rsidRDefault="0058002F" w:rsidP="0058002F">
            <w:pPr>
              <w:spacing w:after="0" w:line="240" w:lineRule="auto"/>
              <w:jc w:val="center"/>
              <w:rPr>
                <w:ins w:id="1604" w:author="Lane, Stefanie" w:date="2023-09-07T11:15:00Z"/>
                <w:rFonts w:ascii="Calibri" w:eastAsia="Times New Roman" w:hAnsi="Calibri" w:cs="Calibri"/>
                <w:color w:val="000000"/>
                <w:sz w:val="20"/>
                <w:szCs w:val="20"/>
                <w:rPrChange w:id="1605" w:author="Lane, Stefanie" w:date="2023-09-07T11:15:00Z">
                  <w:rPr>
                    <w:ins w:id="1606" w:author="Lane, Stefanie" w:date="2023-09-07T11:15:00Z"/>
                  </w:rPr>
                </w:rPrChange>
              </w:rPr>
              <w:pPrChange w:id="1607" w:author="Lane, Stefanie" w:date="2023-09-07T11:15:00Z">
                <w:pPr>
                  <w:jc w:val="center"/>
                </w:pPr>
              </w:pPrChange>
            </w:pPr>
            <w:ins w:id="1608" w:author="Lane, Stefanie" w:date="2023-09-07T11:15:00Z">
              <w:r w:rsidRPr="0058002F">
                <w:rPr>
                  <w:rFonts w:ascii="Calibri" w:eastAsia="Times New Roman" w:hAnsi="Calibri" w:cs="Calibri"/>
                  <w:color w:val="000000"/>
                  <w:sz w:val="20"/>
                  <w:szCs w:val="20"/>
                  <w:rPrChange w:id="1609" w:author="Lane, Stefanie" w:date="2023-09-07T11:15:00Z">
                    <w:rPr/>
                  </w:rPrChange>
                </w:rPr>
                <w:t> </w:t>
              </w:r>
            </w:ins>
          </w:p>
        </w:tc>
      </w:tr>
      <w:tr w:rsidR="0058002F" w:rsidRPr="0058002F" w14:paraId="2AD2F025" w14:textId="77777777" w:rsidTr="0058002F">
        <w:trPr>
          <w:divId w:val="494805520"/>
          <w:trHeight w:val="260"/>
          <w:ins w:id="1610"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13398864" w14:textId="77777777" w:rsidR="0058002F" w:rsidRPr="0058002F" w:rsidRDefault="0058002F" w:rsidP="0058002F">
            <w:pPr>
              <w:spacing w:after="0" w:line="240" w:lineRule="auto"/>
              <w:rPr>
                <w:ins w:id="1611" w:author="Lane, Stefanie" w:date="2023-09-07T11:15:00Z"/>
                <w:rFonts w:ascii="Calibri" w:eastAsia="Times New Roman" w:hAnsi="Calibri" w:cs="Calibri"/>
                <w:color w:val="000000"/>
                <w:sz w:val="20"/>
                <w:szCs w:val="20"/>
                <w:rPrChange w:id="1612" w:author="Lane, Stefanie" w:date="2023-09-07T11:15:00Z">
                  <w:rPr>
                    <w:ins w:id="1613" w:author="Lane, Stefanie" w:date="2023-09-07T11:15:00Z"/>
                  </w:rPr>
                </w:rPrChange>
              </w:rPr>
              <w:pPrChange w:id="1614" w:author="Lane, Stefanie" w:date="2023-09-07T11:15:00Z">
                <w:pPr/>
              </w:pPrChange>
            </w:pPr>
          </w:p>
        </w:tc>
        <w:tc>
          <w:tcPr>
            <w:tcW w:w="2149" w:type="dxa"/>
            <w:tcBorders>
              <w:top w:val="nil"/>
              <w:left w:val="nil"/>
              <w:bottom w:val="nil"/>
              <w:right w:val="nil"/>
            </w:tcBorders>
            <w:shd w:val="clear" w:color="auto" w:fill="auto"/>
            <w:noWrap/>
            <w:vAlign w:val="bottom"/>
            <w:hideMark/>
          </w:tcPr>
          <w:p w14:paraId="2132145C" w14:textId="77777777" w:rsidR="0058002F" w:rsidRPr="0058002F" w:rsidRDefault="0058002F" w:rsidP="0058002F">
            <w:pPr>
              <w:spacing w:after="0" w:line="240" w:lineRule="auto"/>
              <w:jc w:val="center"/>
              <w:rPr>
                <w:ins w:id="1615" w:author="Lane, Stefanie" w:date="2023-09-07T11:15:00Z"/>
                <w:rFonts w:ascii="Calibri" w:eastAsia="Times New Roman" w:hAnsi="Calibri" w:cs="Calibri"/>
                <w:color w:val="000000"/>
                <w:sz w:val="20"/>
                <w:szCs w:val="20"/>
                <w:rPrChange w:id="1616" w:author="Lane, Stefanie" w:date="2023-09-07T11:15:00Z">
                  <w:rPr>
                    <w:ins w:id="1617" w:author="Lane, Stefanie" w:date="2023-09-07T11:15:00Z"/>
                  </w:rPr>
                </w:rPrChange>
              </w:rPr>
              <w:pPrChange w:id="1618" w:author="Lane, Stefanie" w:date="2023-09-07T11:15:00Z">
                <w:pPr>
                  <w:jc w:val="center"/>
                </w:pPr>
              </w:pPrChange>
            </w:pPr>
          </w:p>
        </w:tc>
        <w:tc>
          <w:tcPr>
            <w:tcW w:w="810" w:type="dxa"/>
            <w:tcBorders>
              <w:top w:val="nil"/>
              <w:left w:val="nil"/>
              <w:bottom w:val="nil"/>
              <w:right w:val="nil"/>
            </w:tcBorders>
            <w:shd w:val="clear" w:color="auto" w:fill="auto"/>
            <w:noWrap/>
            <w:vAlign w:val="bottom"/>
            <w:hideMark/>
          </w:tcPr>
          <w:p w14:paraId="1943D176" w14:textId="77777777" w:rsidR="0058002F" w:rsidRPr="0058002F" w:rsidRDefault="0058002F" w:rsidP="0058002F">
            <w:pPr>
              <w:spacing w:after="0" w:line="240" w:lineRule="auto"/>
              <w:rPr>
                <w:ins w:id="1619" w:author="Lane, Stefanie" w:date="2023-09-07T11:15:00Z"/>
                <w:rFonts w:ascii="Times New Roman" w:eastAsia="Times New Roman" w:hAnsi="Times New Roman" w:cs="Times New Roman"/>
                <w:sz w:val="20"/>
                <w:szCs w:val="20"/>
                <w:rPrChange w:id="1620" w:author="Lane, Stefanie" w:date="2023-09-07T11:15:00Z">
                  <w:rPr>
                    <w:ins w:id="1621" w:author="Lane, Stefanie" w:date="2023-09-07T11:15:00Z"/>
                  </w:rPr>
                </w:rPrChange>
              </w:rPr>
              <w:pPrChange w:id="1622" w:author="Lane, Stefanie" w:date="2023-09-07T11:15:00Z">
                <w:pPr/>
              </w:pPrChange>
            </w:pPr>
          </w:p>
        </w:tc>
        <w:tc>
          <w:tcPr>
            <w:tcW w:w="300" w:type="dxa"/>
            <w:tcBorders>
              <w:top w:val="nil"/>
              <w:left w:val="nil"/>
              <w:bottom w:val="nil"/>
              <w:right w:val="nil"/>
            </w:tcBorders>
            <w:shd w:val="clear" w:color="auto" w:fill="auto"/>
            <w:noWrap/>
            <w:vAlign w:val="bottom"/>
            <w:hideMark/>
          </w:tcPr>
          <w:p w14:paraId="59C74CA5" w14:textId="77777777" w:rsidR="0058002F" w:rsidRPr="0058002F" w:rsidRDefault="0058002F" w:rsidP="0058002F">
            <w:pPr>
              <w:spacing w:after="0" w:line="240" w:lineRule="auto"/>
              <w:jc w:val="center"/>
              <w:rPr>
                <w:ins w:id="1623" w:author="Lane, Stefanie" w:date="2023-09-07T11:15:00Z"/>
                <w:rFonts w:ascii="Times New Roman" w:eastAsia="Times New Roman" w:hAnsi="Times New Roman" w:cs="Times New Roman"/>
                <w:sz w:val="20"/>
                <w:szCs w:val="20"/>
                <w:rPrChange w:id="1624" w:author="Lane, Stefanie" w:date="2023-09-07T11:15:00Z">
                  <w:rPr>
                    <w:ins w:id="1625" w:author="Lane, Stefanie" w:date="2023-09-07T11:15:00Z"/>
                  </w:rPr>
                </w:rPrChange>
              </w:rPr>
              <w:pPrChange w:id="1626" w:author="Lane, Stefanie" w:date="2023-09-07T11:15:00Z">
                <w:pPr>
                  <w:jc w:val="center"/>
                </w:pPr>
              </w:pPrChange>
            </w:pPr>
          </w:p>
        </w:tc>
        <w:tc>
          <w:tcPr>
            <w:tcW w:w="2189" w:type="dxa"/>
            <w:tcBorders>
              <w:top w:val="nil"/>
              <w:left w:val="nil"/>
              <w:bottom w:val="single" w:sz="4" w:space="0" w:color="auto"/>
              <w:right w:val="nil"/>
            </w:tcBorders>
            <w:shd w:val="clear" w:color="auto" w:fill="auto"/>
            <w:noWrap/>
            <w:vAlign w:val="bottom"/>
            <w:hideMark/>
          </w:tcPr>
          <w:p w14:paraId="4DD4394C" w14:textId="77777777" w:rsidR="0058002F" w:rsidRPr="0058002F" w:rsidRDefault="0058002F" w:rsidP="0058002F">
            <w:pPr>
              <w:spacing w:after="0" w:line="240" w:lineRule="auto"/>
              <w:rPr>
                <w:ins w:id="1627" w:author="Lane, Stefanie" w:date="2023-09-07T11:15:00Z"/>
                <w:rFonts w:ascii="Calibri" w:eastAsia="Times New Roman" w:hAnsi="Calibri" w:cs="Calibri"/>
                <w:i/>
                <w:iCs/>
                <w:sz w:val="20"/>
                <w:szCs w:val="20"/>
                <w:rPrChange w:id="1628" w:author="Lane, Stefanie" w:date="2023-09-07T11:15:00Z">
                  <w:rPr>
                    <w:ins w:id="1629" w:author="Lane, Stefanie" w:date="2023-09-07T11:15:00Z"/>
                  </w:rPr>
                </w:rPrChange>
              </w:rPr>
              <w:pPrChange w:id="1630" w:author="Lane, Stefanie" w:date="2023-09-07T11:15:00Z">
                <w:pPr/>
              </w:pPrChange>
            </w:pPr>
            <w:ins w:id="1631" w:author="Lane, Stefanie" w:date="2023-09-07T11:15:00Z">
              <w:r w:rsidRPr="0058002F">
                <w:rPr>
                  <w:rFonts w:ascii="Calibri" w:eastAsia="Times New Roman" w:hAnsi="Calibri" w:cs="Calibri"/>
                  <w:i/>
                  <w:iCs/>
                  <w:sz w:val="20"/>
                  <w:szCs w:val="20"/>
                  <w:rPrChange w:id="1632" w:author="Lane, Stefanie" w:date="2023-09-07T11:15:00Z">
                    <w:rPr/>
                  </w:rPrChange>
                </w:rPr>
                <w:t>Equisetum variegatum</w:t>
              </w:r>
            </w:ins>
          </w:p>
        </w:tc>
        <w:tc>
          <w:tcPr>
            <w:tcW w:w="751" w:type="dxa"/>
            <w:tcBorders>
              <w:top w:val="nil"/>
              <w:left w:val="nil"/>
              <w:bottom w:val="single" w:sz="4" w:space="0" w:color="auto"/>
              <w:right w:val="nil"/>
            </w:tcBorders>
            <w:shd w:val="clear" w:color="auto" w:fill="auto"/>
            <w:noWrap/>
            <w:vAlign w:val="bottom"/>
            <w:hideMark/>
          </w:tcPr>
          <w:p w14:paraId="61A6ECE7" w14:textId="77777777" w:rsidR="0058002F" w:rsidRPr="0058002F" w:rsidRDefault="0058002F" w:rsidP="0058002F">
            <w:pPr>
              <w:spacing w:after="0" w:line="240" w:lineRule="auto"/>
              <w:jc w:val="center"/>
              <w:rPr>
                <w:ins w:id="1633" w:author="Lane, Stefanie" w:date="2023-09-07T11:15:00Z"/>
                <w:rFonts w:ascii="Calibri" w:eastAsia="Times New Roman" w:hAnsi="Calibri" w:cs="Calibri"/>
                <w:color w:val="000000"/>
                <w:sz w:val="20"/>
                <w:szCs w:val="20"/>
                <w:rPrChange w:id="1634" w:author="Lane, Stefanie" w:date="2023-09-07T11:15:00Z">
                  <w:rPr>
                    <w:ins w:id="1635" w:author="Lane, Stefanie" w:date="2023-09-07T11:15:00Z"/>
                  </w:rPr>
                </w:rPrChange>
              </w:rPr>
              <w:pPrChange w:id="1636" w:author="Lane, Stefanie" w:date="2023-09-07T11:15:00Z">
                <w:pPr>
                  <w:jc w:val="center"/>
                </w:pPr>
              </w:pPrChange>
            </w:pPr>
            <w:ins w:id="1637" w:author="Lane, Stefanie" w:date="2023-09-07T11:15:00Z">
              <w:r w:rsidRPr="0058002F">
                <w:rPr>
                  <w:rFonts w:ascii="Calibri" w:eastAsia="Times New Roman" w:hAnsi="Calibri" w:cs="Calibri"/>
                  <w:color w:val="000000"/>
                  <w:sz w:val="20"/>
                  <w:szCs w:val="20"/>
                  <w:rPrChange w:id="1638" w:author="Lane, Stefanie" w:date="2023-09-07T11:15:00Z">
                    <w:rPr/>
                  </w:rPrChange>
                </w:rPr>
                <w:t>0.04</w:t>
              </w:r>
            </w:ins>
          </w:p>
        </w:tc>
        <w:tc>
          <w:tcPr>
            <w:tcW w:w="262" w:type="dxa"/>
            <w:tcBorders>
              <w:top w:val="nil"/>
              <w:left w:val="nil"/>
              <w:bottom w:val="nil"/>
              <w:right w:val="nil"/>
            </w:tcBorders>
            <w:shd w:val="clear" w:color="auto" w:fill="auto"/>
            <w:noWrap/>
            <w:vAlign w:val="bottom"/>
            <w:hideMark/>
          </w:tcPr>
          <w:p w14:paraId="5BDB4105" w14:textId="77777777" w:rsidR="0058002F" w:rsidRPr="0058002F" w:rsidRDefault="0058002F" w:rsidP="0058002F">
            <w:pPr>
              <w:spacing w:after="0" w:line="240" w:lineRule="auto"/>
              <w:jc w:val="center"/>
              <w:rPr>
                <w:ins w:id="1639" w:author="Lane, Stefanie" w:date="2023-09-07T11:15:00Z"/>
                <w:rFonts w:ascii="Calibri" w:eastAsia="Times New Roman" w:hAnsi="Calibri" w:cs="Calibri"/>
                <w:color w:val="000000"/>
                <w:sz w:val="20"/>
                <w:szCs w:val="20"/>
                <w:rPrChange w:id="1640" w:author="Lane, Stefanie" w:date="2023-09-07T11:15:00Z">
                  <w:rPr>
                    <w:ins w:id="1641" w:author="Lane, Stefanie" w:date="2023-09-07T11:15:00Z"/>
                  </w:rPr>
                </w:rPrChange>
              </w:rPr>
              <w:pPrChange w:id="1642" w:author="Lane, Stefanie" w:date="2023-09-07T11:15:00Z">
                <w:pPr>
                  <w:jc w:val="center"/>
                </w:pPr>
              </w:pPrChange>
            </w:pPr>
          </w:p>
        </w:tc>
        <w:tc>
          <w:tcPr>
            <w:tcW w:w="2007" w:type="dxa"/>
            <w:tcBorders>
              <w:top w:val="nil"/>
              <w:left w:val="nil"/>
              <w:bottom w:val="nil"/>
              <w:right w:val="nil"/>
            </w:tcBorders>
            <w:shd w:val="clear" w:color="auto" w:fill="auto"/>
            <w:noWrap/>
            <w:vAlign w:val="bottom"/>
            <w:hideMark/>
          </w:tcPr>
          <w:p w14:paraId="055A3443" w14:textId="77777777" w:rsidR="0058002F" w:rsidRPr="0058002F" w:rsidRDefault="0058002F" w:rsidP="0058002F">
            <w:pPr>
              <w:spacing w:after="0" w:line="240" w:lineRule="auto"/>
              <w:rPr>
                <w:ins w:id="1643" w:author="Lane, Stefanie" w:date="2023-09-07T11:15:00Z"/>
                <w:rFonts w:ascii="Times New Roman" w:eastAsia="Times New Roman" w:hAnsi="Times New Roman" w:cs="Times New Roman"/>
                <w:sz w:val="20"/>
                <w:szCs w:val="20"/>
                <w:rPrChange w:id="1644" w:author="Lane, Stefanie" w:date="2023-09-07T11:15:00Z">
                  <w:rPr>
                    <w:ins w:id="1645" w:author="Lane, Stefanie" w:date="2023-09-07T11:15:00Z"/>
                  </w:rPr>
                </w:rPrChange>
              </w:rPr>
              <w:pPrChange w:id="1646" w:author="Lane, Stefanie" w:date="2023-09-07T11:15:00Z">
                <w:pPr/>
              </w:pPrChange>
            </w:pPr>
          </w:p>
        </w:tc>
        <w:tc>
          <w:tcPr>
            <w:tcW w:w="881" w:type="dxa"/>
            <w:tcBorders>
              <w:top w:val="nil"/>
              <w:left w:val="nil"/>
              <w:bottom w:val="nil"/>
              <w:right w:val="single" w:sz="8" w:space="0" w:color="auto"/>
            </w:tcBorders>
            <w:shd w:val="clear" w:color="auto" w:fill="auto"/>
            <w:noWrap/>
            <w:vAlign w:val="bottom"/>
            <w:hideMark/>
          </w:tcPr>
          <w:p w14:paraId="7093A0D7" w14:textId="77777777" w:rsidR="0058002F" w:rsidRPr="0058002F" w:rsidRDefault="0058002F" w:rsidP="0058002F">
            <w:pPr>
              <w:spacing w:after="0" w:line="240" w:lineRule="auto"/>
              <w:jc w:val="center"/>
              <w:rPr>
                <w:ins w:id="1647" w:author="Lane, Stefanie" w:date="2023-09-07T11:15:00Z"/>
                <w:rFonts w:ascii="Calibri" w:eastAsia="Times New Roman" w:hAnsi="Calibri" w:cs="Calibri"/>
                <w:color w:val="000000"/>
                <w:sz w:val="20"/>
                <w:szCs w:val="20"/>
                <w:rPrChange w:id="1648" w:author="Lane, Stefanie" w:date="2023-09-07T11:15:00Z">
                  <w:rPr>
                    <w:ins w:id="1649" w:author="Lane, Stefanie" w:date="2023-09-07T11:15:00Z"/>
                  </w:rPr>
                </w:rPrChange>
              </w:rPr>
              <w:pPrChange w:id="1650" w:author="Lane, Stefanie" w:date="2023-09-07T11:15:00Z">
                <w:pPr>
                  <w:jc w:val="center"/>
                </w:pPr>
              </w:pPrChange>
            </w:pPr>
            <w:ins w:id="1651" w:author="Lane, Stefanie" w:date="2023-09-07T11:15:00Z">
              <w:r w:rsidRPr="0058002F">
                <w:rPr>
                  <w:rFonts w:ascii="Calibri" w:eastAsia="Times New Roman" w:hAnsi="Calibri" w:cs="Calibri"/>
                  <w:color w:val="000000"/>
                  <w:sz w:val="20"/>
                  <w:szCs w:val="20"/>
                  <w:rPrChange w:id="1652" w:author="Lane, Stefanie" w:date="2023-09-07T11:15:00Z">
                    <w:rPr/>
                  </w:rPrChange>
                </w:rPr>
                <w:t> </w:t>
              </w:r>
            </w:ins>
          </w:p>
        </w:tc>
      </w:tr>
      <w:tr w:rsidR="0058002F" w:rsidRPr="0058002F" w14:paraId="304E9F4B" w14:textId="77777777" w:rsidTr="0058002F">
        <w:trPr>
          <w:divId w:val="494805520"/>
          <w:trHeight w:val="270"/>
          <w:ins w:id="1653" w:author="Lane, Stefanie" w:date="2023-09-07T11:15:00Z"/>
        </w:trPr>
        <w:tc>
          <w:tcPr>
            <w:tcW w:w="1091" w:type="dxa"/>
            <w:vMerge/>
            <w:tcBorders>
              <w:top w:val="single" w:sz="8" w:space="0" w:color="auto"/>
              <w:left w:val="single" w:sz="8" w:space="0" w:color="auto"/>
              <w:bottom w:val="single" w:sz="8" w:space="0" w:color="000000"/>
              <w:right w:val="nil"/>
            </w:tcBorders>
            <w:vAlign w:val="center"/>
            <w:hideMark/>
          </w:tcPr>
          <w:p w14:paraId="6E918677" w14:textId="77777777" w:rsidR="0058002F" w:rsidRPr="0058002F" w:rsidRDefault="0058002F" w:rsidP="0058002F">
            <w:pPr>
              <w:spacing w:after="0" w:line="240" w:lineRule="auto"/>
              <w:rPr>
                <w:ins w:id="1654" w:author="Lane, Stefanie" w:date="2023-09-07T11:15:00Z"/>
                <w:rFonts w:ascii="Calibri" w:eastAsia="Times New Roman" w:hAnsi="Calibri" w:cs="Calibri"/>
                <w:color w:val="000000"/>
                <w:sz w:val="20"/>
                <w:szCs w:val="20"/>
                <w:rPrChange w:id="1655" w:author="Lane, Stefanie" w:date="2023-09-07T11:15:00Z">
                  <w:rPr>
                    <w:ins w:id="1656" w:author="Lane, Stefanie" w:date="2023-09-07T11:15:00Z"/>
                  </w:rPr>
                </w:rPrChange>
              </w:rPr>
              <w:pPrChange w:id="1657" w:author="Lane, Stefanie" w:date="2023-09-07T11:15:00Z">
                <w:pPr/>
              </w:pPrChange>
            </w:pPr>
          </w:p>
        </w:tc>
        <w:tc>
          <w:tcPr>
            <w:tcW w:w="2149" w:type="dxa"/>
            <w:tcBorders>
              <w:top w:val="nil"/>
              <w:left w:val="nil"/>
              <w:bottom w:val="single" w:sz="8" w:space="0" w:color="auto"/>
              <w:right w:val="nil"/>
            </w:tcBorders>
            <w:shd w:val="clear" w:color="auto" w:fill="auto"/>
            <w:noWrap/>
            <w:vAlign w:val="bottom"/>
            <w:hideMark/>
          </w:tcPr>
          <w:p w14:paraId="5FE079EA" w14:textId="77777777" w:rsidR="0058002F" w:rsidRPr="0058002F" w:rsidRDefault="0058002F" w:rsidP="0058002F">
            <w:pPr>
              <w:spacing w:after="0" w:line="240" w:lineRule="auto"/>
              <w:rPr>
                <w:ins w:id="1658" w:author="Lane, Stefanie" w:date="2023-09-07T11:15:00Z"/>
                <w:rFonts w:ascii="Calibri" w:eastAsia="Times New Roman" w:hAnsi="Calibri" w:cs="Calibri"/>
                <w:color w:val="000000"/>
                <w:sz w:val="20"/>
                <w:szCs w:val="20"/>
                <w:rPrChange w:id="1659" w:author="Lane, Stefanie" w:date="2023-09-07T11:15:00Z">
                  <w:rPr>
                    <w:ins w:id="1660" w:author="Lane, Stefanie" w:date="2023-09-07T11:15:00Z"/>
                  </w:rPr>
                </w:rPrChange>
              </w:rPr>
              <w:pPrChange w:id="1661" w:author="Lane, Stefanie" w:date="2023-09-07T11:15:00Z">
                <w:pPr/>
              </w:pPrChange>
            </w:pPr>
            <w:ins w:id="1662" w:author="Lane, Stefanie" w:date="2023-09-07T11:15:00Z">
              <w:r w:rsidRPr="0058002F">
                <w:rPr>
                  <w:rFonts w:ascii="Calibri" w:eastAsia="Times New Roman" w:hAnsi="Calibri" w:cs="Calibri"/>
                  <w:color w:val="000000"/>
                  <w:sz w:val="20"/>
                  <w:szCs w:val="20"/>
                  <w:rPrChange w:id="1663" w:author="Lane, Stefanie" w:date="2023-09-07T11:15:00Z">
                    <w:rPr/>
                  </w:rPrChange>
                </w:rPr>
                <w:t> </w:t>
              </w:r>
            </w:ins>
          </w:p>
        </w:tc>
        <w:tc>
          <w:tcPr>
            <w:tcW w:w="810" w:type="dxa"/>
            <w:tcBorders>
              <w:top w:val="nil"/>
              <w:left w:val="nil"/>
              <w:bottom w:val="single" w:sz="8" w:space="0" w:color="auto"/>
              <w:right w:val="nil"/>
            </w:tcBorders>
            <w:shd w:val="clear" w:color="auto" w:fill="auto"/>
            <w:noWrap/>
            <w:vAlign w:val="bottom"/>
            <w:hideMark/>
          </w:tcPr>
          <w:p w14:paraId="41B1FB6C" w14:textId="77777777" w:rsidR="0058002F" w:rsidRPr="0058002F" w:rsidRDefault="0058002F" w:rsidP="0058002F">
            <w:pPr>
              <w:spacing w:after="0" w:line="240" w:lineRule="auto"/>
              <w:jc w:val="center"/>
              <w:rPr>
                <w:ins w:id="1664" w:author="Lane, Stefanie" w:date="2023-09-07T11:15:00Z"/>
                <w:rFonts w:ascii="Calibri" w:eastAsia="Times New Roman" w:hAnsi="Calibri" w:cs="Calibri"/>
                <w:color w:val="000000"/>
                <w:sz w:val="20"/>
                <w:szCs w:val="20"/>
                <w:rPrChange w:id="1665" w:author="Lane, Stefanie" w:date="2023-09-07T11:15:00Z">
                  <w:rPr>
                    <w:ins w:id="1666" w:author="Lane, Stefanie" w:date="2023-09-07T11:15:00Z"/>
                  </w:rPr>
                </w:rPrChange>
              </w:rPr>
              <w:pPrChange w:id="1667" w:author="Lane, Stefanie" w:date="2023-09-07T11:15:00Z">
                <w:pPr>
                  <w:jc w:val="center"/>
                </w:pPr>
              </w:pPrChange>
            </w:pPr>
            <w:ins w:id="1668" w:author="Lane, Stefanie" w:date="2023-09-07T11:15:00Z">
              <w:r w:rsidRPr="0058002F">
                <w:rPr>
                  <w:rFonts w:ascii="Calibri" w:eastAsia="Times New Roman" w:hAnsi="Calibri" w:cs="Calibri"/>
                  <w:color w:val="000000"/>
                  <w:sz w:val="20"/>
                  <w:szCs w:val="20"/>
                  <w:rPrChange w:id="1669" w:author="Lane, Stefanie" w:date="2023-09-07T11:15:00Z">
                    <w:rPr/>
                  </w:rPrChange>
                </w:rPr>
                <w:t> </w:t>
              </w:r>
            </w:ins>
          </w:p>
        </w:tc>
        <w:tc>
          <w:tcPr>
            <w:tcW w:w="300" w:type="dxa"/>
            <w:tcBorders>
              <w:top w:val="nil"/>
              <w:left w:val="nil"/>
              <w:bottom w:val="single" w:sz="8" w:space="0" w:color="auto"/>
              <w:right w:val="nil"/>
            </w:tcBorders>
            <w:shd w:val="clear" w:color="auto" w:fill="auto"/>
            <w:noWrap/>
            <w:vAlign w:val="bottom"/>
            <w:hideMark/>
          </w:tcPr>
          <w:p w14:paraId="640729E9" w14:textId="77777777" w:rsidR="0058002F" w:rsidRPr="0058002F" w:rsidRDefault="0058002F" w:rsidP="0058002F">
            <w:pPr>
              <w:spacing w:after="0" w:line="240" w:lineRule="auto"/>
              <w:rPr>
                <w:ins w:id="1670" w:author="Lane, Stefanie" w:date="2023-09-07T11:15:00Z"/>
                <w:rFonts w:ascii="Calibri" w:eastAsia="Times New Roman" w:hAnsi="Calibri" w:cs="Calibri"/>
                <w:color w:val="000000"/>
                <w:sz w:val="20"/>
                <w:szCs w:val="20"/>
                <w:rPrChange w:id="1671" w:author="Lane, Stefanie" w:date="2023-09-07T11:15:00Z">
                  <w:rPr>
                    <w:ins w:id="1672" w:author="Lane, Stefanie" w:date="2023-09-07T11:15:00Z"/>
                  </w:rPr>
                </w:rPrChange>
              </w:rPr>
              <w:pPrChange w:id="1673" w:author="Lane, Stefanie" w:date="2023-09-07T11:15:00Z">
                <w:pPr/>
              </w:pPrChange>
            </w:pPr>
            <w:ins w:id="1674" w:author="Lane, Stefanie" w:date="2023-09-07T11:15:00Z">
              <w:r w:rsidRPr="0058002F">
                <w:rPr>
                  <w:rFonts w:ascii="Calibri" w:eastAsia="Times New Roman" w:hAnsi="Calibri" w:cs="Calibri"/>
                  <w:color w:val="000000"/>
                  <w:sz w:val="20"/>
                  <w:szCs w:val="20"/>
                  <w:rPrChange w:id="1675" w:author="Lane, Stefanie" w:date="2023-09-07T11:15:00Z">
                    <w:rPr/>
                  </w:rPrChange>
                </w:rPr>
                <w:t> </w:t>
              </w:r>
            </w:ins>
          </w:p>
        </w:tc>
        <w:tc>
          <w:tcPr>
            <w:tcW w:w="2189" w:type="dxa"/>
            <w:tcBorders>
              <w:top w:val="nil"/>
              <w:left w:val="nil"/>
              <w:bottom w:val="single" w:sz="8" w:space="0" w:color="auto"/>
              <w:right w:val="nil"/>
            </w:tcBorders>
            <w:shd w:val="clear" w:color="auto" w:fill="auto"/>
            <w:noWrap/>
            <w:vAlign w:val="bottom"/>
            <w:hideMark/>
          </w:tcPr>
          <w:p w14:paraId="01DFBB05" w14:textId="77777777" w:rsidR="0058002F" w:rsidRPr="0058002F" w:rsidRDefault="0058002F" w:rsidP="0058002F">
            <w:pPr>
              <w:spacing w:after="0" w:line="240" w:lineRule="auto"/>
              <w:rPr>
                <w:ins w:id="1676" w:author="Lane, Stefanie" w:date="2023-09-07T11:15:00Z"/>
                <w:rFonts w:ascii="Calibri" w:eastAsia="Times New Roman" w:hAnsi="Calibri" w:cs="Calibri"/>
                <w:i/>
                <w:iCs/>
                <w:sz w:val="20"/>
                <w:szCs w:val="20"/>
                <w:rPrChange w:id="1677" w:author="Lane, Stefanie" w:date="2023-09-07T11:15:00Z">
                  <w:rPr>
                    <w:ins w:id="1678" w:author="Lane, Stefanie" w:date="2023-09-07T11:15:00Z"/>
                  </w:rPr>
                </w:rPrChange>
              </w:rPr>
              <w:pPrChange w:id="1679" w:author="Lane, Stefanie" w:date="2023-09-07T11:15:00Z">
                <w:pPr/>
              </w:pPrChange>
            </w:pPr>
            <w:ins w:id="1680" w:author="Lane, Stefanie" w:date="2023-09-07T11:15:00Z">
              <w:r w:rsidRPr="0058002F">
                <w:rPr>
                  <w:rFonts w:ascii="Calibri" w:eastAsia="Times New Roman" w:hAnsi="Calibri" w:cs="Calibri"/>
                  <w:i/>
                  <w:iCs/>
                  <w:sz w:val="20"/>
                  <w:szCs w:val="20"/>
                  <w:rPrChange w:id="1681" w:author="Lane, Stefanie" w:date="2023-09-07T11:15:00Z">
                    <w:rPr/>
                  </w:rPrChange>
                </w:rPr>
                <w:t>Deschampsia caespitosa</w:t>
              </w:r>
            </w:ins>
          </w:p>
        </w:tc>
        <w:tc>
          <w:tcPr>
            <w:tcW w:w="751" w:type="dxa"/>
            <w:tcBorders>
              <w:top w:val="nil"/>
              <w:left w:val="nil"/>
              <w:bottom w:val="single" w:sz="8" w:space="0" w:color="auto"/>
              <w:right w:val="nil"/>
            </w:tcBorders>
            <w:shd w:val="clear" w:color="auto" w:fill="auto"/>
            <w:noWrap/>
            <w:vAlign w:val="bottom"/>
            <w:hideMark/>
          </w:tcPr>
          <w:p w14:paraId="7F166D74" w14:textId="77777777" w:rsidR="0058002F" w:rsidRPr="0058002F" w:rsidRDefault="0058002F" w:rsidP="0058002F">
            <w:pPr>
              <w:spacing w:after="0" w:line="240" w:lineRule="auto"/>
              <w:jc w:val="center"/>
              <w:rPr>
                <w:ins w:id="1682" w:author="Lane, Stefanie" w:date="2023-09-07T11:15:00Z"/>
                <w:rFonts w:ascii="Calibri" w:eastAsia="Times New Roman" w:hAnsi="Calibri" w:cs="Calibri"/>
                <w:color w:val="000000"/>
                <w:sz w:val="20"/>
                <w:szCs w:val="20"/>
                <w:rPrChange w:id="1683" w:author="Lane, Stefanie" w:date="2023-09-07T11:15:00Z">
                  <w:rPr>
                    <w:ins w:id="1684" w:author="Lane, Stefanie" w:date="2023-09-07T11:15:00Z"/>
                  </w:rPr>
                </w:rPrChange>
              </w:rPr>
              <w:pPrChange w:id="1685" w:author="Lane, Stefanie" w:date="2023-09-07T11:15:00Z">
                <w:pPr>
                  <w:jc w:val="center"/>
                </w:pPr>
              </w:pPrChange>
            </w:pPr>
            <w:ins w:id="1686" w:author="Lane, Stefanie" w:date="2023-09-07T11:15:00Z">
              <w:r w:rsidRPr="0058002F">
                <w:rPr>
                  <w:rFonts w:ascii="Calibri" w:eastAsia="Times New Roman" w:hAnsi="Calibri" w:cs="Calibri"/>
                  <w:color w:val="000000"/>
                  <w:sz w:val="20"/>
                  <w:szCs w:val="20"/>
                  <w:rPrChange w:id="1687" w:author="Lane, Stefanie" w:date="2023-09-07T11:15:00Z">
                    <w:rPr/>
                  </w:rPrChange>
                </w:rPr>
                <w:t>0.03</w:t>
              </w:r>
            </w:ins>
          </w:p>
        </w:tc>
        <w:tc>
          <w:tcPr>
            <w:tcW w:w="262" w:type="dxa"/>
            <w:tcBorders>
              <w:top w:val="nil"/>
              <w:left w:val="nil"/>
              <w:bottom w:val="single" w:sz="8" w:space="0" w:color="auto"/>
              <w:right w:val="nil"/>
            </w:tcBorders>
            <w:shd w:val="clear" w:color="auto" w:fill="auto"/>
            <w:noWrap/>
            <w:vAlign w:val="bottom"/>
            <w:hideMark/>
          </w:tcPr>
          <w:p w14:paraId="1A71F5A7" w14:textId="77777777" w:rsidR="0058002F" w:rsidRPr="0058002F" w:rsidRDefault="0058002F" w:rsidP="0058002F">
            <w:pPr>
              <w:spacing w:after="0" w:line="240" w:lineRule="auto"/>
              <w:rPr>
                <w:ins w:id="1688" w:author="Lane, Stefanie" w:date="2023-09-07T11:15:00Z"/>
                <w:rFonts w:ascii="Calibri" w:eastAsia="Times New Roman" w:hAnsi="Calibri" w:cs="Calibri"/>
                <w:color w:val="000000"/>
                <w:sz w:val="20"/>
                <w:szCs w:val="20"/>
                <w:rPrChange w:id="1689" w:author="Lane, Stefanie" w:date="2023-09-07T11:15:00Z">
                  <w:rPr>
                    <w:ins w:id="1690" w:author="Lane, Stefanie" w:date="2023-09-07T11:15:00Z"/>
                  </w:rPr>
                </w:rPrChange>
              </w:rPr>
              <w:pPrChange w:id="1691" w:author="Lane, Stefanie" w:date="2023-09-07T11:15:00Z">
                <w:pPr/>
              </w:pPrChange>
            </w:pPr>
            <w:ins w:id="1692" w:author="Lane, Stefanie" w:date="2023-09-07T11:15:00Z">
              <w:r w:rsidRPr="0058002F">
                <w:rPr>
                  <w:rFonts w:ascii="Calibri" w:eastAsia="Times New Roman" w:hAnsi="Calibri" w:cs="Calibri"/>
                  <w:color w:val="000000"/>
                  <w:sz w:val="20"/>
                  <w:szCs w:val="20"/>
                  <w:rPrChange w:id="1693" w:author="Lane, Stefanie" w:date="2023-09-07T11:15:00Z">
                    <w:rPr/>
                  </w:rPrChange>
                </w:rPr>
                <w:t> </w:t>
              </w:r>
            </w:ins>
          </w:p>
        </w:tc>
        <w:tc>
          <w:tcPr>
            <w:tcW w:w="2007" w:type="dxa"/>
            <w:tcBorders>
              <w:top w:val="nil"/>
              <w:left w:val="nil"/>
              <w:bottom w:val="single" w:sz="8" w:space="0" w:color="auto"/>
              <w:right w:val="nil"/>
            </w:tcBorders>
            <w:shd w:val="clear" w:color="auto" w:fill="auto"/>
            <w:noWrap/>
            <w:vAlign w:val="bottom"/>
            <w:hideMark/>
          </w:tcPr>
          <w:p w14:paraId="20E9D179" w14:textId="77777777" w:rsidR="0058002F" w:rsidRPr="0058002F" w:rsidRDefault="0058002F" w:rsidP="0058002F">
            <w:pPr>
              <w:spacing w:after="0" w:line="240" w:lineRule="auto"/>
              <w:rPr>
                <w:ins w:id="1694" w:author="Lane, Stefanie" w:date="2023-09-07T11:15:00Z"/>
                <w:rFonts w:ascii="Calibri" w:eastAsia="Times New Roman" w:hAnsi="Calibri" w:cs="Calibri"/>
                <w:color w:val="000000"/>
                <w:sz w:val="20"/>
                <w:szCs w:val="20"/>
                <w:rPrChange w:id="1695" w:author="Lane, Stefanie" w:date="2023-09-07T11:15:00Z">
                  <w:rPr>
                    <w:ins w:id="1696" w:author="Lane, Stefanie" w:date="2023-09-07T11:15:00Z"/>
                  </w:rPr>
                </w:rPrChange>
              </w:rPr>
              <w:pPrChange w:id="1697" w:author="Lane, Stefanie" w:date="2023-09-07T11:15:00Z">
                <w:pPr/>
              </w:pPrChange>
            </w:pPr>
            <w:ins w:id="1698" w:author="Lane, Stefanie" w:date="2023-09-07T11:15:00Z">
              <w:r w:rsidRPr="0058002F">
                <w:rPr>
                  <w:rFonts w:ascii="Calibri" w:eastAsia="Times New Roman" w:hAnsi="Calibri" w:cs="Calibri"/>
                  <w:color w:val="000000"/>
                  <w:sz w:val="20"/>
                  <w:szCs w:val="20"/>
                  <w:rPrChange w:id="1699" w:author="Lane, Stefanie" w:date="2023-09-07T11:15: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4515E593" w14:textId="77777777" w:rsidR="0058002F" w:rsidRPr="0058002F" w:rsidRDefault="0058002F" w:rsidP="0058002F">
            <w:pPr>
              <w:spacing w:after="0" w:line="240" w:lineRule="auto"/>
              <w:jc w:val="center"/>
              <w:rPr>
                <w:ins w:id="1700" w:author="Lane, Stefanie" w:date="2023-09-07T11:15:00Z"/>
                <w:rFonts w:ascii="Calibri" w:eastAsia="Times New Roman" w:hAnsi="Calibri" w:cs="Calibri"/>
                <w:color w:val="000000"/>
                <w:sz w:val="20"/>
                <w:szCs w:val="20"/>
                <w:rPrChange w:id="1701" w:author="Lane, Stefanie" w:date="2023-09-07T11:15:00Z">
                  <w:rPr>
                    <w:ins w:id="1702" w:author="Lane, Stefanie" w:date="2023-09-07T11:15:00Z"/>
                  </w:rPr>
                </w:rPrChange>
              </w:rPr>
              <w:pPrChange w:id="1703" w:author="Lane, Stefanie" w:date="2023-09-07T11:15:00Z">
                <w:pPr>
                  <w:jc w:val="center"/>
                </w:pPr>
              </w:pPrChange>
            </w:pPr>
            <w:ins w:id="1704" w:author="Lane, Stefanie" w:date="2023-09-07T11:15:00Z">
              <w:r w:rsidRPr="0058002F">
                <w:rPr>
                  <w:rFonts w:ascii="Calibri" w:eastAsia="Times New Roman" w:hAnsi="Calibri" w:cs="Calibri"/>
                  <w:color w:val="000000"/>
                  <w:sz w:val="20"/>
                  <w:szCs w:val="20"/>
                  <w:rPrChange w:id="1705" w:author="Lane, Stefanie" w:date="2023-09-07T11:15:00Z">
                    <w:rPr/>
                  </w:rPrChange>
                </w:rPr>
                <w:t> </w:t>
              </w:r>
            </w:ins>
          </w:p>
        </w:tc>
      </w:tr>
    </w:tbl>
    <w:p w14:paraId="084B729C" w14:textId="674727BF" w:rsidR="00BB5BE2" w:rsidDel="0058002F" w:rsidRDefault="00BB5BE2" w:rsidP="0058002F">
      <w:pPr>
        <w:rPr>
          <w:del w:id="1706" w:author="Lane, Stefanie" w:date="2023-09-07T11:15:00Z"/>
        </w:rPr>
        <w:pPrChange w:id="1707" w:author="Lane, Stefanie" w:date="2023-09-07T11:15:00Z">
          <w:pPr/>
        </w:pPrChange>
      </w:pPr>
    </w:p>
    <w:p w14:paraId="71DD4592" w14:textId="12F518DC" w:rsidR="003516CD" w:rsidDel="00BB5BE2" w:rsidRDefault="003516CD">
      <w:pPr>
        <w:rPr>
          <w:del w:id="1708" w:author="Lane, Stefanie" w:date="2023-08-10T16:47:00Z"/>
        </w:rPr>
      </w:pPr>
    </w:p>
    <w:p w14:paraId="06033172" w14:textId="43B304E4" w:rsidR="00C51C7D" w:rsidDel="003516CD" w:rsidRDefault="00C51C7D" w:rsidP="003516CD">
      <w:pPr>
        <w:rPr>
          <w:del w:id="1709" w:author="Lane, Stefanie" w:date="2023-08-02T17:30:00Z"/>
        </w:rPr>
      </w:pPr>
    </w:p>
    <w:p w14:paraId="36A7F6D2" w14:textId="0FA09611" w:rsidR="002605CE" w:rsidDel="00C51C7D" w:rsidRDefault="002605CE" w:rsidP="00C51C7D">
      <w:pPr>
        <w:rPr>
          <w:del w:id="1710"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2605CE" w:rsidRPr="002605CE" w:rsidDel="00C51C7D" w14:paraId="77058E94" w14:textId="77777777" w:rsidTr="002605CE">
        <w:trPr>
          <w:divId w:val="39592375"/>
          <w:trHeight w:val="260"/>
          <w:del w:id="1711"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rsidP="002605CE">
            <w:pPr>
              <w:spacing w:after="0" w:line="240" w:lineRule="auto"/>
              <w:jc w:val="center"/>
              <w:rPr>
                <w:del w:id="1712" w:author="Lane, Stefanie" w:date="2023-07-26T11:06:00Z"/>
                <w:rFonts w:ascii="Calibri" w:eastAsia="Times New Roman" w:hAnsi="Calibri" w:cs="Calibri"/>
                <w:color w:val="000000"/>
                <w:sz w:val="20"/>
                <w:szCs w:val="20"/>
              </w:rPr>
            </w:pPr>
            <w:del w:id="1713"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rsidP="002605CE">
            <w:pPr>
              <w:spacing w:after="0" w:line="240" w:lineRule="auto"/>
              <w:jc w:val="center"/>
              <w:rPr>
                <w:del w:id="1714" w:author="Lane, Stefanie" w:date="2023-07-26T11:06:00Z"/>
                <w:rFonts w:ascii="Calibri" w:eastAsia="Times New Roman" w:hAnsi="Calibri" w:cs="Calibri"/>
                <w:b/>
                <w:bCs/>
                <w:color w:val="000000"/>
                <w:sz w:val="20"/>
                <w:szCs w:val="20"/>
              </w:rPr>
            </w:pPr>
            <w:del w:id="1715"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rsidP="002605CE">
            <w:pPr>
              <w:spacing w:after="0" w:line="240" w:lineRule="auto"/>
              <w:jc w:val="center"/>
              <w:rPr>
                <w:del w:id="1716" w:author="Lane, Stefanie" w:date="2023-07-26T11:06:00Z"/>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rsidP="002605CE">
            <w:pPr>
              <w:spacing w:after="0" w:line="240" w:lineRule="auto"/>
              <w:jc w:val="center"/>
              <w:rPr>
                <w:del w:id="1717" w:author="Lane, Stefanie" w:date="2023-07-26T11:06:00Z"/>
                <w:rFonts w:ascii="Calibri" w:eastAsia="Times New Roman" w:hAnsi="Calibri" w:cs="Calibri"/>
                <w:b/>
                <w:bCs/>
                <w:color w:val="000000"/>
                <w:sz w:val="20"/>
                <w:szCs w:val="20"/>
              </w:rPr>
            </w:pPr>
            <w:del w:id="1718"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rsidP="002605CE">
            <w:pPr>
              <w:spacing w:after="0" w:line="240" w:lineRule="auto"/>
              <w:jc w:val="center"/>
              <w:rPr>
                <w:del w:id="1719" w:author="Lane, Stefanie" w:date="2023-07-26T11:06:00Z"/>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rsidP="002605CE">
            <w:pPr>
              <w:spacing w:after="0" w:line="240" w:lineRule="auto"/>
              <w:jc w:val="center"/>
              <w:rPr>
                <w:del w:id="1720" w:author="Lane, Stefanie" w:date="2023-07-26T11:06:00Z"/>
                <w:rFonts w:ascii="Calibri" w:eastAsia="Times New Roman" w:hAnsi="Calibri" w:cs="Calibri"/>
                <w:b/>
                <w:bCs/>
                <w:color w:val="000000"/>
                <w:sz w:val="20"/>
                <w:szCs w:val="20"/>
              </w:rPr>
            </w:pPr>
            <w:del w:id="1721"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722"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rsidP="002605CE">
            <w:pPr>
              <w:spacing w:after="0" w:line="240" w:lineRule="auto"/>
              <w:jc w:val="center"/>
              <w:rPr>
                <w:del w:id="1723" w:author="Lane, Stefanie" w:date="2023-07-26T11:06:00Z"/>
                <w:rFonts w:ascii="Calibri" w:eastAsia="Times New Roman" w:hAnsi="Calibri" w:cs="Calibri"/>
                <w:color w:val="000000"/>
                <w:sz w:val="20"/>
                <w:szCs w:val="20"/>
              </w:rPr>
            </w:pPr>
            <w:del w:id="1724"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rsidP="002605CE">
            <w:pPr>
              <w:spacing w:after="0" w:line="240" w:lineRule="auto"/>
              <w:jc w:val="center"/>
              <w:rPr>
                <w:del w:id="1725" w:author="Lane, Stefanie" w:date="2023-07-26T11:06:00Z"/>
                <w:rFonts w:ascii="Calibri" w:eastAsia="Times New Roman" w:hAnsi="Calibri" w:cs="Calibri"/>
                <w:color w:val="000000"/>
                <w:sz w:val="20"/>
                <w:szCs w:val="20"/>
              </w:rPr>
            </w:pPr>
            <w:del w:id="1726"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rsidP="002605CE">
            <w:pPr>
              <w:spacing w:after="0" w:line="240" w:lineRule="auto"/>
              <w:jc w:val="center"/>
              <w:rPr>
                <w:del w:id="1727" w:author="Lane, Stefanie" w:date="2023-07-26T11:06:00Z"/>
                <w:rFonts w:ascii="Calibri" w:eastAsia="Times New Roman" w:hAnsi="Calibri" w:cs="Calibri"/>
                <w:color w:val="000000"/>
                <w:sz w:val="20"/>
                <w:szCs w:val="20"/>
              </w:rPr>
            </w:pPr>
            <w:del w:id="1728"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rsidP="002605CE">
            <w:pPr>
              <w:spacing w:after="0" w:line="240" w:lineRule="auto"/>
              <w:jc w:val="center"/>
              <w:rPr>
                <w:del w:id="1729" w:author="Lane, Stefanie" w:date="2023-07-26T11:06: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rsidP="002605CE">
            <w:pPr>
              <w:spacing w:after="0" w:line="240" w:lineRule="auto"/>
              <w:jc w:val="center"/>
              <w:rPr>
                <w:del w:id="1730" w:author="Lane, Stefanie" w:date="2023-07-26T11:06:00Z"/>
                <w:rFonts w:ascii="Calibri" w:eastAsia="Times New Roman" w:hAnsi="Calibri" w:cs="Calibri"/>
                <w:color w:val="000000"/>
                <w:sz w:val="20"/>
                <w:szCs w:val="20"/>
              </w:rPr>
            </w:pPr>
            <w:del w:id="1731"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rsidP="002605CE">
            <w:pPr>
              <w:spacing w:after="0" w:line="240" w:lineRule="auto"/>
              <w:jc w:val="center"/>
              <w:rPr>
                <w:del w:id="1732" w:author="Lane, Stefanie" w:date="2023-07-26T11:06:00Z"/>
                <w:rFonts w:ascii="Calibri" w:eastAsia="Times New Roman" w:hAnsi="Calibri" w:cs="Calibri"/>
                <w:color w:val="000000"/>
                <w:sz w:val="20"/>
                <w:szCs w:val="20"/>
              </w:rPr>
            </w:pPr>
            <w:del w:id="1733"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rsidP="002605CE">
            <w:pPr>
              <w:spacing w:after="0" w:line="240" w:lineRule="auto"/>
              <w:jc w:val="center"/>
              <w:rPr>
                <w:del w:id="1734" w:author="Lane, Stefanie" w:date="2023-07-26T11:06: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rsidP="002605CE">
            <w:pPr>
              <w:spacing w:after="0" w:line="240" w:lineRule="auto"/>
              <w:jc w:val="center"/>
              <w:rPr>
                <w:del w:id="1735" w:author="Lane, Stefanie" w:date="2023-07-26T11:06:00Z"/>
                <w:rFonts w:ascii="Calibri" w:eastAsia="Times New Roman" w:hAnsi="Calibri" w:cs="Calibri"/>
                <w:color w:val="000000"/>
                <w:sz w:val="20"/>
                <w:szCs w:val="20"/>
              </w:rPr>
            </w:pPr>
            <w:del w:id="1736"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rsidP="002605CE">
            <w:pPr>
              <w:spacing w:after="0" w:line="240" w:lineRule="auto"/>
              <w:jc w:val="center"/>
              <w:rPr>
                <w:del w:id="1737" w:author="Lane, Stefanie" w:date="2023-07-26T11:06:00Z"/>
                <w:rFonts w:ascii="Calibri" w:eastAsia="Times New Roman" w:hAnsi="Calibri" w:cs="Calibri"/>
                <w:color w:val="000000"/>
                <w:sz w:val="20"/>
                <w:szCs w:val="20"/>
              </w:rPr>
            </w:pPr>
            <w:del w:id="1738"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739"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rsidP="002605CE">
            <w:pPr>
              <w:spacing w:after="0" w:line="240" w:lineRule="auto"/>
              <w:jc w:val="center"/>
              <w:rPr>
                <w:del w:id="1740"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rsidP="002605CE">
            <w:pPr>
              <w:spacing w:after="0" w:line="240" w:lineRule="auto"/>
              <w:rPr>
                <w:del w:id="1741"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rsidP="002605CE">
            <w:pPr>
              <w:spacing w:after="0" w:line="240" w:lineRule="auto"/>
              <w:rPr>
                <w:del w:id="1742"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rsidP="002605CE">
            <w:pPr>
              <w:spacing w:after="0" w:line="240" w:lineRule="auto"/>
              <w:jc w:val="center"/>
              <w:rPr>
                <w:del w:id="1743"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rsidP="002605CE">
            <w:pPr>
              <w:spacing w:after="0" w:line="240" w:lineRule="auto"/>
              <w:rPr>
                <w:del w:id="1744"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rsidP="002605CE">
            <w:pPr>
              <w:spacing w:after="0" w:line="240" w:lineRule="auto"/>
              <w:rPr>
                <w:del w:id="1745"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rsidP="002605CE">
            <w:pPr>
              <w:spacing w:after="0" w:line="240" w:lineRule="auto"/>
              <w:jc w:val="center"/>
              <w:rPr>
                <w:del w:id="1746"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rsidP="002605CE">
            <w:pPr>
              <w:spacing w:after="0" w:line="240" w:lineRule="auto"/>
              <w:rPr>
                <w:del w:id="1747"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rsidP="002605CE">
            <w:pPr>
              <w:spacing w:after="0" w:line="240" w:lineRule="auto"/>
              <w:rPr>
                <w:del w:id="1748" w:author="Lane, Stefanie" w:date="2023-07-26T11:06:00Z"/>
                <w:rFonts w:ascii="Times New Roman" w:eastAsia="Times New Roman" w:hAnsi="Times New Roman" w:cs="Times New Roman"/>
                <w:sz w:val="20"/>
                <w:szCs w:val="20"/>
              </w:rPr>
            </w:pPr>
          </w:p>
        </w:tc>
      </w:tr>
      <w:tr w:rsidR="002605CE" w:rsidRPr="002605CE" w:rsidDel="00C51C7D" w14:paraId="7FFF5202" w14:textId="77777777" w:rsidTr="002605CE">
        <w:trPr>
          <w:divId w:val="39592375"/>
          <w:trHeight w:val="260"/>
          <w:del w:id="1749"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rsidP="002605CE">
            <w:pPr>
              <w:spacing w:after="0" w:line="240" w:lineRule="auto"/>
              <w:jc w:val="center"/>
              <w:rPr>
                <w:del w:id="1750" w:author="Lane, Stefanie" w:date="2023-07-26T11:06:00Z"/>
                <w:rFonts w:ascii="Calibri" w:eastAsia="Times New Roman" w:hAnsi="Calibri" w:cs="Calibri"/>
                <w:color w:val="000000"/>
                <w:sz w:val="20"/>
                <w:szCs w:val="20"/>
              </w:rPr>
            </w:pPr>
            <w:del w:id="1751"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rsidP="002605CE">
            <w:pPr>
              <w:spacing w:after="0" w:line="240" w:lineRule="auto"/>
              <w:rPr>
                <w:del w:id="1752" w:author="Lane, Stefanie" w:date="2023-07-26T11:06:00Z"/>
                <w:rFonts w:ascii="Calibri" w:eastAsia="Times New Roman" w:hAnsi="Calibri" w:cs="Calibri"/>
                <w:i/>
                <w:iCs/>
                <w:color w:val="000000"/>
                <w:sz w:val="20"/>
                <w:szCs w:val="20"/>
              </w:rPr>
            </w:pPr>
            <w:del w:id="1753"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rsidP="002605CE">
            <w:pPr>
              <w:spacing w:after="0" w:line="240" w:lineRule="auto"/>
              <w:jc w:val="center"/>
              <w:rPr>
                <w:del w:id="1754" w:author="Lane, Stefanie" w:date="2023-07-26T11:06:00Z"/>
                <w:rFonts w:ascii="Calibri" w:eastAsia="Times New Roman" w:hAnsi="Calibri" w:cs="Calibri"/>
                <w:color w:val="000000"/>
                <w:sz w:val="20"/>
                <w:szCs w:val="20"/>
              </w:rPr>
            </w:pPr>
            <w:del w:id="175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rsidP="002605CE">
            <w:pPr>
              <w:spacing w:after="0" w:line="240" w:lineRule="auto"/>
              <w:rPr>
                <w:del w:id="1756" w:author="Lane, Stefanie" w:date="2023-07-26T11:06:00Z"/>
                <w:rFonts w:ascii="Calibri" w:eastAsia="Times New Roman" w:hAnsi="Calibri" w:cs="Calibri"/>
                <w:color w:val="000000"/>
                <w:sz w:val="20"/>
                <w:szCs w:val="20"/>
              </w:rPr>
            </w:pPr>
            <w:del w:id="1757"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rsidP="002605CE">
            <w:pPr>
              <w:spacing w:after="0" w:line="240" w:lineRule="auto"/>
              <w:rPr>
                <w:del w:id="1758" w:author="Lane, Stefanie" w:date="2023-07-26T11:06:00Z"/>
                <w:rFonts w:ascii="Calibri" w:eastAsia="Times New Roman" w:hAnsi="Calibri" w:cs="Calibri"/>
                <w:i/>
                <w:iCs/>
                <w:color w:val="000000"/>
                <w:sz w:val="20"/>
                <w:szCs w:val="20"/>
              </w:rPr>
            </w:pPr>
            <w:del w:id="1759"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rsidP="002605CE">
            <w:pPr>
              <w:spacing w:after="0" w:line="240" w:lineRule="auto"/>
              <w:jc w:val="center"/>
              <w:rPr>
                <w:del w:id="1760" w:author="Lane, Stefanie" w:date="2023-07-26T11:06:00Z"/>
                <w:rFonts w:ascii="Calibri" w:eastAsia="Times New Roman" w:hAnsi="Calibri" w:cs="Calibri"/>
                <w:color w:val="000000"/>
                <w:sz w:val="20"/>
                <w:szCs w:val="20"/>
              </w:rPr>
            </w:pPr>
            <w:del w:id="1761"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rsidP="002605CE">
            <w:pPr>
              <w:spacing w:after="0" w:line="240" w:lineRule="auto"/>
              <w:rPr>
                <w:del w:id="1762" w:author="Lane, Stefanie" w:date="2023-07-26T11:06:00Z"/>
                <w:rFonts w:ascii="Calibri" w:eastAsia="Times New Roman" w:hAnsi="Calibri" w:cs="Calibri"/>
                <w:color w:val="000000"/>
                <w:sz w:val="20"/>
                <w:szCs w:val="20"/>
              </w:rPr>
            </w:pPr>
            <w:del w:id="1763"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rsidP="002605CE">
            <w:pPr>
              <w:spacing w:after="0" w:line="240" w:lineRule="auto"/>
              <w:rPr>
                <w:del w:id="1764" w:author="Lane, Stefanie" w:date="2023-07-26T11:06:00Z"/>
                <w:rFonts w:ascii="Calibri" w:eastAsia="Times New Roman" w:hAnsi="Calibri" w:cs="Calibri"/>
                <w:i/>
                <w:iCs/>
                <w:color w:val="000000"/>
                <w:sz w:val="20"/>
                <w:szCs w:val="20"/>
              </w:rPr>
            </w:pPr>
            <w:del w:id="1765"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rsidP="002605CE">
            <w:pPr>
              <w:spacing w:after="0" w:line="240" w:lineRule="auto"/>
              <w:jc w:val="center"/>
              <w:rPr>
                <w:del w:id="1766" w:author="Lane, Stefanie" w:date="2023-07-26T11:06:00Z"/>
                <w:rFonts w:ascii="Calibri" w:eastAsia="Times New Roman" w:hAnsi="Calibri" w:cs="Calibri"/>
                <w:color w:val="000000"/>
                <w:sz w:val="20"/>
                <w:szCs w:val="20"/>
              </w:rPr>
            </w:pPr>
            <w:del w:id="1767"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76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rsidP="002605CE">
            <w:pPr>
              <w:spacing w:after="0" w:line="240" w:lineRule="auto"/>
              <w:rPr>
                <w:del w:id="1769"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rsidP="002605CE">
            <w:pPr>
              <w:spacing w:after="0" w:line="240" w:lineRule="auto"/>
              <w:rPr>
                <w:del w:id="1770" w:author="Lane, Stefanie" w:date="2023-07-26T11:06:00Z"/>
                <w:rFonts w:ascii="Calibri" w:eastAsia="Times New Roman" w:hAnsi="Calibri" w:cs="Calibri"/>
                <w:i/>
                <w:iCs/>
                <w:color w:val="000000"/>
                <w:sz w:val="20"/>
                <w:szCs w:val="20"/>
              </w:rPr>
            </w:pPr>
            <w:del w:id="1771"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rsidP="002605CE">
            <w:pPr>
              <w:spacing w:after="0" w:line="240" w:lineRule="auto"/>
              <w:jc w:val="center"/>
              <w:rPr>
                <w:del w:id="1772" w:author="Lane, Stefanie" w:date="2023-07-26T11:06:00Z"/>
                <w:rFonts w:ascii="Calibri" w:eastAsia="Times New Roman" w:hAnsi="Calibri" w:cs="Calibri"/>
                <w:color w:val="000000"/>
                <w:sz w:val="20"/>
                <w:szCs w:val="20"/>
              </w:rPr>
            </w:pPr>
            <w:del w:id="177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rsidP="002605CE">
            <w:pPr>
              <w:spacing w:after="0" w:line="240" w:lineRule="auto"/>
              <w:jc w:val="center"/>
              <w:rPr>
                <w:del w:id="1774"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rsidP="002605CE">
            <w:pPr>
              <w:spacing w:after="0" w:line="240" w:lineRule="auto"/>
              <w:rPr>
                <w:del w:id="1775" w:author="Lane, Stefanie" w:date="2023-07-26T11:06:00Z"/>
                <w:rFonts w:ascii="Calibri" w:eastAsia="Times New Roman" w:hAnsi="Calibri" w:cs="Calibri"/>
                <w:i/>
                <w:iCs/>
                <w:color w:val="000000"/>
                <w:sz w:val="20"/>
                <w:szCs w:val="20"/>
              </w:rPr>
            </w:pPr>
            <w:del w:id="1776"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rsidP="002605CE">
            <w:pPr>
              <w:spacing w:after="0" w:line="240" w:lineRule="auto"/>
              <w:jc w:val="center"/>
              <w:rPr>
                <w:del w:id="1777" w:author="Lane, Stefanie" w:date="2023-07-26T11:06:00Z"/>
                <w:rFonts w:ascii="Calibri" w:eastAsia="Times New Roman" w:hAnsi="Calibri" w:cs="Calibri"/>
                <w:color w:val="000000"/>
                <w:sz w:val="20"/>
                <w:szCs w:val="20"/>
              </w:rPr>
            </w:pPr>
            <w:del w:id="1778"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rsidP="002605CE">
            <w:pPr>
              <w:spacing w:after="0" w:line="240" w:lineRule="auto"/>
              <w:jc w:val="center"/>
              <w:rPr>
                <w:del w:id="1779"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rsidP="002605CE">
            <w:pPr>
              <w:spacing w:after="0" w:line="240" w:lineRule="auto"/>
              <w:rPr>
                <w:del w:id="1780"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rsidP="002605CE">
            <w:pPr>
              <w:spacing w:after="0" w:line="240" w:lineRule="auto"/>
              <w:jc w:val="center"/>
              <w:rPr>
                <w:del w:id="1781" w:author="Lane, Stefanie" w:date="2023-07-26T11:06:00Z"/>
                <w:rFonts w:ascii="Calibri" w:eastAsia="Times New Roman" w:hAnsi="Calibri" w:cs="Calibri"/>
                <w:color w:val="000000"/>
                <w:sz w:val="20"/>
                <w:szCs w:val="20"/>
              </w:rPr>
            </w:pPr>
            <w:del w:id="178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78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rsidP="002605CE">
            <w:pPr>
              <w:spacing w:after="0" w:line="240" w:lineRule="auto"/>
              <w:rPr>
                <w:del w:id="1784"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rsidP="002605CE">
            <w:pPr>
              <w:spacing w:after="0" w:line="240" w:lineRule="auto"/>
              <w:rPr>
                <w:del w:id="1785" w:author="Lane, Stefanie" w:date="2023-07-26T11:06:00Z"/>
                <w:rFonts w:ascii="Calibri" w:eastAsia="Times New Roman" w:hAnsi="Calibri" w:cs="Calibri"/>
                <w:i/>
                <w:iCs/>
                <w:color w:val="000000"/>
                <w:sz w:val="20"/>
                <w:szCs w:val="20"/>
              </w:rPr>
            </w:pPr>
            <w:del w:id="1786"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rsidP="002605CE">
            <w:pPr>
              <w:spacing w:after="0" w:line="240" w:lineRule="auto"/>
              <w:rPr>
                <w:del w:id="1787" w:author="Lane, Stefanie" w:date="2023-07-26T11:06:00Z"/>
                <w:rFonts w:ascii="Calibri" w:eastAsia="Times New Roman" w:hAnsi="Calibri" w:cs="Calibri"/>
                <w:color w:val="000000"/>
                <w:sz w:val="20"/>
                <w:szCs w:val="20"/>
              </w:rPr>
            </w:pPr>
            <w:del w:id="1788"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rsidP="002605CE">
            <w:pPr>
              <w:spacing w:after="0" w:line="240" w:lineRule="auto"/>
              <w:rPr>
                <w:del w:id="1789" w:author="Lane, Stefanie" w:date="2023-07-26T11:06:00Z"/>
                <w:rFonts w:ascii="Calibri" w:eastAsia="Times New Roman" w:hAnsi="Calibri" w:cs="Calibri"/>
                <w:color w:val="000000"/>
                <w:sz w:val="20"/>
                <w:szCs w:val="20"/>
              </w:rPr>
            </w:pPr>
            <w:del w:id="1790"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rsidP="002605CE">
            <w:pPr>
              <w:spacing w:after="0" w:line="240" w:lineRule="auto"/>
              <w:rPr>
                <w:del w:id="1791" w:author="Lane, Stefanie" w:date="2023-07-26T11:06:00Z"/>
                <w:rFonts w:ascii="Calibri" w:eastAsia="Times New Roman" w:hAnsi="Calibri" w:cs="Calibri"/>
                <w:i/>
                <w:iCs/>
                <w:color w:val="000000"/>
                <w:sz w:val="20"/>
                <w:szCs w:val="20"/>
              </w:rPr>
            </w:pPr>
            <w:del w:id="1792"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rsidP="002605CE">
            <w:pPr>
              <w:spacing w:after="0" w:line="240" w:lineRule="auto"/>
              <w:jc w:val="center"/>
              <w:rPr>
                <w:del w:id="1793" w:author="Lane, Stefanie" w:date="2023-07-26T11:06:00Z"/>
                <w:rFonts w:ascii="Calibri" w:eastAsia="Times New Roman" w:hAnsi="Calibri" w:cs="Calibri"/>
                <w:color w:val="000000"/>
                <w:sz w:val="20"/>
                <w:szCs w:val="20"/>
              </w:rPr>
            </w:pPr>
            <w:del w:id="1794"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rsidP="002605CE">
            <w:pPr>
              <w:spacing w:after="0" w:line="240" w:lineRule="auto"/>
              <w:rPr>
                <w:del w:id="1795" w:author="Lane, Stefanie" w:date="2023-07-26T11:06:00Z"/>
                <w:rFonts w:ascii="Calibri" w:eastAsia="Times New Roman" w:hAnsi="Calibri" w:cs="Calibri"/>
                <w:color w:val="000000"/>
                <w:sz w:val="20"/>
                <w:szCs w:val="20"/>
              </w:rPr>
            </w:pPr>
            <w:del w:id="1796"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rsidP="002605CE">
            <w:pPr>
              <w:spacing w:after="0" w:line="240" w:lineRule="auto"/>
              <w:rPr>
                <w:del w:id="1797" w:author="Lane, Stefanie" w:date="2023-07-26T11:06:00Z"/>
                <w:rFonts w:ascii="Calibri" w:eastAsia="Times New Roman" w:hAnsi="Calibri" w:cs="Calibri"/>
                <w:i/>
                <w:iCs/>
                <w:color w:val="000000"/>
                <w:sz w:val="20"/>
                <w:szCs w:val="20"/>
              </w:rPr>
            </w:pPr>
            <w:del w:id="1798"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rsidP="002605CE">
            <w:pPr>
              <w:spacing w:after="0" w:line="240" w:lineRule="auto"/>
              <w:jc w:val="center"/>
              <w:rPr>
                <w:del w:id="1799" w:author="Lane, Stefanie" w:date="2023-07-26T11:06:00Z"/>
                <w:rFonts w:ascii="Calibri" w:eastAsia="Times New Roman" w:hAnsi="Calibri" w:cs="Calibri"/>
                <w:color w:val="000000"/>
                <w:sz w:val="20"/>
                <w:szCs w:val="20"/>
              </w:rPr>
            </w:pPr>
            <w:del w:id="1800"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801"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rsidP="002605CE">
            <w:pPr>
              <w:spacing w:after="0" w:line="240" w:lineRule="auto"/>
              <w:jc w:val="center"/>
              <w:rPr>
                <w:del w:id="1802"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rsidP="002605CE">
            <w:pPr>
              <w:spacing w:after="0" w:line="240" w:lineRule="auto"/>
              <w:rPr>
                <w:del w:id="1803"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rsidP="002605CE">
            <w:pPr>
              <w:spacing w:after="0" w:line="240" w:lineRule="auto"/>
              <w:rPr>
                <w:del w:id="1804"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rsidP="002605CE">
            <w:pPr>
              <w:spacing w:after="0" w:line="240" w:lineRule="auto"/>
              <w:jc w:val="center"/>
              <w:rPr>
                <w:del w:id="1805"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rsidP="002605CE">
            <w:pPr>
              <w:spacing w:after="0" w:line="240" w:lineRule="auto"/>
              <w:rPr>
                <w:del w:id="1806"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rsidP="002605CE">
            <w:pPr>
              <w:spacing w:after="0" w:line="240" w:lineRule="auto"/>
              <w:rPr>
                <w:del w:id="1807"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rsidP="002605CE">
            <w:pPr>
              <w:spacing w:after="0" w:line="240" w:lineRule="auto"/>
              <w:jc w:val="center"/>
              <w:rPr>
                <w:del w:id="1808"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rsidP="002605CE">
            <w:pPr>
              <w:spacing w:after="0" w:line="240" w:lineRule="auto"/>
              <w:rPr>
                <w:del w:id="1809"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rsidP="002605CE">
            <w:pPr>
              <w:spacing w:after="0" w:line="240" w:lineRule="auto"/>
              <w:rPr>
                <w:del w:id="1810" w:author="Lane, Stefanie" w:date="2023-07-26T11:06:00Z"/>
                <w:rFonts w:ascii="Times New Roman" w:eastAsia="Times New Roman" w:hAnsi="Times New Roman" w:cs="Times New Roman"/>
                <w:sz w:val="20"/>
                <w:szCs w:val="20"/>
              </w:rPr>
            </w:pPr>
          </w:p>
        </w:tc>
      </w:tr>
      <w:tr w:rsidR="002605CE" w:rsidRPr="002605CE" w:rsidDel="00C51C7D" w14:paraId="1FF2CB86" w14:textId="77777777" w:rsidTr="002605CE">
        <w:trPr>
          <w:divId w:val="39592375"/>
          <w:trHeight w:val="260"/>
          <w:del w:id="1811"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rsidP="002605CE">
            <w:pPr>
              <w:spacing w:after="0" w:line="240" w:lineRule="auto"/>
              <w:jc w:val="center"/>
              <w:rPr>
                <w:del w:id="1812" w:author="Lane, Stefanie" w:date="2023-07-26T11:06:00Z"/>
                <w:rFonts w:ascii="Calibri" w:eastAsia="Times New Roman" w:hAnsi="Calibri" w:cs="Calibri"/>
                <w:color w:val="000000"/>
                <w:sz w:val="20"/>
                <w:szCs w:val="20"/>
              </w:rPr>
            </w:pPr>
            <w:del w:id="1813"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rsidP="002605CE">
            <w:pPr>
              <w:spacing w:after="0" w:line="240" w:lineRule="auto"/>
              <w:rPr>
                <w:del w:id="1814" w:author="Lane, Stefanie" w:date="2023-07-26T11:06:00Z"/>
                <w:rFonts w:ascii="Calibri" w:eastAsia="Times New Roman" w:hAnsi="Calibri" w:cs="Calibri"/>
                <w:i/>
                <w:iCs/>
                <w:color w:val="000000"/>
                <w:sz w:val="20"/>
                <w:szCs w:val="20"/>
              </w:rPr>
            </w:pPr>
            <w:del w:id="1815"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rsidP="002605CE">
            <w:pPr>
              <w:spacing w:after="0" w:line="240" w:lineRule="auto"/>
              <w:jc w:val="center"/>
              <w:rPr>
                <w:del w:id="1816" w:author="Lane, Stefanie" w:date="2023-07-26T11:06:00Z"/>
                <w:rFonts w:ascii="Calibri" w:eastAsia="Times New Roman" w:hAnsi="Calibri" w:cs="Calibri"/>
                <w:color w:val="000000"/>
                <w:sz w:val="20"/>
                <w:szCs w:val="20"/>
              </w:rPr>
            </w:pPr>
            <w:del w:id="181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rsidP="002605CE">
            <w:pPr>
              <w:spacing w:after="0" w:line="240" w:lineRule="auto"/>
              <w:rPr>
                <w:del w:id="1818" w:author="Lane, Stefanie" w:date="2023-07-26T11:06:00Z"/>
                <w:rFonts w:ascii="Calibri" w:eastAsia="Times New Roman" w:hAnsi="Calibri" w:cs="Calibri"/>
                <w:color w:val="000000"/>
                <w:sz w:val="20"/>
                <w:szCs w:val="20"/>
              </w:rPr>
            </w:pPr>
            <w:del w:id="1819"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rsidP="002605CE">
            <w:pPr>
              <w:spacing w:after="0" w:line="240" w:lineRule="auto"/>
              <w:rPr>
                <w:del w:id="1820" w:author="Lane, Stefanie" w:date="2023-07-26T11:06:00Z"/>
                <w:rFonts w:ascii="Calibri" w:eastAsia="Times New Roman" w:hAnsi="Calibri" w:cs="Calibri"/>
                <w:i/>
                <w:iCs/>
                <w:color w:val="000000"/>
                <w:sz w:val="20"/>
                <w:szCs w:val="20"/>
              </w:rPr>
            </w:pPr>
            <w:del w:id="1821"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rsidP="002605CE">
            <w:pPr>
              <w:spacing w:after="0" w:line="240" w:lineRule="auto"/>
              <w:jc w:val="center"/>
              <w:rPr>
                <w:del w:id="1822" w:author="Lane, Stefanie" w:date="2023-07-26T11:06:00Z"/>
                <w:rFonts w:ascii="Calibri" w:eastAsia="Times New Roman" w:hAnsi="Calibri" w:cs="Calibri"/>
                <w:color w:val="000000"/>
                <w:sz w:val="20"/>
                <w:szCs w:val="20"/>
              </w:rPr>
            </w:pPr>
            <w:del w:id="1823"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rsidP="002605CE">
            <w:pPr>
              <w:spacing w:after="0" w:line="240" w:lineRule="auto"/>
              <w:rPr>
                <w:del w:id="1824" w:author="Lane, Stefanie" w:date="2023-07-26T11:06:00Z"/>
                <w:rFonts w:ascii="Calibri" w:eastAsia="Times New Roman" w:hAnsi="Calibri" w:cs="Calibri"/>
                <w:color w:val="000000"/>
                <w:sz w:val="20"/>
                <w:szCs w:val="20"/>
              </w:rPr>
            </w:pPr>
            <w:del w:id="182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rsidP="002605CE">
            <w:pPr>
              <w:spacing w:after="0" w:line="240" w:lineRule="auto"/>
              <w:rPr>
                <w:del w:id="1826" w:author="Lane, Stefanie" w:date="2023-07-26T11:06:00Z"/>
                <w:rFonts w:ascii="Calibri" w:eastAsia="Times New Roman" w:hAnsi="Calibri" w:cs="Calibri"/>
                <w:i/>
                <w:iCs/>
                <w:color w:val="000000"/>
                <w:sz w:val="20"/>
                <w:szCs w:val="20"/>
              </w:rPr>
            </w:pPr>
            <w:del w:id="1827"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rsidP="002605CE">
            <w:pPr>
              <w:spacing w:after="0" w:line="240" w:lineRule="auto"/>
              <w:jc w:val="center"/>
              <w:rPr>
                <w:del w:id="1828" w:author="Lane, Stefanie" w:date="2023-07-26T11:06:00Z"/>
                <w:rFonts w:ascii="Calibri" w:eastAsia="Times New Roman" w:hAnsi="Calibri" w:cs="Calibri"/>
                <w:color w:val="000000"/>
                <w:sz w:val="20"/>
                <w:szCs w:val="20"/>
              </w:rPr>
            </w:pPr>
            <w:del w:id="1829"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83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rsidP="002605CE">
            <w:pPr>
              <w:spacing w:after="0" w:line="240" w:lineRule="auto"/>
              <w:rPr>
                <w:del w:id="1831"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rsidP="002605CE">
            <w:pPr>
              <w:spacing w:after="0" w:line="240" w:lineRule="auto"/>
              <w:rPr>
                <w:del w:id="1832" w:author="Lane, Stefanie" w:date="2023-07-26T11:06:00Z"/>
                <w:rFonts w:ascii="Calibri" w:eastAsia="Times New Roman" w:hAnsi="Calibri" w:cs="Calibri"/>
                <w:i/>
                <w:iCs/>
                <w:color w:val="000000"/>
                <w:sz w:val="20"/>
                <w:szCs w:val="20"/>
              </w:rPr>
            </w:pPr>
            <w:del w:id="1833"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rsidP="002605CE">
            <w:pPr>
              <w:spacing w:after="0" w:line="240" w:lineRule="auto"/>
              <w:jc w:val="center"/>
              <w:rPr>
                <w:del w:id="1834" w:author="Lane, Stefanie" w:date="2023-07-26T11:06:00Z"/>
                <w:rFonts w:ascii="Calibri" w:eastAsia="Times New Roman" w:hAnsi="Calibri" w:cs="Calibri"/>
                <w:color w:val="000000"/>
                <w:sz w:val="20"/>
                <w:szCs w:val="20"/>
              </w:rPr>
            </w:pPr>
            <w:del w:id="183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rsidP="002605CE">
            <w:pPr>
              <w:spacing w:after="0" w:line="240" w:lineRule="auto"/>
              <w:jc w:val="center"/>
              <w:rPr>
                <w:del w:id="1836"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rsidP="002605CE">
            <w:pPr>
              <w:spacing w:after="0" w:line="240" w:lineRule="auto"/>
              <w:rPr>
                <w:del w:id="1837" w:author="Lane, Stefanie" w:date="2023-07-26T11:06:00Z"/>
                <w:rFonts w:ascii="Calibri" w:eastAsia="Times New Roman" w:hAnsi="Calibri" w:cs="Calibri"/>
                <w:i/>
                <w:iCs/>
                <w:color w:val="000000"/>
                <w:sz w:val="20"/>
                <w:szCs w:val="20"/>
              </w:rPr>
            </w:pPr>
            <w:del w:id="1838"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rsidP="002605CE">
            <w:pPr>
              <w:spacing w:after="0" w:line="240" w:lineRule="auto"/>
              <w:jc w:val="center"/>
              <w:rPr>
                <w:del w:id="1839" w:author="Lane, Stefanie" w:date="2023-07-26T11:06:00Z"/>
                <w:rFonts w:ascii="Calibri" w:eastAsia="Times New Roman" w:hAnsi="Calibri" w:cs="Calibri"/>
                <w:color w:val="000000"/>
                <w:sz w:val="20"/>
                <w:szCs w:val="20"/>
              </w:rPr>
            </w:pPr>
            <w:del w:id="184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rsidP="002605CE">
            <w:pPr>
              <w:spacing w:after="0" w:line="240" w:lineRule="auto"/>
              <w:jc w:val="center"/>
              <w:rPr>
                <w:del w:id="1841"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rsidP="002605CE">
            <w:pPr>
              <w:spacing w:after="0" w:line="240" w:lineRule="auto"/>
              <w:rPr>
                <w:del w:id="1842" w:author="Lane, Stefanie" w:date="2023-07-26T11:06:00Z"/>
                <w:rFonts w:ascii="Calibri" w:eastAsia="Times New Roman" w:hAnsi="Calibri" w:cs="Calibri"/>
                <w:i/>
                <w:iCs/>
                <w:color w:val="000000"/>
                <w:sz w:val="20"/>
                <w:szCs w:val="20"/>
              </w:rPr>
            </w:pPr>
            <w:del w:id="1843"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rsidP="002605CE">
            <w:pPr>
              <w:spacing w:after="0" w:line="240" w:lineRule="auto"/>
              <w:jc w:val="center"/>
              <w:rPr>
                <w:del w:id="1844" w:author="Lane, Stefanie" w:date="2023-07-26T11:06:00Z"/>
                <w:rFonts w:ascii="Calibri" w:eastAsia="Times New Roman" w:hAnsi="Calibri" w:cs="Calibri"/>
                <w:color w:val="000000"/>
                <w:sz w:val="20"/>
                <w:szCs w:val="20"/>
              </w:rPr>
            </w:pPr>
            <w:del w:id="184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84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rsidP="002605CE">
            <w:pPr>
              <w:spacing w:after="0" w:line="240" w:lineRule="auto"/>
              <w:rPr>
                <w:del w:id="1847"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rsidP="002605CE">
            <w:pPr>
              <w:spacing w:after="0" w:line="240" w:lineRule="auto"/>
              <w:rPr>
                <w:del w:id="1848" w:author="Lane, Stefanie" w:date="2023-07-26T11:06:00Z"/>
                <w:rFonts w:ascii="Calibri" w:eastAsia="Times New Roman" w:hAnsi="Calibri" w:cs="Calibri"/>
                <w:i/>
                <w:iCs/>
                <w:color w:val="000000"/>
                <w:sz w:val="20"/>
                <w:szCs w:val="20"/>
              </w:rPr>
            </w:pPr>
            <w:del w:id="1849"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rsidP="002605CE">
            <w:pPr>
              <w:spacing w:after="0" w:line="240" w:lineRule="auto"/>
              <w:jc w:val="center"/>
              <w:rPr>
                <w:del w:id="1850" w:author="Lane, Stefanie" w:date="2023-07-26T11:06:00Z"/>
                <w:rFonts w:ascii="Calibri" w:eastAsia="Times New Roman" w:hAnsi="Calibri" w:cs="Calibri"/>
                <w:color w:val="000000"/>
                <w:sz w:val="20"/>
                <w:szCs w:val="20"/>
              </w:rPr>
            </w:pPr>
            <w:del w:id="185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rsidP="002605CE">
            <w:pPr>
              <w:spacing w:after="0" w:line="240" w:lineRule="auto"/>
              <w:jc w:val="center"/>
              <w:rPr>
                <w:del w:id="1852"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rsidP="002605CE">
            <w:pPr>
              <w:spacing w:after="0" w:line="240" w:lineRule="auto"/>
              <w:rPr>
                <w:del w:id="1853" w:author="Lane, Stefanie" w:date="2023-07-26T11:06:00Z"/>
                <w:rFonts w:ascii="Calibri" w:eastAsia="Times New Roman" w:hAnsi="Calibri" w:cs="Calibri"/>
                <w:i/>
                <w:iCs/>
                <w:color w:val="000000"/>
                <w:sz w:val="20"/>
                <w:szCs w:val="20"/>
              </w:rPr>
            </w:pPr>
            <w:del w:id="1854"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rsidP="002605CE">
            <w:pPr>
              <w:spacing w:after="0" w:line="240" w:lineRule="auto"/>
              <w:jc w:val="center"/>
              <w:rPr>
                <w:del w:id="1855" w:author="Lane, Stefanie" w:date="2023-07-26T11:06:00Z"/>
                <w:rFonts w:ascii="Calibri" w:eastAsia="Times New Roman" w:hAnsi="Calibri" w:cs="Calibri"/>
                <w:color w:val="000000"/>
                <w:sz w:val="20"/>
                <w:szCs w:val="20"/>
              </w:rPr>
            </w:pPr>
            <w:del w:id="185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rsidP="002605CE">
            <w:pPr>
              <w:spacing w:after="0" w:line="240" w:lineRule="auto"/>
              <w:jc w:val="center"/>
              <w:rPr>
                <w:del w:id="1857"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rsidP="002605CE">
            <w:pPr>
              <w:spacing w:after="0" w:line="240" w:lineRule="auto"/>
              <w:rPr>
                <w:del w:id="1858" w:author="Lane, Stefanie" w:date="2023-07-26T11:06:00Z"/>
                <w:rFonts w:ascii="Calibri" w:eastAsia="Times New Roman" w:hAnsi="Calibri" w:cs="Calibri"/>
                <w:i/>
                <w:iCs/>
                <w:color w:val="000000"/>
                <w:sz w:val="20"/>
                <w:szCs w:val="20"/>
              </w:rPr>
            </w:pPr>
            <w:del w:id="1859"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rsidP="002605CE">
            <w:pPr>
              <w:spacing w:after="0" w:line="240" w:lineRule="auto"/>
              <w:jc w:val="center"/>
              <w:rPr>
                <w:del w:id="1860" w:author="Lane, Stefanie" w:date="2023-07-26T11:06:00Z"/>
                <w:rFonts w:ascii="Calibri" w:eastAsia="Times New Roman" w:hAnsi="Calibri" w:cs="Calibri"/>
                <w:color w:val="000000"/>
                <w:sz w:val="20"/>
                <w:szCs w:val="20"/>
              </w:rPr>
            </w:pPr>
            <w:del w:id="1861"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86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rsidP="002605CE">
            <w:pPr>
              <w:spacing w:after="0" w:line="240" w:lineRule="auto"/>
              <w:rPr>
                <w:del w:id="1863"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rsidP="002605CE">
            <w:pPr>
              <w:spacing w:after="0" w:line="240" w:lineRule="auto"/>
              <w:rPr>
                <w:del w:id="1864" w:author="Lane, Stefanie" w:date="2023-07-26T11:06:00Z"/>
                <w:rFonts w:ascii="Calibri" w:eastAsia="Times New Roman" w:hAnsi="Calibri" w:cs="Calibri"/>
                <w:i/>
                <w:iCs/>
                <w:color w:val="000000"/>
                <w:sz w:val="20"/>
                <w:szCs w:val="20"/>
              </w:rPr>
            </w:pPr>
            <w:del w:id="1865"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rsidP="002605CE">
            <w:pPr>
              <w:spacing w:after="0" w:line="240" w:lineRule="auto"/>
              <w:jc w:val="center"/>
              <w:rPr>
                <w:del w:id="1866" w:author="Lane, Stefanie" w:date="2023-07-26T11:06:00Z"/>
                <w:rFonts w:ascii="Calibri" w:eastAsia="Times New Roman" w:hAnsi="Calibri" w:cs="Calibri"/>
                <w:color w:val="000000"/>
                <w:sz w:val="20"/>
                <w:szCs w:val="20"/>
              </w:rPr>
            </w:pPr>
            <w:del w:id="186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rsidP="002605CE">
            <w:pPr>
              <w:spacing w:after="0" w:line="240" w:lineRule="auto"/>
              <w:jc w:val="center"/>
              <w:rPr>
                <w:del w:id="1868"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rsidP="002605CE">
            <w:pPr>
              <w:spacing w:after="0" w:line="240" w:lineRule="auto"/>
              <w:rPr>
                <w:del w:id="1869" w:author="Lane, Stefanie" w:date="2023-07-26T11:06:00Z"/>
                <w:rFonts w:ascii="Calibri" w:eastAsia="Times New Roman" w:hAnsi="Calibri" w:cs="Calibri"/>
                <w:i/>
                <w:iCs/>
                <w:color w:val="000000"/>
                <w:sz w:val="20"/>
                <w:szCs w:val="20"/>
              </w:rPr>
            </w:pPr>
            <w:del w:id="1870"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rsidP="002605CE">
            <w:pPr>
              <w:spacing w:after="0" w:line="240" w:lineRule="auto"/>
              <w:jc w:val="center"/>
              <w:rPr>
                <w:del w:id="1871" w:author="Lane, Stefanie" w:date="2023-07-26T11:06:00Z"/>
                <w:rFonts w:ascii="Calibri" w:eastAsia="Times New Roman" w:hAnsi="Calibri" w:cs="Calibri"/>
                <w:color w:val="000000"/>
                <w:sz w:val="20"/>
                <w:szCs w:val="20"/>
              </w:rPr>
            </w:pPr>
            <w:del w:id="187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rsidP="002605CE">
            <w:pPr>
              <w:spacing w:after="0" w:line="240" w:lineRule="auto"/>
              <w:jc w:val="center"/>
              <w:rPr>
                <w:del w:id="1873"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rsidP="002605CE">
            <w:pPr>
              <w:spacing w:after="0" w:line="240" w:lineRule="auto"/>
              <w:rPr>
                <w:del w:id="1874"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rsidP="002605CE">
            <w:pPr>
              <w:spacing w:after="0" w:line="240" w:lineRule="auto"/>
              <w:jc w:val="center"/>
              <w:rPr>
                <w:del w:id="1875" w:author="Lane, Stefanie" w:date="2023-07-26T11:06:00Z"/>
                <w:rFonts w:ascii="Calibri" w:eastAsia="Times New Roman" w:hAnsi="Calibri" w:cs="Calibri"/>
                <w:color w:val="000000"/>
                <w:sz w:val="20"/>
                <w:szCs w:val="20"/>
              </w:rPr>
            </w:pPr>
            <w:del w:id="187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877"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rsidP="002605CE">
            <w:pPr>
              <w:spacing w:after="0" w:line="240" w:lineRule="auto"/>
              <w:rPr>
                <w:del w:id="1878"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rsidP="002605CE">
            <w:pPr>
              <w:spacing w:after="0" w:line="240" w:lineRule="auto"/>
              <w:rPr>
                <w:del w:id="1879" w:author="Lane, Stefanie" w:date="2023-07-26T11:06:00Z"/>
                <w:rFonts w:ascii="Calibri" w:eastAsia="Times New Roman" w:hAnsi="Calibri" w:cs="Calibri"/>
                <w:i/>
                <w:iCs/>
                <w:color w:val="000000"/>
                <w:sz w:val="20"/>
                <w:szCs w:val="20"/>
              </w:rPr>
            </w:pPr>
            <w:del w:id="1880"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rsidP="002605CE">
            <w:pPr>
              <w:spacing w:after="0" w:line="240" w:lineRule="auto"/>
              <w:jc w:val="center"/>
              <w:rPr>
                <w:del w:id="1881" w:author="Lane, Stefanie" w:date="2023-07-26T11:06:00Z"/>
                <w:rFonts w:ascii="Calibri" w:eastAsia="Times New Roman" w:hAnsi="Calibri" w:cs="Calibri"/>
                <w:color w:val="000000"/>
                <w:sz w:val="20"/>
                <w:szCs w:val="20"/>
              </w:rPr>
            </w:pPr>
            <w:del w:id="1882"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rsidP="002605CE">
            <w:pPr>
              <w:spacing w:after="0" w:line="240" w:lineRule="auto"/>
              <w:jc w:val="center"/>
              <w:rPr>
                <w:del w:id="1883"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rsidP="002605CE">
            <w:pPr>
              <w:spacing w:after="0" w:line="240" w:lineRule="auto"/>
              <w:rPr>
                <w:del w:id="1884"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rsidP="002605CE">
            <w:pPr>
              <w:spacing w:after="0" w:line="240" w:lineRule="auto"/>
              <w:rPr>
                <w:del w:id="1885"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rsidP="002605CE">
            <w:pPr>
              <w:spacing w:after="0" w:line="240" w:lineRule="auto"/>
              <w:jc w:val="center"/>
              <w:rPr>
                <w:del w:id="1886"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rsidP="002605CE">
            <w:pPr>
              <w:spacing w:after="0" w:line="240" w:lineRule="auto"/>
              <w:rPr>
                <w:del w:id="1887"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rsidP="002605CE">
            <w:pPr>
              <w:spacing w:after="0" w:line="240" w:lineRule="auto"/>
              <w:jc w:val="center"/>
              <w:rPr>
                <w:del w:id="1888" w:author="Lane, Stefanie" w:date="2023-07-26T11:06:00Z"/>
                <w:rFonts w:ascii="Calibri" w:eastAsia="Times New Roman" w:hAnsi="Calibri" w:cs="Calibri"/>
                <w:color w:val="000000"/>
                <w:sz w:val="20"/>
                <w:szCs w:val="20"/>
              </w:rPr>
            </w:pPr>
            <w:del w:id="1889"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89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rsidP="002605CE">
            <w:pPr>
              <w:spacing w:after="0" w:line="240" w:lineRule="auto"/>
              <w:rPr>
                <w:del w:id="1891"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rsidP="002605CE">
            <w:pPr>
              <w:spacing w:after="0" w:line="240" w:lineRule="auto"/>
              <w:rPr>
                <w:del w:id="1892" w:author="Lane, Stefanie" w:date="2023-07-26T11:06:00Z"/>
                <w:rFonts w:ascii="Calibri" w:eastAsia="Times New Roman" w:hAnsi="Calibri" w:cs="Calibri"/>
                <w:i/>
                <w:iCs/>
                <w:sz w:val="20"/>
                <w:szCs w:val="20"/>
              </w:rPr>
            </w:pPr>
            <w:del w:id="1893"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rsidP="002605CE">
            <w:pPr>
              <w:spacing w:after="0" w:line="240" w:lineRule="auto"/>
              <w:jc w:val="center"/>
              <w:rPr>
                <w:del w:id="1894" w:author="Lane, Stefanie" w:date="2023-07-26T11:06:00Z"/>
                <w:rFonts w:ascii="Calibri" w:eastAsia="Times New Roman" w:hAnsi="Calibri" w:cs="Calibri"/>
                <w:color w:val="000000"/>
                <w:sz w:val="20"/>
                <w:szCs w:val="20"/>
              </w:rPr>
            </w:pPr>
            <w:del w:id="1895"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rsidP="002605CE">
            <w:pPr>
              <w:spacing w:after="0" w:line="240" w:lineRule="auto"/>
              <w:jc w:val="center"/>
              <w:rPr>
                <w:del w:id="1896"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rsidP="002605CE">
            <w:pPr>
              <w:spacing w:after="0" w:line="240" w:lineRule="auto"/>
              <w:rPr>
                <w:del w:id="1897"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rsidP="002605CE">
            <w:pPr>
              <w:spacing w:after="0" w:line="240" w:lineRule="auto"/>
              <w:rPr>
                <w:del w:id="1898"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rsidP="002605CE">
            <w:pPr>
              <w:spacing w:after="0" w:line="240" w:lineRule="auto"/>
              <w:jc w:val="center"/>
              <w:rPr>
                <w:del w:id="1899"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rsidP="002605CE">
            <w:pPr>
              <w:spacing w:after="0" w:line="240" w:lineRule="auto"/>
              <w:rPr>
                <w:del w:id="1900"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rsidP="002605CE">
            <w:pPr>
              <w:spacing w:after="0" w:line="240" w:lineRule="auto"/>
              <w:jc w:val="center"/>
              <w:rPr>
                <w:del w:id="1901" w:author="Lane, Stefanie" w:date="2023-07-26T11:06:00Z"/>
                <w:rFonts w:ascii="Calibri" w:eastAsia="Times New Roman" w:hAnsi="Calibri" w:cs="Calibri"/>
                <w:color w:val="000000"/>
                <w:sz w:val="20"/>
                <w:szCs w:val="20"/>
              </w:rPr>
            </w:pPr>
            <w:del w:id="190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90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rsidP="002605CE">
            <w:pPr>
              <w:spacing w:after="0" w:line="240" w:lineRule="auto"/>
              <w:rPr>
                <w:del w:id="1904"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rsidP="002605CE">
            <w:pPr>
              <w:spacing w:after="0" w:line="240" w:lineRule="auto"/>
              <w:rPr>
                <w:del w:id="1905" w:author="Lane, Stefanie" w:date="2023-07-26T11:06:00Z"/>
                <w:rFonts w:ascii="Calibri" w:eastAsia="Times New Roman" w:hAnsi="Calibri" w:cs="Calibri"/>
                <w:i/>
                <w:iCs/>
                <w:sz w:val="20"/>
                <w:szCs w:val="20"/>
              </w:rPr>
            </w:pPr>
            <w:del w:id="1906"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rsidP="002605CE">
            <w:pPr>
              <w:spacing w:after="0" w:line="240" w:lineRule="auto"/>
              <w:jc w:val="center"/>
              <w:rPr>
                <w:del w:id="1907" w:author="Lane, Stefanie" w:date="2023-07-26T11:06:00Z"/>
                <w:rFonts w:ascii="Calibri" w:eastAsia="Times New Roman" w:hAnsi="Calibri" w:cs="Calibri"/>
                <w:color w:val="000000"/>
                <w:sz w:val="20"/>
                <w:szCs w:val="20"/>
              </w:rPr>
            </w:pPr>
            <w:del w:id="1908"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rsidP="002605CE">
            <w:pPr>
              <w:spacing w:after="0" w:line="240" w:lineRule="auto"/>
              <w:rPr>
                <w:del w:id="1909" w:author="Lane, Stefanie" w:date="2023-07-26T11:06:00Z"/>
                <w:rFonts w:ascii="Calibri" w:eastAsia="Times New Roman" w:hAnsi="Calibri" w:cs="Calibri"/>
                <w:color w:val="000000"/>
                <w:sz w:val="20"/>
                <w:szCs w:val="20"/>
              </w:rPr>
            </w:pPr>
            <w:del w:id="1910"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rsidP="002605CE">
            <w:pPr>
              <w:spacing w:after="0" w:line="240" w:lineRule="auto"/>
              <w:rPr>
                <w:del w:id="1911" w:author="Lane, Stefanie" w:date="2023-07-26T11:06:00Z"/>
                <w:rFonts w:ascii="Calibri" w:eastAsia="Times New Roman" w:hAnsi="Calibri" w:cs="Calibri"/>
                <w:color w:val="000000"/>
                <w:sz w:val="20"/>
                <w:szCs w:val="20"/>
              </w:rPr>
            </w:pPr>
            <w:del w:id="1912"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rsidP="002605CE">
            <w:pPr>
              <w:spacing w:after="0" w:line="240" w:lineRule="auto"/>
              <w:jc w:val="center"/>
              <w:rPr>
                <w:del w:id="1913" w:author="Lane, Stefanie" w:date="2023-07-26T11:06:00Z"/>
                <w:rFonts w:ascii="Calibri" w:eastAsia="Times New Roman" w:hAnsi="Calibri" w:cs="Calibri"/>
                <w:color w:val="000000"/>
                <w:sz w:val="20"/>
                <w:szCs w:val="20"/>
              </w:rPr>
            </w:pPr>
            <w:del w:id="1914"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rsidP="002605CE">
            <w:pPr>
              <w:spacing w:after="0" w:line="240" w:lineRule="auto"/>
              <w:rPr>
                <w:del w:id="1915" w:author="Lane, Stefanie" w:date="2023-07-26T11:06:00Z"/>
                <w:rFonts w:ascii="Calibri" w:eastAsia="Times New Roman" w:hAnsi="Calibri" w:cs="Calibri"/>
                <w:color w:val="000000"/>
                <w:sz w:val="20"/>
                <w:szCs w:val="20"/>
              </w:rPr>
            </w:pPr>
            <w:del w:id="1916"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rsidP="002605CE">
            <w:pPr>
              <w:spacing w:after="0" w:line="240" w:lineRule="auto"/>
              <w:rPr>
                <w:del w:id="1917" w:author="Lane, Stefanie" w:date="2023-07-26T11:06:00Z"/>
                <w:rFonts w:ascii="Calibri" w:eastAsia="Times New Roman" w:hAnsi="Calibri" w:cs="Calibri"/>
                <w:i/>
                <w:iCs/>
                <w:color w:val="000000"/>
                <w:sz w:val="20"/>
                <w:szCs w:val="20"/>
              </w:rPr>
            </w:pPr>
            <w:del w:id="1918"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rsidP="002605CE">
            <w:pPr>
              <w:spacing w:after="0" w:line="240" w:lineRule="auto"/>
              <w:jc w:val="center"/>
              <w:rPr>
                <w:del w:id="1919" w:author="Lane, Stefanie" w:date="2023-07-26T11:06:00Z"/>
                <w:rFonts w:ascii="Calibri" w:eastAsia="Times New Roman" w:hAnsi="Calibri" w:cs="Calibri"/>
                <w:color w:val="000000"/>
                <w:sz w:val="20"/>
                <w:szCs w:val="20"/>
              </w:rPr>
            </w:pPr>
            <w:del w:id="1920"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921"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rsidP="002605CE">
            <w:pPr>
              <w:spacing w:after="0" w:line="240" w:lineRule="auto"/>
              <w:jc w:val="center"/>
              <w:rPr>
                <w:del w:id="1922"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rsidP="002605CE">
            <w:pPr>
              <w:spacing w:after="0" w:line="240" w:lineRule="auto"/>
              <w:rPr>
                <w:del w:id="1923"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rsidP="002605CE">
            <w:pPr>
              <w:spacing w:after="0" w:line="240" w:lineRule="auto"/>
              <w:rPr>
                <w:del w:id="1924"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rsidP="002605CE">
            <w:pPr>
              <w:spacing w:after="0" w:line="240" w:lineRule="auto"/>
              <w:jc w:val="center"/>
              <w:rPr>
                <w:del w:id="1925"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rsidP="002605CE">
            <w:pPr>
              <w:spacing w:after="0" w:line="240" w:lineRule="auto"/>
              <w:rPr>
                <w:del w:id="1926"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rsidP="002605CE">
            <w:pPr>
              <w:spacing w:after="0" w:line="240" w:lineRule="auto"/>
              <w:rPr>
                <w:del w:id="1927"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rsidP="002605CE">
            <w:pPr>
              <w:spacing w:after="0" w:line="240" w:lineRule="auto"/>
              <w:jc w:val="center"/>
              <w:rPr>
                <w:del w:id="1928"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rsidP="002605CE">
            <w:pPr>
              <w:spacing w:after="0" w:line="240" w:lineRule="auto"/>
              <w:rPr>
                <w:del w:id="1929"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rsidP="002605CE">
            <w:pPr>
              <w:spacing w:after="0" w:line="240" w:lineRule="auto"/>
              <w:rPr>
                <w:del w:id="1930" w:author="Lane, Stefanie" w:date="2023-07-26T11:06:00Z"/>
                <w:rFonts w:ascii="Times New Roman" w:eastAsia="Times New Roman" w:hAnsi="Times New Roman" w:cs="Times New Roman"/>
                <w:sz w:val="20"/>
                <w:szCs w:val="20"/>
              </w:rPr>
            </w:pPr>
          </w:p>
        </w:tc>
      </w:tr>
      <w:tr w:rsidR="002605CE" w:rsidRPr="002605CE" w:rsidDel="00C51C7D" w14:paraId="24B59DA4" w14:textId="77777777" w:rsidTr="002605CE">
        <w:trPr>
          <w:divId w:val="39592375"/>
          <w:trHeight w:val="260"/>
          <w:del w:id="1931"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rsidP="002605CE">
            <w:pPr>
              <w:spacing w:after="0" w:line="240" w:lineRule="auto"/>
              <w:jc w:val="center"/>
              <w:rPr>
                <w:del w:id="1932" w:author="Lane, Stefanie" w:date="2023-07-26T11:06:00Z"/>
                <w:rFonts w:ascii="Calibri" w:eastAsia="Times New Roman" w:hAnsi="Calibri" w:cs="Calibri"/>
                <w:color w:val="000000"/>
                <w:sz w:val="20"/>
                <w:szCs w:val="20"/>
              </w:rPr>
            </w:pPr>
            <w:del w:id="1933"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rsidP="002605CE">
            <w:pPr>
              <w:spacing w:after="0" w:line="240" w:lineRule="auto"/>
              <w:rPr>
                <w:del w:id="1934" w:author="Lane, Stefanie" w:date="2023-07-26T11:06:00Z"/>
                <w:rFonts w:ascii="Calibri" w:eastAsia="Times New Roman" w:hAnsi="Calibri" w:cs="Calibri"/>
                <w:i/>
                <w:iCs/>
                <w:sz w:val="20"/>
                <w:szCs w:val="20"/>
              </w:rPr>
            </w:pPr>
            <w:del w:id="1935"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rsidP="002605CE">
            <w:pPr>
              <w:spacing w:after="0" w:line="240" w:lineRule="auto"/>
              <w:jc w:val="center"/>
              <w:rPr>
                <w:del w:id="1936" w:author="Lane, Stefanie" w:date="2023-07-26T11:06:00Z"/>
                <w:rFonts w:ascii="Calibri" w:eastAsia="Times New Roman" w:hAnsi="Calibri" w:cs="Calibri"/>
                <w:color w:val="000000"/>
                <w:sz w:val="20"/>
                <w:szCs w:val="20"/>
              </w:rPr>
            </w:pPr>
            <w:del w:id="193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rsidP="002605CE">
            <w:pPr>
              <w:spacing w:after="0" w:line="240" w:lineRule="auto"/>
              <w:rPr>
                <w:del w:id="1938" w:author="Lane, Stefanie" w:date="2023-07-26T11:06:00Z"/>
                <w:rFonts w:ascii="Calibri" w:eastAsia="Times New Roman" w:hAnsi="Calibri" w:cs="Calibri"/>
                <w:color w:val="000000"/>
                <w:sz w:val="20"/>
                <w:szCs w:val="20"/>
              </w:rPr>
            </w:pPr>
            <w:del w:id="1939"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rsidP="002605CE">
            <w:pPr>
              <w:spacing w:after="0" w:line="240" w:lineRule="auto"/>
              <w:rPr>
                <w:del w:id="1940" w:author="Lane, Stefanie" w:date="2023-07-26T11:06:00Z"/>
                <w:rFonts w:ascii="Calibri" w:eastAsia="Times New Roman" w:hAnsi="Calibri" w:cs="Calibri"/>
                <w:i/>
                <w:iCs/>
                <w:color w:val="000000"/>
                <w:sz w:val="20"/>
                <w:szCs w:val="20"/>
              </w:rPr>
            </w:pPr>
            <w:del w:id="1941"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rsidP="002605CE">
            <w:pPr>
              <w:spacing w:after="0" w:line="240" w:lineRule="auto"/>
              <w:jc w:val="center"/>
              <w:rPr>
                <w:del w:id="1942" w:author="Lane, Stefanie" w:date="2023-07-26T11:06:00Z"/>
                <w:rFonts w:ascii="Calibri" w:eastAsia="Times New Roman" w:hAnsi="Calibri" w:cs="Calibri"/>
                <w:color w:val="000000"/>
                <w:sz w:val="20"/>
                <w:szCs w:val="20"/>
              </w:rPr>
            </w:pPr>
            <w:del w:id="1943"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rsidP="002605CE">
            <w:pPr>
              <w:spacing w:after="0" w:line="240" w:lineRule="auto"/>
              <w:rPr>
                <w:del w:id="1944" w:author="Lane, Stefanie" w:date="2023-07-26T11:06:00Z"/>
                <w:rFonts w:ascii="Calibri" w:eastAsia="Times New Roman" w:hAnsi="Calibri" w:cs="Calibri"/>
                <w:color w:val="000000"/>
                <w:sz w:val="20"/>
                <w:szCs w:val="20"/>
              </w:rPr>
            </w:pPr>
            <w:del w:id="1945"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rsidP="002605CE">
            <w:pPr>
              <w:spacing w:after="0" w:line="240" w:lineRule="auto"/>
              <w:rPr>
                <w:del w:id="1946" w:author="Lane, Stefanie" w:date="2023-07-26T11:06:00Z"/>
                <w:rFonts w:ascii="Calibri" w:eastAsia="Times New Roman" w:hAnsi="Calibri" w:cs="Calibri"/>
                <w:i/>
                <w:iCs/>
                <w:sz w:val="20"/>
                <w:szCs w:val="20"/>
              </w:rPr>
            </w:pPr>
            <w:del w:id="1947"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rsidP="002605CE">
            <w:pPr>
              <w:spacing w:after="0" w:line="240" w:lineRule="auto"/>
              <w:jc w:val="center"/>
              <w:rPr>
                <w:del w:id="1948" w:author="Lane, Stefanie" w:date="2023-07-26T11:06:00Z"/>
                <w:rFonts w:ascii="Calibri" w:eastAsia="Times New Roman" w:hAnsi="Calibri" w:cs="Calibri"/>
                <w:color w:val="000000"/>
                <w:sz w:val="20"/>
                <w:szCs w:val="20"/>
              </w:rPr>
            </w:pPr>
            <w:del w:id="1949"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95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rsidP="002605CE">
            <w:pPr>
              <w:spacing w:after="0" w:line="240" w:lineRule="auto"/>
              <w:rPr>
                <w:del w:id="1951"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rsidP="002605CE">
            <w:pPr>
              <w:spacing w:after="0" w:line="240" w:lineRule="auto"/>
              <w:rPr>
                <w:del w:id="1952" w:author="Lane, Stefanie" w:date="2023-07-26T11:06:00Z"/>
                <w:rFonts w:ascii="Calibri" w:eastAsia="Times New Roman" w:hAnsi="Calibri" w:cs="Calibri"/>
                <w:i/>
                <w:iCs/>
                <w:sz w:val="20"/>
                <w:szCs w:val="20"/>
              </w:rPr>
            </w:pPr>
            <w:del w:id="1953"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rsidP="002605CE">
            <w:pPr>
              <w:spacing w:after="0" w:line="240" w:lineRule="auto"/>
              <w:jc w:val="center"/>
              <w:rPr>
                <w:del w:id="1954" w:author="Lane, Stefanie" w:date="2023-07-26T11:06:00Z"/>
                <w:rFonts w:ascii="Calibri" w:eastAsia="Times New Roman" w:hAnsi="Calibri" w:cs="Calibri"/>
                <w:color w:val="000000"/>
                <w:sz w:val="20"/>
                <w:szCs w:val="20"/>
              </w:rPr>
            </w:pPr>
            <w:del w:id="1955"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rsidP="002605CE">
            <w:pPr>
              <w:spacing w:after="0" w:line="240" w:lineRule="auto"/>
              <w:jc w:val="center"/>
              <w:rPr>
                <w:del w:id="1956"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rsidP="002605CE">
            <w:pPr>
              <w:spacing w:after="0" w:line="240" w:lineRule="auto"/>
              <w:rPr>
                <w:del w:id="1957" w:author="Lane, Stefanie" w:date="2023-07-26T11:06:00Z"/>
                <w:rFonts w:ascii="Calibri" w:eastAsia="Times New Roman" w:hAnsi="Calibri" w:cs="Calibri"/>
                <w:i/>
                <w:iCs/>
                <w:sz w:val="20"/>
                <w:szCs w:val="20"/>
              </w:rPr>
            </w:pPr>
            <w:del w:id="1958"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rsidP="002605CE">
            <w:pPr>
              <w:spacing w:after="0" w:line="240" w:lineRule="auto"/>
              <w:jc w:val="center"/>
              <w:rPr>
                <w:del w:id="1959" w:author="Lane, Stefanie" w:date="2023-07-26T11:06:00Z"/>
                <w:rFonts w:ascii="Calibri" w:eastAsia="Times New Roman" w:hAnsi="Calibri" w:cs="Calibri"/>
                <w:color w:val="000000"/>
                <w:sz w:val="20"/>
                <w:szCs w:val="20"/>
              </w:rPr>
            </w:pPr>
            <w:del w:id="196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rsidP="002605CE">
            <w:pPr>
              <w:spacing w:after="0" w:line="240" w:lineRule="auto"/>
              <w:jc w:val="center"/>
              <w:rPr>
                <w:del w:id="1961"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rsidP="002605CE">
            <w:pPr>
              <w:spacing w:after="0" w:line="240" w:lineRule="auto"/>
              <w:rPr>
                <w:del w:id="1962" w:author="Lane, Stefanie" w:date="2023-07-26T11:06:00Z"/>
                <w:rFonts w:ascii="Calibri" w:eastAsia="Times New Roman" w:hAnsi="Calibri" w:cs="Calibri"/>
                <w:i/>
                <w:iCs/>
                <w:color w:val="000000"/>
                <w:sz w:val="20"/>
                <w:szCs w:val="20"/>
              </w:rPr>
            </w:pPr>
            <w:del w:id="1963"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rsidP="002605CE">
            <w:pPr>
              <w:spacing w:after="0" w:line="240" w:lineRule="auto"/>
              <w:jc w:val="center"/>
              <w:rPr>
                <w:del w:id="1964" w:author="Lane, Stefanie" w:date="2023-07-26T11:06:00Z"/>
                <w:rFonts w:ascii="Calibri" w:eastAsia="Times New Roman" w:hAnsi="Calibri" w:cs="Calibri"/>
                <w:color w:val="000000"/>
                <w:sz w:val="20"/>
                <w:szCs w:val="20"/>
              </w:rPr>
            </w:pPr>
            <w:del w:id="196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96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rsidP="002605CE">
            <w:pPr>
              <w:spacing w:after="0" w:line="240" w:lineRule="auto"/>
              <w:rPr>
                <w:del w:id="1967"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rsidP="002605CE">
            <w:pPr>
              <w:spacing w:after="0" w:line="240" w:lineRule="auto"/>
              <w:rPr>
                <w:del w:id="1968" w:author="Lane, Stefanie" w:date="2023-07-26T11:06:00Z"/>
                <w:rFonts w:ascii="Calibri" w:eastAsia="Times New Roman" w:hAnsi="Calibri" w:cs="Calibri"/>
                <w:i/>
                <w:iCs/>
                <w:color w:val="000000"/>
                <w:sz w:val="20"/>
                <w:szCs w:val="20"/>
              </w:rPr>
            </w:pPr>
            <w:del w:id="1969"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rsidP="002605CE">
            <w:pPr>
              <w:spacing w:after="0" w:line="240" w:lineRule="auto"/>
              <w:jc w:val="center"/>
              <w:rPr>
                <w:del w:id="1970" w:author="Lane, Stefanie" w:date="2023-07-26T11:06:00Z"/>
                <w:rFonts w:ascii="Calibri" w:eastAsia="Times New Roman" w:hAnsi="Calibri" w:cs="Calibri"/>
                <w:color w:val="000000"/>
                <w:sz w:val="20"/>
                <w:szCs w:val="20"/>
              </w:rPr>
            </w:pPr>
            <w:del w:id="197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rsidP="002605CE">
            <w:pPr>
              <w:spacing w:after="0" w:line="240" w:lineRule="auto"/>
              <w:jc w:val="center"/>
              <w:rPr>
                <w:del w:id="1972"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rsidP="002605CE">
            <w:pPr>
              <w:spacing w:after="0" w:line="240" w:lineRule="auto"/>
              <w:rPr>
                <w:del w:id="1973" w:author="Lane, Stefanie" w:date="2023-07-26T11:06:00Z"/>
                <w:rFonts w:ascii="Calibri" w:eastAsia="Times New Roman" w:hAnsi="Calibri" w:cs="Calibri"/>
                <w:sz w:val="20"/>
                <w:szCs w:val="20"/>
              </w:rPr>
            </w:pPr>
            <w:del w:id="1974"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rsidP="002605CE">
            <w:pPr>
              <w:spacing w:after="0" w:line="240" w:lineRule="auto"/>
              <w:jc w:val="center"/>
              <w:rPr>
                <w:del w:id="1975" w:author="Lane, Stefanie" w:date="2023-07-26T11:06:00Z"/>
                <w:rFonts w:ascii="Calibri" w:eastAsia="Times New Roman" w:hAnsi="Calibri" w:cs="Calibri"/>
                <w:color w:val="000000"/>
                <w:sz w:val="20"/>
                <w:szCs w:val="20"/>
              </w:rPr>
            </w:pPr>
            <w:del w:id="197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rsidP="002605CE">
            <w:pPr>
              <w:spacing w:after="0" w:line="240" w:lineRule="auto"/>
              <w:jc w:val="center"/>
              <w:rPr>
                <w:del w:id="1977"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rsidP="002605CE">
            <w:pPr>
              <w:spacing w:after="0" w:line="240" w:lineRule="auto"/>
              <w:rPr>
                <w:del w:id="1978" w:author="Lane, Stefanie" w:date="2023-07-26T11:06:00Z"/>
                <w:rFonts w:ascii="Calibri" w:eastAsia="Times New Roman" w:hAnsi="Calibri" w:cs="Calibri"/>
                <w:i/>
                <w:iCs/>
                <w:color w:val="000000"/>
                <w:sz w:val="20"/>
                <w:szCs w:val="20"/>
              </w:rPr>
            </w:pPr>
            <w:del w:id="1979"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rsidP="002605CE">
            <w:pPr>
              <w:spacing w:after="0" w:line="240" w:lineRule="auto"/>
              <w:jc w:val="center"/>
              <w:rPr>
                <w:del w:id="1980" w:author="Lane, Stefanie" w:date="2023-07-26T11:06:00Z"/>
                <w:rFonts w:ascii="Calibri" w:eastAsia="Times New Roman" w:hAnsi="Calibri" w:cs="Calibri"/>
                <w:color w:val="000000"/>
                <w:sz w:val="20"/>
                <w:szCs w:val="20"/>
              </w:rPr>
            </w:pPr>
            <w:del w:id="198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98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rsidP="002605CE">
            <w:pPr>
              <w:spacing w:after="0" w:line="240" w:lineRule="auto"/>
              <w:rPr>
                <w:del w:id="1983"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rsidP="002605CE">
            <w:pPr>
              <w:spacing w:after="0" w:line="240" w:lineRule="auto"/>
              <w:rPr>
                <w:del w:id="1984" w:author="Lane, Stefanie" w:date="2023-07-26T11:06:00Z"/>
                <w:rFonts w:ascii="Calibri" w:eastAsia="Times New Roman" w:hAnsi="Calibri" w:cs="Calibri"/>
                <w:i/>
                <w:iCs/>
                <w:sz w:val="20"/>
                <w:szCs w:val="20"/>
              </w:rPr>
            </w:pPr>
            <w:del w:id="1985"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rsidP="002605CE">
            <w:pPr>
              <w:spacing w:after="0" w:line="240" w:lineRule="auto"/>
              <w:jc w:val="center"/>
              <w:rPr>
                <w:del w:id="1986" w:author="Lane, Stefanie" w:date="2023-07-26T11:06:00Z"/>
                <w:rFonts w:ascii="Calibri" w:eastAsia="Times New Roman" w:hAnsi="Calibri" w:cs="Calibri"/>
                <w:color w:val="000000"/>
                <w:sz w:val="20"/>
                <w:szCs w:val="20"/>
              </w:rPr>
            </w:pPr>
            <w:del w:id="198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rsidP="002605CE">
            <w:pPr>
              <w:spacing w:after="0" w:line="240" w:lineRule="auto"/>
              <w:jc w:val="center"/>
              <w:rPr>
                <w:del w:id="1988"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rsidP="002605CE">
            <w:pPr>
              <w:spacing w:after="0" w:line="240" w:lineRule="auto"/>
              <w:rPr>
                <w:del w:id="1989" w:author="Lane, Stefanie" w:date="2023-07-26T11:06:00Z"/>
                <w:rFonts w:ascii="Calibri" w:eastAsia="Times New Roman" w:hAnsi="Calibri" w:cs="Calibri"/>
                <w:i/>
                <w:iCs/>
                <w:sz w:val="20"/>
                <w:szCs w:val="20"/>
              </w:rPr>
            </w:pPr>
            <w:del w:id="1990"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rsidP="002605CE">
            <w:pPr>
              <w:spacing w:after="0" w:line="240" w:lineRule="auto"/>
              <w:jc w:val="center"/>
              <w:rPr>
                <w:del w:id="1991" w:author="Lane, Stefanie" w:date="2023-07-26T11:06:00Z"/>
                <w:rFonts w:ascii="Calibri" w:eastAsia="Times New Roman" w:hAnsi="Calibri" w:cs="Calibri"/>
                <w:color w:val="000000"/>
                <w:sz w:val="20"/>
                <w:szCs w:val="20"/>
              </w:rPr>
            </w:pPr>
            <w:del w:id="199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rsidP="002605CE">
            <w:pPr>
              <w:spacing w:after="0" w:line="240" w:lineRule="auto"/>
              <w:jc w:val="center"/>
              <w:rPr>
                <w:del w:id="1993"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rsidP="002605CE">
            <w:pPr>
              <w:spacing w:after="0" w:line="240" w:lineRule="auto"/>
              <w:rPr>
                <w:del w:id="1994" w:author="Lane, Stefanie" w:date="2023-07-26T11:06:00Z"/>
                <w:rFonts w:ascii="Calibri" w:eastAsia="Times New Roman" w:hAnsi="Calibri" w:cs="Calibri"/>
                <w:i/>
                <w:iCs/>
                <w:color w:val="000000"/>
                <w:sz w:val="20"/>
                <w:szCs w:val="20"/>
              </w:rPr>
            </w:pPr>
            <w:del w:id="1995"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rsidP="002605CE">
            <w:pPr>
              <w:spacing w:after="0" w:line="240" w:lineRule="auto"/>
              <w:jc w:val="center"/>
              <w:rPr>
                <w:del w:id="1996" w:author="Lane, Stefanie" w:date="2023-07-26T11:06:00Z"/>
                <w:rFonts w:ascii="Calibri" w:eastAsia="Times New Roman" w:hAnsi="Calibri" w:cs="Calibri"/>
                <w:color w:val="000000"/>
                <w:sz w:val="20"/>
                <w:szCs w:val="20"/>
              </w:rPr>
            </w:pPr>
            <w:del w:id="1997"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99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rsidP="002605CE">
            <w:pPr>
              <w:spacing w:after="0" w:line="240" w:lineRule="auto"/>
              <w:rPr>
                <w:del w:id="1999"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rsidP="002605CE">
            <w:pPr>
              <w:spacing w:after="0" w:line="240" w:lineRule="auto"/>
              <w:rPr>
                <w:del w:id="2000" w:author="Lane, Stefanie" w:date="2023-07-26T11:06:00Z"/>
                <w:rFonts w:ascii="Calibri" w:eastAsia="Times New Roman" w:hAnsi="Calibri" w:cs="Calibri"/>
                <w:i/>
                <w:iCs/>
                <w:color w:val="000000"/>
                <w:sz w:val="20"/>
                <w:szCs w:val="20"/>
              </w:rPr>
            </w:pPr>
            <w:del w:id="2001"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rsidP="002605CE">
            <w:pPr>
              <w:spacing w:after="0" w:line="240" w:lineRule="auto"/>
              <w:jc w:val="center"/>
              <w:rPr>
                <w:del w:id="2002" w:author="Lane, Stefanie" w:date="2023-07-26T11:06:00Z"/>
                <w:rFonts w:ascii="Calibri" w:eastAsia="Times New Roman" w:hAnsi="Calibri" w:cs="Calibri"/>
                <w:color w:val="000000"/>
                <w:sz w:val="20"/>
                <w:szCs w:val="20"/>
              </w:rPr>
            </w:pPr>
            <w:del w:id="2003"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rsidP="002605CE">
            <w:pPr>
              <w:spacing w:after="0" w:line="240" w:lineRule="auto"/>
              <w:jc w:val="center"/>
              <w:rPr>
                <w:del w:id="2004"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rsidP="002605CE">
            <w:pPr>
              <w:spacing w:after="0" w:line="240" w:lineRule="auto"/>
              <w:rPr>
                <w:del w:id="2005" w:author="Lane, Stefanie" w:date="2023-07-26T11:06:00Z"/>
                <w:rFonts w:ascii="Calibri" w:eastAsia="Times New Roman" w:hAnsi="Calibri" w:cs="Calibri"/>
                <w:i/>
                <w:iCs/>
                <w:color w:val="000000"/>
                <w:sz w:val="20"/>
                <w:szCs w:val="20"/>
              </w:rPr>
            </w:pPr>
            <w:del w:id="2006"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rsidP="002605CE">
            <w:pPr>
              <w:spacing w:after="0" w:line="240" w:lineRule="auto"/>
              <w:jc w:val="center"/>
              <w:rPr>
                <w:del w:id="2007" w:author="Lane, Stefanie" w:date="2023-07-26T11:06:00Z"/>
                <w:rFonts w:ascii="Calibri" w:eastAsia="Times New Roman" w:hAnsi="Calibri" w:cs="Calibri"/>
                <w:color w:val="000000"/>
                <w:sz w:val="20"/>
                <w:szCs w:val="20"/>
              </w:rPr>
            </w:pPr>
            <w:del w:id="200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rsidP="002605CE">
            <w:pPr>
              <w:spacing w:after="0" w:line="240" w:lineRule="auto"/>
              <w:jc w:val="center"/>
              <w:rPr>
                <w:del w:id="2009"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rsidP="002605CE">
            <w:pPr>
              <w:spacing w:after="0" w:line="240" w:lineRule="auto"/>
              <w:rPr>
                <w:del w:id="2010" w:author="Lane, Stefanie" w:date="2023-07-26T11:06:00Z"/>
                <w:rFonts w:ascii="Calibri" w:eastAsia="Times New Roman" w:hAnsi="Calibri" w:cs="Calibri"/>
                <w:i/>
                <w:iCs/>
                <w:color w:val="000000"/>
                <w:sz w:val="20"/>
                <w:szCs w:val="20"/>
              </w:rPr>
            </w:pPr>
            <w:del w:id="2011"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rsidP="002605CE">
            <w:pPr>
              <w:spacing w:after="0" w:line="240" w:lineRule="auto"/>
              <w:jc w:val="center"/>
              <w:rPr>
                <w:del w:id="2012" w:author="Lane, Stefanie" w:date="2023-07-26T11:06:00Z"/>
                <w:rFonts w:ascii="Calibri" w:eastAsia="Times New Roman" w:hAnsi="Calibri" w:cs="Calibri"/>
                <w:color w:val="000000"/>
                <w:sz w:val="20"/>
                <w:szCs w:val="20"/>
              </w:rPr>
            </w:pPr>
            <w:del w:id="2013"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201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rsidP="002605CE">
            <w:pPr>
              <w:spacing w:after="0" w:line="240" w:lineRule="auto"/>
              <w:rPr>
                <w:del w:id="2015"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rsidP="002605CE">
            <w:pPr>
              <w:spacing w:after="0" w:line="240" w:lineRule="auto"/>
              <w:rPr>
                <w:del w:id="2016" w:author="Lane, Stefanie" w:date="2023-07-26T11:06:00Z"/>
                <w:rFonts w:ascii="Calibri" w:eastAsia="Times New Roman" w:hAnsi="Calibri" w:cs="Calibri"/>
                <w:i/>
                <w:iCs/>
                <w:color w:val="000000"/>
                <w:sz w:val="20"/>
                <w:szCs w:val="20"/>
              </w:rPr>
            </w:pPr>
            <w:del w:id="2017"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rsidP="002605CE">
            <w:pPr>
              <w:spacing w:after="0" w:line="240" w:lineRule="auto"/>
              <w:jc w:val="center"/>
              <w:rPr>
                <w:del w:id="2018" w:author="Lane, Stefanie" w:date="2023-07-26T11:06:00Z"/>
                <w:rFonts w:ascii="Calibri" w:eastAsia="Times New Roman" w:hAnsi="Calibri" w:cs="Calibri"/>
                <w:color w:val="000000"/>
                <w:sz w:val="20"/>
                <w:szCs w:val="20"/>
              </w:rPr>
            </w:pPr>
            <w:del w:id="2019"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rsidP="002605CE">
            <w:pPr>
              <w:spacing w:after="0" w:line="240" w:lineRule="auto"/>
              <w:jc w:val="center"/>
              <w:rPr>
                <w:del w:id="2020"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rsidP="002605CE">
            <w:pPr>
              <w:spacing w:after="0" w:line="240" w:lineRule="auto"/>
              <w:rPr>
                <w:del w:id="2021" w:author="Lane, Stefanie" w:date="2023-07-26T11:06:00Z"/>
                <w:rFonts w:ascii="Calibri" w:eastAsia="Times New Roman" w:hAnsi="Calibri" w:cs="Calibri"/>
                <w:i/>
                <w:iCs/>
                <w:color w:val="000000"/>
                <w:sz w:val="20"/>
                <w:szCs w:val="20"/>
              </w:rPr>
            </w:pPr>
            <w:del w:id="2022"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rsidP="002605CE">
            <w:pPr>
              <w:spacing w:after="0" w:line="240" w:lineRule="auto"/>
              <w:jc w:val="center"/>
              <w:rPr>
                <w:del w:id="2023" w:author="Lane, Stefanie" w:date="2023-07-26T11:06:00Z"/>
                <w:rFonts w:ascii="Calibri" w:eastAsia="Times New Roman" w:hAnsi="Calibri" w:cs="Calibri"/>
                <w:color w:val="000000"/>
                <w:sz w:val="20"/>
                <w:szCs w:val="20"/>
              </w:rPr>
            </w:pPr>
            <w:del w:id="202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rsidP="002605CE">
            <w:pPr>
              <w:spacing w:after="0" w:line="240" w:lineRule="auto"/>
              <w:jc w:val="center"/>
              <w:rPr>
                <w:del w:id="2025"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rsidP="002605CE">
            <w:pPr>
              <w:spacing w:after="0" w:line="240" w:lineRule="auto"/>
              <w:rPr>
                <w:del w:id="2026" w:author="Lane, Stefanie" w:date="2023-07-26T11:06:00Z"/>
                <w:rFonts w:ascii="Calibri" w:eastAsia="Times New Roman" w:hAnsi="Calibri" w:cs="Calibri"/>
                <w:i/>
                <w:iCs/>
                <w:color w:val="000000"/>
                <w:sz w:val="20"/>
                <w:szCs w:val="20"/>
              </w:rPr>
            </w:pPr>
            <w:del w:id="2027"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rsidP="002605CE">
            <w:pPr>
              <w:spacing w:after="0" w:line="240" w:lineRule="auto"/>
              <w:jc w:val="center"/>
              <w:rPr>
                <w:del w:id="2028" w:author="Lane, Stefanie" w:date="2023-07-26T11:06:00Z"/>
                <w:rFonts w:ascii="Calibri" w:eastAsia="Times New Roman" w:hAnsi="Calibri" w:cs="Calibri"/>
                <w:color w:val="000000"/>
                <w:sz w:val="20"/>
                <w:szCs w:val="20"/>
              </w:rPr>
            </w:pPr>
            <w:del w:id="2029"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203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rsidP="002605CE">
            <w:pPr>
              <w:spacing w:after="0" w:line="240" w:lineRule="auto"/>
              <w:rPr>
                <w:del w:id="2031"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rsidP="002605CE">
            <w:pPr>
              <w:spacing w:after="0" w:line="240" w:lineRule="auto"/>
              <w:jc w:val="center"/>
              <w:rPr>
                <w:del w:id="2032"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rsidP="002605CE">
            <w:pPr>
              <w:spacing w:after="0" w:line="240" w:lineRule="auto"/>
              <w:rPr>
                <w:del w:id="2033"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rsidP="002605CE">
            <w:pPr>
              <w:spacing w:after="0" w:line="240" w:lineRule="auto"/>
              <w:jc w:val="center"/>
              <w:rPr>
                <w:del w:id="2034"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rsidP="002605CE">
            <w:pPr>
              <w:spacing w:after="0" w:line="240" w:lineRule="auto"/>
              <w:rPr>
                <w:del w:id="2035" w:author="Lane, Stefanie" w:date="2023-07-26T11:06:00Z"/>
                <w:rFonts w:ascii="Calibri" w:eastAsia="Times New Roman" w:hAnsi="Calibri" w:cs="Calibri"/>
                <w:i/>
                <w:iCs/>
                <w:color w:val="000000"/>
                <w:sz w:val="20"/>
                <w:szCs w:val="20"/>
              </w:rPr>
            </w:pPr>
            <w:del w:id="2036"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rsidP="002605CE">
            <w:pPr>
              <w:spacing w:after="0" w:line="240" w:lineRule="auto"/>
              <w:jc w:val="center"/>
              <w:rPr>
                <w:del w:id="2037" w:author="Lane, Stefanie" w:date="2023-07-26T11:06:00Z"/>
                <w:rFonts w:ascii="Calibri" w:eastAsia="Times New Roman" w:hAnsi="Calibri" w:cs="Calibri"/>
                <w:color w:val="000000"/>
                <w:sz w:val="20"/>
                <w:szCs w:val="20"/>
              </w:rPr>
            </w:pPr>
            <w:del w:id="203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rsidP="002605CE">
            <w:pPr>
              <w:spacing w:after="0" w:line="240" w:lineRule="auto"/>
              <w:jc w:val="center"/>
              <w:rPr>
                <w:del w:id="2039"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rsidP="002605CE">
            <w:pPr>
              <w:spacing w:after="0" w:line="240" w:lineRule="auto"/>
              <w:rPr>
                <w:del w:id="2040"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rsidP="002605CE">
            <w:pPr>
              <w:spacing w:after="0" w:line="240" w:lineRule="auto"/>
              <w:jc w:val="center"/>
              <w:rPr>
                <w:del w:id="2041" w:author="Lane, Stefanie" w:date="2023-07-26T11:06:00Z"/>
                <w:rFonts w:ascii="Calibri" w:eastAsia="Times New Roman" w:hAnsi="Calibri" w:cs="Calibri"/>
                <w:color w:val="000000"/>
                <w:sz w:val="20"/>
                <w:szCs w:val="20"/>
              </w:rPr>
            </w:pPr>
            <w:del w:id="204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204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rsidP="002605CE">
            <w:pPr>
              <w:spacing w:after="0" w:line="240" w:lineRule="auto"/>
              <w:rPr>
                <w:del w:id="2044"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rsidP="002605CE">
            <w:pPr>
              <w:spacing w:after="0" w:line="240" w:lineRule="auto"/>
              <w:jc w:val="center"/>
              <w:rPr>
                <w:del w:id="2045"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rsidP="002605CE">
            <w:pPr>
              <w:spacing w:after="0" w:line="240" w:lineRule="auto"/>
              <w:rPr>
                <w:del w:id="2046"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rsidP="002605CE">
            <w:pPr>
              <w:spacing w:after="0" w:line="240" w:lineRule="auto"/>
              <w:jc w:val="center"/>
              <w:rPr>
                <w:del w:id="2047" w:author="Lane, Stefanie" w:date="2023-07-26T11:06: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rsidP="002605CE">
            <w:pPr>
              <w:spacing w:after="0" w:line="240" w:lineRule="auto"/>
              <w:rPr>
                <w:del w:id="2048" w:author="Lane, Stefanie" w:date="2023-07-26T11:06:00Z"/>
                <w:rFonts w:ascii="Calibri" w:eastAsia="Times New Roman" w:hAnsi="Calibri" w:cs="Calibri"/>
                <w:i/>
                <w:iCs/>
                <w:sz w:val="20"/>
                <w:szCs w:val="20"/>
              </w:rPr>
            </w:pPr>
            <w:del w:id="2049"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rsidP="002605CE">
            <w:pPr>
              <w:spacing w:after="0" w:line="240" w:lineRule="auto"/>
              <w:jc w:val="center"/>
              <w:rPr>
                <w:del w:id="2050" w:author="Lane, Stefanie" w:date="2023-07-26T11:06:00Z"/>
                <w:rFonts w:ascii="Calibri" w:eastAsia="Times New Roman" w:hAnsi="Calibri" w:cs="Calibri"/>
                <w:color w:val="000000"/>
                <w:sz w:val="20"/>
                <w:szCs w:val="20"/>
              </w:rPr>
            </w:pPr>
            <w:del w:id="2051"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rsidP="002605CE">
            <w:pPr>
              <w:spacing w:after="0" w:line="240" w:lineRule="auto"/>
              <w:jc w:val="center"/>
              <w:rPr>
                <w:del w:id="2052"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rsidP="002605CE">
            <w:pPr>
              <w:spacing w:after="0" w:line="240" w:lineRule="auto"/>
              <w:rPr>
                <w:del w:id="2053"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rsidP="002605CE">
            <w:pPr>
              <w:spacing w:after="0" w:line="240" w:lineRule="auto"/>
              <w:jc w:val="center"/>
              <w:rPr>
                <w:del w:id="2054" w:author="Lane, Stefanie" w:date="2023-07-26T11:06:00Z"/>
                <w:rFonts w:ascii="Calibri" w:eastAsia="Times New Roman" w:hAnsi="Calibri" w:cs="Calibri"/>
                <w:color w:val="000000"/>
                <w:sz w:val="20"/>
                <w:szCs w:val="20"/>
              </w:rPr>
            </w:pPr>
            <w:del w:id="2055"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205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rsidP="002605CE">
            <w:pPr>
              <w:spacing w:after="0" w:line="240" w:lineRule="auto"/>
              <w:rPr>
                <w:del w:id="2057"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rsidP="002605CE">
            <w:pPr>
              <w:spacing w:after="0" w:line="240" w:lineRule="auto"/>
              <w:jc w:val="center"/>
              <w:rPr>
                <w:del w:id="2058"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rsidP="002605CE">
            <w:pPr>
              <w:spacing w:after="0" w:line="240" w:lineRule="auto"/>
              <w:rPr>
                <w:del w:id="2059"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rsidP="002605CE">
            <w:pPr>
              <w:spacing w:after="0" w:line="240" w:lineRule="auto"/>
              <w:jc w:val="center"/>
              <w:rPr>
                <w:del w:id="2060" w:author="Lane, Stefanie" w:date="2023-07-26T11:06: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rsidP="002605CE">
            <w:pPr>
              <w:spacing w:after="0" w:line="240" w:lineRule="auto"/>
              <w:rPr>
                <w:del w:id="2061" w:author="Lane, Stefanie" w:date="2023-07-26T11:06:00Z"/>
                <w:rFonts w:ascii="Calibri" w:eastAsia="Times New Roman" w:hAnsi="Calibri" w:cs="Calibri"/>
                <w:i/>
                <w:iCs/>
                <w:sz w:val="20"/>
                <w:szCs w:val="20"/>
              </w:rPr>
            </w:pPr>
            <w:del w:id="2062"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rsidP="002605CE">
            <w:pPr>
              <w:spacing w:after="0" w:line="240" w:lineRule="auto"/>
              <w:jc w:val="center"/>
              <w:rPr>
                <w:del w:id="2063" w:author="Lane, Stefanie" w:date="2023-07-26T11:06:00Z"/>
                <w:rFonts w:ascii="Calibri" w:eastAsia="Times New Roman" w:hAnsi="Calibri" w:cs="Calibri"/>
                <w:color w:val="000000"/>
                <w:sz w:val="20"/>
                <w:szCs w:val="20"/>
              </w:rPr>
            </w:pPr>
            <w:del w:id="2064"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rsidP="002605CE">
            <w:pPr>
              <w:spacing w:after="0" w:line="240" w:lineRule="auto"/>
              <w:jc w:val="center"/>
              <w:rPr>
                <w:del w:id="2065"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rsidP="002605CE">
            <w:pPr>
              <w:spacing w:after="0" w:line="240" w:lineRule="auto"/>
              <w:rPr>
                <w:del w:id="2066"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rsidP="002605CE">
            <w:pPr>
              <w:spacing w:after="0" w:line="240" w:lineRule="auto"/>
              <w:jc w:val="center"/>
              <w:rPr>
                <w:del w:id="2067" w:author="Lane, Stefanie" w:date="2023-07-26T11:06:00Z"/>
                <w:rFonts w:ascii="Calibri" w:eastAsia="Times New Roman" w:hAnsi="Calibri" w:cs="Calibri"/>
                <w:color w:val="000000"/>
                <w:sz w:val="20"/>
                <w:szCs w:val="20"/>
              </w:rPr>
            </w:pPr>
            <w:del w:id="2068"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206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rsidP="002605CE">
            <w:pPr>
              <w:spacing w:after="0" w:line="240" w:lineRule="auto"/>
              <w:rPr>
                <w:del w:id="2070"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rsidP="002605CE">
            <w:pPr>
              <w:spacing w:after="0" w:line="240" w:lineRule="auto"/>
              <w:rPr>
                <w:del w:id="2071" w:author="Lane, Stefanie" w:date="2023-07-26T11:06:00Z"/>
                <w:rFonts w:ascii="Calibri" w:eastAsia="Times New Roman" w:hAnsi="Calibri" w:cs="Calibri"/>
                <w:color w:val="000000"/>
                <w:sz w:val="20"/>
                <w:szCs w:val="20"/>
              </w:rPr>
            </w:pPr>
            <w:del w:id="2072"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rsidP="002605CE">
            <w:pPr>
              <w:spacing w:after="0" w:line="240" w:lineRule="auto"/>
              <w:jc w:val="center"/>
              <w:rPr>
                <w:del w:id="2073" w:author="Lane, Stefanie" w:date="2023-07-26T11:06:00Z"/>
                <w:rFonts w:ascii="Calibri" w:eastAsia="Times New Roman" w:hAnsi="Calibri" w:cs="Calibri"/>
                <w:color w:val="000000"/>
                <w:sz w:val="20"/>
                <w:szCs w:val="20"/>
              </w:rPr>
            </w:pPr>
            <w:del w:id="2074"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rsidP="002605CE">
            <w:pPr>
              <w:spacing w:after="0" w:line="240" w:lineRule="auto"/>
              <w:rPr>
                <w:del w:id="2075" w:author="Lane, Stefanie" w:date="2023-07-26T11:06:00Z"/>
                <w:rFonts w:ascii="Calibri" w:eastAsia="Times New Roman" w:hAnsi="Calibri" w:cs="Calibri"/>
                <w:color w:val="000000"/>
                <w:sz w:val="20"/>
                <w:szCs w:val="20"/>
              </w:rPr>
            </w:pPr>
            <w:del w:id="207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rsidP="002605CE">
            <w:pPr>
              <w:spacing w:after="0" w:line="240" w:lineRule="auto"/>
              <w:rPr>
                <w:del w:id="2077" w:author="Lane, Stefanie" w:date="2023-07-26T11:06:00Z"/>
                <w:rFonts w:ascii="Calibri" w:eastAsia="Times New Roman" w:hAnsi="Calibri" w:cs="Calibri"/>
                <w:i/>
                <w:iCs/>
                <w:sz w:val="20"/>
                <w:szCs w:val="20"/>
              </w:rPr>
            </w:pPr>
            <w:del w:id="2078"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rsidP="002605CE">
            <w:pPr>
              <w:spacing w:after="0" w:line="240" w:lineRule="auto"/>
              <w:jc w:val="center"/>
              <w:rPr>
                <w:del w:id="2079" w:author="Lane, Stefanie" w:date="2023-07-26T11:06:00Z"/>
                <w:rFonts w:ascii="Calibri" w:eastAsia="Times New Roman" w:hAnsi="Calibri" w:cs="Calibri"/>
                <w:color w:val="000000"/>
                <w:sz w:val="20"/>
                <w:szCs w:val="20"/>
              </w:rPr>
            </w:pPr>
            <w:del w:id="2080"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rsidP="002605CE">
            <w:pPr>
              <w:spacing w:after="0" w:line="240" w:lineRule="auto"/>
              <w:rPr>
                <w:del w:id="2081" w:author="Lane, Stefanie" w:date="2023-07-26T11:06:00Z"/>
                <w:rFonts w:ascii="Calibri" w:eastAsia="Times New Roman" w:hAnsi="Calibri" w:cs="Calibri"/>
                <w:color w:val="000000"/>
                <w:sz w:val="20"/>
                <w:szCs w:val="20"/>
              </w:rPr>
            </w:pPr>
            <w:del w:id="208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rsidP="002605CE">
            <w:pPr>
              <w:spacing w:after="0" w:line="240" w:lineRule="auto"/>
              <w:rPr>
                <w:del w:id="2083" w:author="Lane, Stefanie" w:date="2023-07-26T11:06:00Z"/>
                <w:rFonts w:ascii="Calibri" w:eastAsia="Times New Roman" w:hAnsi="Calibri" w:cs="Calibri"/>
                <w:color w:val="000000"/>
                <w:sz w:val="20"/>
                <w:szCs w:val="20"/>
              </w:rPr>
            </w:pPr>
            <w:del w:id="2084"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rsidP="002605CE">
            <w:pPr>
              <w:spacing w:after="0" w:line="240" w:lineRule="auto"/>
              <w:jc w:val="center"/>
              <w:rPr>
                <w:del w:id="2085" w:author="Lane, Stefanie" w:date="2023-07-26T11:06:00Z"/>
                <w:rFonts w:ascii="Calibri" w:eastAsia="Times New Roman" w:hAnsi="Calibri" w:cs="Calibri"/>
                <w:color w:val="000000"/>
                <w:sz w:val="20"/>
                <w:szCs w:val="20"/>
              </w:rPr>
            </w:pPr>
            <w:del w:id="2086" w:author="Lane, Stefanie" w:date="2023-07-26T11:06:00Z">
              <w:r w:rsidRPr="002605CE" w:rsidDel="00C51C7D">
                <w:rPr>
                  <w:rFonts w:ascii="Calibri" w:eastAsia="Times New Roman" w:hAnsi="Calibri" w:cs="Calibri"/>
                  <w:color w:val="000000"/>
                  <w:sz w:val="20"/>
                  <w:szCs w:val="20"/>
                </w:rPr>
                <w:delText> </w:delText>
              </w:r>
            </w:del>
          </w:p>
        </w:tc>
      </w:tr>
    </w:tbl>
    <w:p w14:paraId="3BF5195D" w14:textId="0D232208" w:rsidR="00530C3C" w:rsidRPr="00C33618" w:rsidRDefault="00530C3C" w:rsidP="000E32F2">
      <w:r>
        <w:fldChar w:fldCharType="end"/>
      </w:r>
    </w:p>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2291872D" w:rsidR="00ED5179" w:rsidRPr="00ED5179" w:rsidRDefault="00AB4071" w:rsidP="00ED5179">
      <w:pPr>
        <w:keepNext/>
      </w:pPr>
      <w:r>
        <w:rPr>
          <w:b/>
        </w:rPr>
        <w:t>Fig.</w:t>
      </w:r>
      <w:r w:rsidR="00ED5179">
        <w:rPr>
          <w:b/>
        </w:rPr>
        <w:t xml:space="preserve"> </w:t>
      </w:r>
      <w:r w:rsidR="008102CA">
        <w:rPr>
          <w:b/>
        </w:rPr>
        <w:t>3</w:t>
      </w:r>
      <w:r w:rsidR="00ED5179">
        <w:t xml:space="preserve"> </w:t>
      </w:r>
      <w:r w:rsidR="00ED5179" w:rsidRPr="00ED5179">
        <w:t xml:space="preserve">Species cover abundance becomes more dissimilar in each assemblage over time, as shown by greater Euclidean distance between assemblage types. Note clusters of the </w:t>
      </w:r>
      <w:r w:rsidR="000A5A24">
        <w:t>S</w:t>
      </w:r>
      <w:r w:rsidR="00ED5179" w:rsidRPr="00ED5179">
        <w:t xml:space="preserve">edge and </w:t>
      </w:r>
      <w:r w:rsidR="000A5A24">
        <w:t>F</w:t>
      </w:r>
      <w:r w:rsidR="00ED5179" w:rsidRPr="00ED5179">
        <w:t xml:space="preserve">escue assemblages are more similar in </w:t>
      </w:r>
      <w:commentRangeStart w:id="2087"/>
      <w:r w:rsidR="00ED5179" w:rsidRPr="00ED5179">
        <w:t>2019</w:t>
      </w:r>
      <w:commentRangeEnd w:id="2087"/>
      <w:r w:rsidR="00CE33B2">
        <w:rPr>
          <w:rStyle w:val="CommentReference"/>
        </w:rPr>
        <w:commentReference w:id="2087"/>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2088"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2089" w:name="_Hlk112157303"/>
      <w:bookmarkEnd w:id="2088"/>
      <w:r>
        <w:lastRenderedPageBreak/>
        <w:t xml:space="preserve">Discussion </w:t>
      </w:r>
    </w:p>
    <w:bookmarkEnd w:id="2089"/>
    <w:p w14:paraId="58036CC8" w14:textId="4A3952DD"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w:t>
      </w:r>
      <w:r w:rsidRPr="00B85AC6">
        <w:t xml:space="preserve">expectation that these characteristic species should not change in the absence of significant disturbance. </w:t>
      </w:r>
      <w:bookmarkStart w:id="2090" w:name="_Hlk123898912"/>
      <w:r w:rsidR="00306F95" w:rsidRPr="00137F24">
        <w:t>W</w:t>
      </w:r>
      <w:r w:rsidRPr="00137F24">
        <w:t xml:space="preserve">e observed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greater 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2090"/>
    </w:p>
    <w:p w14:paraId="5DFABAFC" w14:textId="142CB8D6"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w:t>
      </w:r>
      <w:r w:rsidR="00F62139">
        <w:t xml:space="preserve">invasive </w:t>
      </w:r>
      <w:r w:rsidR="00BE39A7">
        <w:t>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6009674C"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w:t>
      </w:r>
      <w:r w:rsidR="00FD7A68" w:rsidRPr="000C52D2">
        <w:rPr>
          <w:highlight w:val="yellow"/>
          <w:rPrChange w:id="2091" w:author="Gary" w:date="2023-08-19T16:27:00Z">
            <w:rPr/>
          </w:rPrChange>
        </w:rPr>
        <w:t xml:space="preserve">despite being a perennial-dominated community. </w:t>
      </w:r>
      <w:r w:rsidR="00FA51DB" w:rsidRPr="000C52D2">
        <w:rPr>
          <w:highlight w:val="yellow"/>
          <w:rPrChange w:id="2092" w:author="Gary" w:date="2023-08-19T16:27:00Z">
            <w:rPr/>
          </w:rPrChange>
        </w:rPr>
        <w:t>For example,</w:t>
      </w:r>
      <w:r w:rsidR="00D4353A" w:rsidRPr="000C52D2">
        <w:rPr>
          <w:highlight w:val="yellow"/>
          <w:rPrChange w:id="2093" w:author="Gary" w:date="2023-08-19T16:27:00Z">
            <w:rPr/>
          </w:rPrChange>
        </w:rPr>
        <w:t xml:space="preserve"> the</w:t>
      </w:r>
      <w:r w:rsidR="006270A2" w:rsidRPr="000C52D2">
        <w:rPr>
          <w:highlight w:val="yellow"/>
          <w:rPrChange w:id="2094" w:author="Gary" w:date="2023-08-19T16:27:00Z">
            <w:rPr/>
          </w:rPrChange>
        </w:rPr>
        <w:t xml:space="preserve"> Bogbean assemblage</w:t>
      </w:r>
      <w:r w:rsidR="00D4353A" w:rsidRPr="000C52D2">
        <w:rPr>
          <w:highlight w:val="yellow"/>
          <w:rPrChange w:id="2095" w:author="Gary" w:date="2023-08-19T16:27:00Z">
            <w:rPr/>
          </w:rPrChange>
        </w:rPr>
        <w:t xml:space="preserve">, </w:t>
      </w:r>
      <w:r w:rsidR="00327456" w:rsidRPr="000C52D2">
        <w:rPr>
          <w:highlight w:val="yellow"/>
          <w:rPrChange w:id="2096" w:author="Gary" w:date="2023-08-19T16:27:00Z">
            <w:rPr/>
          </w:rPrChange>
        </w:rPr>
        <w:t xml:space="preserve">was </w:t>
      </w:r>
      <w:r w:rsidR="003A476F" w:rsidRPr="000C52D2">
        <w:rPr>
          <w:highlight w:val="yellow"/>
          <w:rPrChange w:id="2097" w:author="Gary" w:date="2023-08-19T16:27:00Z">
            <w:rPr/>
          </w:rPrChange>
        </w:rPr>
        <w:t>indicated largely</w:t>
      </w:r>
      <w:r w:rsidR="00327456" w:rsidRPr="000C52D2">
        <w:rPr>
          <w:highlight w:val="yellow"/>
          <w:rPrChange w:id="2098" w:author="Gary" w:date="2023-08-19T16:27:00Z">
            <w:rPr/>
          </w:rPrChange>
        </w:rPr>
        <w:t xml:space="preserve"> by </w:t>
      </w:r>
      <w:r w:rsidR="000028FD" w:rsidRPr="000C52D2">
        <w:rPr>
          <w:highlight w:val="yellow"/>
          <w:rPrChange w:id="2099" w:author="Gary" w:date="2023-08-19T16:27:00Z">
            <w:rPr/>
          </w:rPrChange>
        </w:rPr>
        <w:t xml:space="preserve">unique </w:t>
      </w:r>
      <w:r w:rsidR="00327456" w:rsidRPr="000C52D2">
        <w:rPr>
          <w:highlight w:val="yellow"/>
          <w:rPrChange w:id="2100" w:author="Gary" w:date="2023-08-19T16:27:00Z">
            <w:rPr/>
          </w:rPrChange>
        </w:rPr>
        <w:t xml:space="preserve">forbs in 1979 and 2019, and an even mix of </w:t>
      </w:r>
      <w:r w:rsidR="000028FD" w:rsidRPr="000C52D2">
        <w:rPr>
          <w:highlight w:val="yellow"/>
          <w:rPrChange w:id="2101" w:author="Gary" w:date="2023-08-19T16:27:00Z">
            <w:rPr/>
          </w:rPrChange>
        </w:rPr>
        <w:t xml:space="preserve">unique </w:t>
      </w:r>
      <w:r w:rsidR="00327456" w:rsidRPr="000C52D2">
        <w:rPr>
          <w:highlight w:val="yellow"/>
          <w:rPrChange w:id="2102" w:author="Gary" w:date="2023-08-19T16:27:00Z">
            <w:rPr/>
          </w:rPrChange>
        </w:rPr>
        <w:t>forbs and graminoids in 1999</w:t>
      </w:r>
      <w:r w:rsidR="00A72AA9">
        <w:t xml:space="preserve"> (Table 2).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w:t>
      </w:r>
      <w:r w:rsidR="00EA2DD3" w:rsidRPr="00CD4731">
        <w:rPr>
          <w:highlight w:val="yellow"/>
          <w:rPrChange w:id="2103" w:author="Gary" w:date="2023-08-19T16:58:00Z">
            <w:rPr/>
          </w:rPrChange>
        </w:rPr>
        <w:t xml:space="preserve">or sedimentation feedback processes </w:t>
      </w:r>
      <w:r w:rsidR="006F52AD" w:rsidRPr="00CD4731">
        <w:rPr>
          <w:highlight w:val="yellow"/>
          <w:rPrChange w:id="2104" w:author="Gary" w:date="2023-08-19T16:58:00Z">
            <w:rPr/>
          </w:rPrChange>
        </w:rPr>
        <w:t>increasing elevation of</w:t>
      </w:r>
      <w:r w:rsidR="00EA2DD3" w:rsidRPr="00CD4731">
        <w:rPr>
          <w:highlight w:val="yellow"/>
          <w:rPrChange w:id="2105" w:author="Gary" w:date="2023-08-19T16:58:00Z">
            <w:rPr/>
          </w:rPrChange>
        </w:rPr>
        <w:t xml:space="preserve"> the marsh platform</w:t>
      </w:r>
      <w:r w:rsidR="006F52AD" w:rsidRPr="00CD4731">
        <w:rPr>
          <w:highlight w:val="yellow"/>
          <w:rPrChange w:id="2106" w:author="Gary" w:date="2023-08-19T16:58:00Z">
            <w:rPr/>
          </w:rPrChange>
        </w:rPr>
        <w:t xml:space="preserve"> relative to tidal </w:t>
      </w:r>
      <w:commentRangeStart w:id="2107"/>
      <w:r w:rsidR="006F52AD" w:rsidRPr="00CD4731">
        <w:rPr>
          <w:highlight w:val="yellow"/>
          <w:rPrChange w:id="2108" w:author="Gary" w:date="2023-08-19T16:58:00Z">
            <w:rPr/>
          </w:rPrChange>
        </w:rPr>
        <w:t>inundation</w:t>
      </w:r>
      <w:commentRangeEnd w:id="2107"/>
      <w:r w:rsidR="00CD4731">
        <w:rPr>
          <w:rStyle w:val="CommentReference"/>
        </w:rPr>
        <w:commentReference w:id="2107"/>
      </w:r>
      <w:r w:rsidR="003E5EE4" w:rsidRPr="00CD4731">
        <w:rPr>
          <w:highlight w:val="yellow"/>
          <w:rPrChange w:id="2109" w:author="Gary" w:date="2023-08-19T16:58:00Z">
            <w:rPr/>
          </w:rPrChange>
        </w:rPr>
        <w:t>.</w:t>
      </w:r>
      <w:r w:rsidR="00EA2DD3">
        <w:t xml:space="preserve"> Alternatively, population dynamics may be operating independently of abiotic conditions, or </w:t>
      </w:r>
      <w:r w:rsidR="00EA2DD3">
        <w:lastRenderedPageBreak/>
        <w:t xml:space="preserve">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21C8B9E"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2110"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2110"/>
    </w:p>
    <w:p w14:paraId="2AAF3ADA" w14:textId="3E2F150C" w:rsidR="00BE39A7" w:rsidRPr="009D6D33" w:rsidRDefault="00E954F2" w:rsidP="00A07617">
      <w:pPr>
        <w:ind w:firstLine="720"/>
        <w:rPr>
          <w:rFonts w:cstheme="minorHAnsi"/>
        </w:rPr>
      </w:pPr>
      <w:r>
        <w:rPr>
          <w:rFonts w:cstheme="minorHAnsi"/>
        </w:rPr>
        <w:t>Plant b</w:t>
      </w:r>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13402B4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5F062014"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lastRenderedPageBreak/>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largely escaped direct natural (e.g.,</w:t>
      </w:r>
      <w:r w:rsidR="00D966A3" w:rsidRPr="00810405">
        <w:t xml:space="preserve"> scouring</w:t>
      </w:r>
      <w:r w:rsidR="000703CB" w:rsidRPr="00810405">
        <w:t xml:space="preserve"> tidal surge) and anthropogenic disturbance (e.g., industrial development), it is </w:t>
      </w:r>
      <w:r w:rsidR="00D966A3" w:rsidRPr="00810405">
        <w:t xml:space="preserve">subject to continuous pressures resulting from 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r w:rsidR="0077726A">
        <w:t xml:space="preserve">Thus, </w:t>
      </w:r>
      <w:r w:rsidR="0077726A" w:rsidRPr="00286879">
        <w:rPr>
          <w:highlight w:val="yellow"/>
          <w:rPrChange w:id="2111" w:author="Gary" w:date="2023-08-19T17:19:00Z">
            <w:rPr/>
          </w:rPrChange>
        </w:rPr>
        <w:t>a</w:t>
      </w:r>
      <w:r w:rsidRPr="00286879">
        <w:rPr>
          <w:highlight w:val="yellow"/>
          <w:rPrChange w:id="2112" w:author="Gary" w:date="2023-08-19T17:19:00Z">
            <w:rPr/>
          </w:rPrChange>
        </w:rPr>
        <w:t>biotic shifts may be altering the seed recruitment niches</w:t>
      </w:r>
      <w:r w:rsidR="00387B4B">
        <w:t xml:space="preserve"> which may</w:t>
      </w:r>
      <w:r>
        <w:t xml:space="preserve"> </w:t>
      </w:r>
      <w:r w:rsidR="00742F8E">
        <w:t>restrict</w:t>
      </w:r>
      <w:r w:rsidR="005A1945">
        <w:t xml:space="preserve"> recruitment of</w:t>
      </w:r>
      <w:r w:rsidR="00742F8E">
        <w:t xml:space="preserve"> native</w:t>
      </w:r>
      <w:r>
        <w:t xml:space="preserve"> speci</w:t>
      </w:r>
      <w:r w:rsidR="005A1945">
        <w:t>es diversity</w:t>
      </w:r>
      <w:r>
        <w:t xml:space="preserve">, while dispersal networks may be delivering disproportionately more seed of </w:t>
      </w:r>
      <w:r w:rsidR="00341A26">
        <w:t>non-native</w:t>
      </w:r>
      <w:r w:rsidR="00B55A4F">
        <w:t>, invasive</w:t>
      </w:r>
      <w:r>
        <w:t xml:space="preserve"> species.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2113"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2113"/>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3C45D532"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r w:rsidR="00195DA8">
        <w:t xml:space="preserve">the </w:t>
      </w:r>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of  hydrogeomorpholog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t xml:space="preserve">: working with traditional knowledge holders </w:t>
      </w:r>
      <w:r w:rsidR="00680610">
        <w:t xml:space="preserve">in these ecosystems </w:t>
      </w:r>
      <w:r>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6399F67" w:rsidR="00694C2C" w:rsidRDefault="00A1025B" w:rsidP="00694C2C">
      <w:r>
        <w:t>Study conception</w:t>
      </w:r>
      <w:r w:rsidR="002F00D1">
        <w:t>,</w:t>
      </w:r>
      <w:r w:rsidR="0014430F">
        <w:t xml:space="preserve"> 2019 data collection, and analysis </w:t>
      </w:r>
      <w:r>
        <w:t>were</w:t>
      </w:r>
      <w:r w:rsidR="0014430F">
        <w:t xml:space="preserve"> </w:t>
      </w:r>
      <w:r w:rsidR="00441CBB">
        <w:t>undertaken</w:t>
      </w:r>
      <w:r w:rsidR="00895AFF">
        <w:t xml:space="preserve"> </w:t>
      </w:r>
      <w:r w:rsidR="0014430F">
        <w:t>by Stefanie L. Lane. Original (1979)</w:t>
      </w:r>
      <w:r>
        <w:t xml:space="preserve"> study concept comparing pla</w:t>
      </w:r>
      <w:r w:rsidR="0014430F">
        <w:t>nt assemblages, data collection, and analysis were performed or overseen by Gary</w:t>
      </w:r>
      <w:r w:rsidR="002F00D1">
        <w:t xml:space="preserve"> E.</w:t>
      </w:r>
      <w:r w:rsidR="0014430F">
        <w:t xml:space="preserve"> Bradfield. Madlen Denoth contributed </w:t>
      </w:r>
      <w:r w:rsidR="009F538B">
        <w:t>data collected in 1999</w:t>
      </w:r>
      <w:r w:rsidR="0014430F">
        <w:t xml:space="preserve">. Nancy </w:t>
      </w:r>
      <w:r w:rsidR="002F00D1">
        <w:t xml:space="preserve">A.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A.</w:t>
      </w:r>
      <w:r w:rsidR="001F4CD8">
        <w:t xml:space="preserve"> Shackelford</w:t>
      </w:r>
      <w:r w:rsidR="00BD0D32">
        <w:t>,</w:t>
      </w:r>
      <w:r w:rsidR="001F4CD8">
        <w:t xml:space="preserve"> and Tara G. Martin commented 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lastRenderedPageBreak/>
        <w:tab/>
      </w:r>
    </w:p>
    <w:p w14:paraId="527F62BB" w14:textId="731A5DD5" w:rsidR="00D81CB7" w:rsidRDefault="00340BB0" w:rsidP="00340BB0">
      <w:pPr>
        <w:pStyle w:val="Heading1"/>
      </w:pPr>
      <w:r>
        <w:t>Literature Cited</w:t>
      </w:r>
    </w:p>
    <w:p w14:paraId="35226628" w14:textId="649584F8" w:rsidR="00AA2531" w:rsidRPr="00AA2531" w:rsidRDefault="00AA2531" w:rsidP="00AA2531">
      <w:pPr>
        <w:pStyle w:val="Bibliography"/>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691D7F40" w14:textId="20189686" w:rsidR="00BA7ED6" w:rsidRDefault="00BA7ED6" w:rsidP="00AA2531">
      <w:pPr>
        <w:pStyle w:val="Bibliography"/>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w:t>
      </w:r>
      <w:r w:rsidRPr="00AA2531">
        <w:rPr>
          <w:rFonts w:ascii="Calibri" w:hAnsi="Calibri" w:cs="Calibri"/>
        </w:rPr>
        <w:lastRenderedPageBreak/>
        <w:t xml:space="preserve">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AA2531">
      <w:pPr>
        <w:pStyle w:val="Bibliography"/>
        <w:rPr>
          <w:rFonts w:ascii="Calibri" w:hAnsi="Calibri" w:cs="Calibri"/>
        </w:rPr>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w:t>
      </w:r>
      <w:r w:rsidRPr="00AA2531">
        <w:rPr>
          <w:rFonts w:ascii="Calibri" w:hAnsi="Calibri" w:cs="Calibri"/>
        </w:rPr>
        <w:lastRenderedPageBreak/>
        <w:t xml:space="preserve">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AA2531">
      <w:pPr>
        <w:pStyle w:val="Bibliography"/>
        <w:rPr>
          <w:rFonts w:ascii="Calibri" w:hAnsi="Calibri" w:cs="Calibri"/>
        </w:rPr>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AA2531">
      <w:pPr>
        <w:pStyle w:val="Bibliography"/>
        <w:rPr>
          <w:rFonts w:ascii="Calibri" w:hAnsi="Calibri" w:cs="Calibri"/>
        </w:rPr>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6765B">
      <w:pPr>
        <w:pStyle w:val="Bibliography"/>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rPr>
          <w:rFonts w:ascii="Calibri" w:hAnsi="Calibri" w:cs="Calibri"/>
        </w:rPr>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 2</w:t>
      </w:r>
      <w:del w:id="2114" w:author="Lane, Stefanie" w:date="2023-07-26T15:07:00Z">
        <w:r w:rsidRPr="003B2929" w:rsidDel="001A7972">
          <w:delText>5</w:delText>
        </w:r>
      </w:del>
      <w:ins w:id="2115" w:author="Lane, Stefanie" w:date="2023-07-26T15:07:00Z">
        <w:r w:rsidR="001A7972">
          <w:t>7</w:t>
        </w:r>
      </w:ins>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116" w:name="_Ref103856212"/>
    </w:p>
    <w:bookmarkEnd w:id="2116"/>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7A3ACC57" w14:textId="45575858" w:rsidR="0058002F" w:rsidRDefault="0047773F">
      <w:pPr>
        <w:pStyle w:val="Caption"/>
        <w:rPr>
          <w:i w:val="0"/>
          <w:iCs w:val="0"/>
          <w:color w:val="auto"/>
          <w:sz w:val="22"/>
          <w:szCs w:val="22"/>
        </w:rPr>
      </w:pPr>
      <w:r>
        <w:fldChar w:fldCharType="begin"/>
      </w:r>
      <w:r>
        <w:instrText xml:space="preserve"> LINK </w:instrText>
      </w:r>
      <w:r w:rsidR="0058002F">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58002F">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2117">
          <w:tblGrid>
            <w:gridCol w:w="1311"/>
            <w:gridCol w:w="1030"/>
            <w:gridCol w:w="960"/>
            <w:gridCol w:w="300"/>
            <w:gridCol w:w="1004"/>
            <w:gridCol w:w="1004"/>
            <w:gridCol w:w="1004"/>
          </w:tblGrid>
        </w:tblGridChange>
      </w:tblGrid>
      <w:tr w:rsidR="0058002F" w:rsidRPr="0058002F" w14:paraId="7923E432" w14:textId="77777777" w:rsidTr="0058002F">
        <w:trPr>
          <w:divId w:val="1001275199"/>
          <w:trHeight w:val="470"/>
          <w:jc w:val="center"/>
          <w:ins w:id="2118" w:author="Lane, Stefanie" w:date="2023-09-07T11:15:00Z"/>
        </w:trPr>
        <w:tc>
          <w:tcPr>
            <w:tcW w:w="1180" w:type="dxa"/>
            <w:tcBorders>
              <w:top w:val="nil"/>
              <w:left w:val="nil"/>
              <w:bottom w:val="nil"/>
              <w:right w:val="nil"/>
            </w:tcBorders>
            <w:shd w:val="clear" w:color="auto" w:fill="auto"/>
            <w:noWrap/>
            <w:vAlign w:val="bottom"/>
            <w:hideMark/>
          </w:tcPr>
          <w:p w14:paraId="73897F28" w14:textId="2C95646F" w:rsidR="0058002F" w:rsidRPr="0058002F" w:rsidRDefault="0058002F" w:rsidP="0058002F">
            <w:pPr>
              <w:spacing w:after="0" w:line="240" w:lineRule="auto"/>
              <w:rPr>
                <w:ins w:id="2119" w:author="Lane, Stefanie" w:date="2023-09-07T11:15:00Z"/>
                <w:rFonts w:ascii="Times New Roman" w:eastAsia="Times New Roman" w:hAnsi="Times New Roman" w:cs="Times New Roman"/>
                <w:rPrChange w:id="2120" w:author="Lane, Stefanie" w:date="2023-09-07T11:15:00Z">
                  <w:rPr>
                    <w:ins w:id="2121" w:author="Lane, Stefanie" w:date="2023-09-07T11:15:00Z"/>
                  </w:rPr>
                </w:rPrChange>
              </w:rPr>
              <w:pPrChange w:id="2122" w:author="Lane, Stefanie" w:date="2023-09-07T11:15:00Z">
                <w:pPr/>
              </w:pPrChange>
            </w:pPr>
          </w:p>
        </w:tc>
        <w:tc>
          <w:tcPr>
            <w:tcW w:w="1920" w:type="dxa"/>
            <w:gridSpan w:val="2"/>
            <w:tcBorders>
              <w:top w:val="nil"/>
              <w:left w:val="nil"/>
              <w:bottom w:val="nil"/>
              <w:right w:val="nil"/>
            </w:tcBorders>
            <w:shd w:val="clear" w:color="auto" w:fill="auto"/>
            <w:noWrap/>
            <w:vAlign w:val="center"/>
            <w:hideMark/>
          </w:tcPr>
          <w:p w14:paraId="7CE02254" w14:textId="77777777" w:rsidR="0058002F" w:rsidRPr="0058002F" w:rsidRDefault="0058002F" w:rsidP="0058002F">
            <w:pPr>
              <w:spacing w:after="0" w:line="240" w:lineRule="auto"/>
              <w:jc w:val="center"/>
              <w:rPr>
                <w:ins w:id="2123" w:author="Lane, Stefanie" w:date="2023-09-07T11:15:00Z"/>
                <w:rFonts w:ascii="Calibri" w:eastAsia="Times New Roman" w:hAnsi="Calibri" w:cs="Calibri"/>
                <w:b/>
                <w:bCs/>
                <w:color w:val="000000"/>
                <w:rPrChange w:id="2124" w:author="Lane, Stefanie" w:date="2023-09-07T11:15:00Z">
                  <w:rPr>
                    <w:ins w:id="2125" w:author="Lane, Stefanie" w:date="2023-09-07T11:15:00Z"/>
                  </w:rPr>
                </w:rPrChange>
              </w:rPr>
              <w:pPrChange w:id="2126" w:author="Lane, Stefanie" w:date="2023-09-07T11:15:00Z">
                <w:pPr>
                  <w:jc w:val="center"/>
                </w:pPr>
              </w:pPrChange>
            </w:pPr>
            <w:ins w:id="2127" w:author="Lane, Stefanie" w:date="2023-09-07T11:15:00Z">
              <w:r w:rsidRPr="0058002F">
                <w:rPr>
                  <w:rFonts w:ascii="Calibri" w:eastAsia="Times New Roman" w:hAnsi="Calibri" w:cs="Calibri"/>
                  <w:b/>
                  <w:bCs/>
                  <w:color w:val="000000"/>
                  <w:rPrChange w:id="2128" w:author="Lane, Stefanie" w:date="2023-09-07T11:15:00Z">
                    <w:rPr/>
                  </w:rPrChange>
                </w:rPr>
                <w:t>Plot-level components</w:t>
              </w:r>
            </w:ins>
          </w:p>
        </w:tc>
        <w:tc>
          <w:tcPr>
            <w:tcW w:w="300" w:type="dxa"/>
            <w:tcBorders>
              <w:top w:val="nil"/>
              <w:left w:val="nil"/>
              <w:bottom w:val="nil"/>
              <w:right w:val="nil"/>
            </w:tcBorders>
            <w:shd w:val="clear" w:color="auto" w:fill="auto"/>
            <w:noWrap/>
            <w:vAlign w:val="bottom"/>
            <w:hideMark/>
          </w:tcPr>
          <w:p w14:paraId="3D91FA02" w14:textId="77777777" w:rsidR="0058002F" w:rsidRPr="0058002F" w:rsidRDefault="0058002F" w:rsidP="0058002F">
            <w:pPr>
              <w:spacing w:after="0" w:line="240" w:lineRule="auto"/>
              <w:jc w:val="center"/>
              <w:rPr>
                <w:ins w:id="2129" w:author="Lane, Stefanie" w:date="2023-09-07T11:15:00Z"/>
                <w:rFonts w:ascii="Calibri" w:eastAsia="Times New Roman" w:hAnsi="Calibri" w:cs="Calibri"/>
                <w:b/>
                <w:bCs/>
                <w:color w:val="000000"/>
                <w:rPrChange w:id="2130" w:author="Lane, Stefanie" w:date="2023-09-07T11:15:00Z">
                  <w:rPr>
                    <w:ins w:id="2131" w:author="Lane, Stefanie" w:date="2023-09-07T11:15:00Z"/>
                  </w:rPr>
                </w:rPrChange>
              </w:rPr>
              <w:pPrChange w:id="2132" w:author="Lane, Stefanie" w:date="2023-09-07T11:15:00Z">
                <w:pPr>
                  <w:jc w:val="center"/>
                </w:pPr>
              </w:pPrChange>
            </w:pPr>
          </w:p>
        </w:tc>
        <w:tc>
          <w:tcPr>
            <w:tcW w:w="2880" w:type="dxa"/>
            <w:gridSpan w:val="3"/>
            <w:tcBorders>
              <w:top w:val="nil"/>
              <w:left w:val="nil"/>
              <w:bottom w:val="nil"/>
              <w:right w:val="nil"/>
            </w:tcBorders>
            <w:shd w:val="clear" w:color="auto" w:fill="auto"/>
            <w:noWrap/>
            <w:vAlign w:val="center"/>
            <w:hideMark/>
          </w:tcPr>
          <w:p w14:paraId="2431048E" w14:textId="77777777" w:rsidR="0058002F" w:rsidRPr="0058002F" w:rsidRDefault="0058002F" w:rsidP="0058002F">
            <w:pPr>
              <w:spacing w:after="0" w:line="240" w:lineRule="auto"/>
              <w:jc w:val="center"/>
              <w:rPr>
                <w:ins w:id="2133" w:author="Lane, Stefanie" w:date="2023-09-07T11:15:00Z"/>
                <w:rFonts w:ascii="Calibri" w:eastAsia="Times New Roman" w:hAnsi="Calibri" w:cs="Calibri"/>
                <w:b/>
                <w:bCs/>
                <w:color w:val="000000"/>
                <w:rPrChange w:id="2134" w:author="Lane, Stefanie" w:date="2023-09-07T11:15:00Z">
                  <w:rPr>
                    <w:ins w:id="2135" w:author="Lane, Stefanie" w:date="2023-09-07T11:15:00Z"/>
                  </w:rPr>
                </w:rPrChange>
              </w:rPr>
              <w:pPrChange w:id="2136" w:author="Lane, Stefanie" w:date="2023-09-07T11:15:00Z">
                <w:pPr>
                  <w:jc w:val="center"/>
                </w:pPr>
              </w:pPrChange>
            </w:pPr>
            <w:ins w:id="2137" w:author="Lane, Stefanie" w:date="2023-09-07T11:15:00Z">
              <w:r w:rsidRPr="0058002F">
                <w:rPr>
                  <w:rFonts w:ascii="Calibri" w:eastAsia="Times New Roman" w:hAnsi="Calibri" w:cs="Calibri"/>
                  <w:b/>
                  <w:bCs/>
                  <w:color w:val="000000"/>
                  <w:rPrChange w:id="2138" w:author="Lane, Stefanie" w:date="2023-09-07T11:15:00Z">
                    <w:rPr/>
                  </w:rPrChange>
                </w:rPr>
                <w:t>Diversity components</w:t>
              </w:r>
            </w:ins>
          </w:p>
        </w:tc>
      </w:tr>
      <w:tr w:rsidR="0058002F" w:rsidRPr="0058002F" w14:paraId="4C5190AF" w14:textId="77777777" w:rsidTr="0058002F">
        <w:trPr>
          <w:divId w:val="1001275199"/>
          <w:trHeight w:val="780"/>
          <w:jc w:val="center"/>
          <w:ins w:id="2139" w:author="Lane, Stefanie" w:date="2023-09-07T11:15:00Z"/>
        </w:trPr>
        <w:tc>
          <w:tcPr>
            <w:tcW w:w="1180" w:type="dxa"/>
            <w:tcBorders>
              <w:top w:val="nil"/>
              <w:left w:val="nil"/>
              <w:bottom w:val="nil"/>
              <w:right w:val="nil"/>
            </w:tcBorders>
            <w:shd w:val="clear" w:color="auto" w:fill="auto"/>
            <w:vAlign w:val="center"/>
            <w:hideMark/>
          </w:tcPr>
          <w:p w14:paraId="1CFBF23B" w14:textId="77777777" w:rsidR="0058002F" w:rsidRPr="0058002F" w:rsidRDefault="0058002F" w:rsidP="0058002F">
            <w:pPr>
              <w:spacing w:after="0" w:line="240" w:lineRule="auto"/>
              <w:jc w:val="center"/>
              <w:rPr>
                <w:ins w:id="2140" w:author="Lane, Stefanie" w:date="2023-09-07T11:15:00Z"/>
                <w:rFonts w:ascii="Calibri" w:eastAsia="Times New Roman" w:hAnsi="Calibri" w:cs="Calibri"/>
                <w:b/>
                <w:bCs/>
                <w:color w:val="000000"/>
                <w:rPrChange w:id="2141" w:author="Lane, Stefanie" w:date="2023-09-07T11:15:00Z">
                  <w:rPr>
                    <w:ins w:id="2142" w:author="Lane, Stefanie" w:date="2023-09-07T11:15:00Z"/>
                  </w:rPr>
                </w:rPrChange>
              </w:rPr>
              <w:pPrChange w:id="2143" w:author="Lane, Stefanie" w:date="2023-09-07T11:15:00Z">
                <w:pPr>
                  <w:jc w:val="center"/>
                </w:pPr>
              </w:pPrChange>
            </w:pPr>
            <w:ins w:id="2144" w:author="Lane, Stefanie" w:date="2023-09-07T11:15:00Z">
              <w:r w:rsidRPr="0058002F">
                <w:rPr>
                  <w:rFonts w:ascii="Calibri" w:eastAsia="Times New Roman" w:hAnsi="Calibri" w:cs="Calibri"/>
                  <w:b/>
                  <w:bCs/>
                  <w:color w:val="000000"/>
                  <w:rPrChange w:id="2145" w:author="Lane, Stefanie" w:date="2023-09-07T11:15:00Z">
                    <w:rPr/>
                  </w:rPrChange>
                </w:rPr>
                <w:t>Assemblage</w:t>
              </w:r>
            </w:ins>
          </w:p>
        </w:tc>
        <w:tc>
          <w:tcPr>
            <w:tcW w:w="960" w:type="dxa"/>
            <w:tcBorders>
              <w:top w:val="nil"/>
              <w:left w:val="nil"/>
              <w:bottom w:val="nil"/>
              <w:right w:val="nil"/>
            </w:tcBorders>
            <w:shd w:val="clear" w:color="auto" w:fill="auto"/>
            <w:vAlign w:val="center"/>
            <w:hideMark/>
          </w:tcPr>
          <w:p w14:paraId="08887EE1" w14:textId="77777777" w:rsidR="0058002F" w:rsidRPr="0058002F" w:rsidRDefault="0058002F" w:rsidP="0058002F">
            <w:pPr>
              <w:spacing w:after="0" w:line="240" w:lineRule="auto"/>
              <w:jc w:val="center"/>
              <w:rPr>
                <w:ins w:id="2146" w:author="Lane, Stefanie" w:date="2023-09-07T11:15:00Z"/>
                <w:rFonts w:ascii="Calibri" w:eastAsia="Times New Roman" w:hAnsi="Calibri" w:cs="Calibri"/>
                <w:b/>
                <w:bCs/>
                <w:color w:val="000000"/>
                <w:rPrChange w:id="2147" w:author="Lane, Stefanie" w:date="2023-09-07T11:15:00Z">
                  <w:rPr>
                    <w:ins w:id="2148" w:author="Lane, Stefanie" w:date="2023-09-07T11:15:00Z"/>
                  </w:rPr>
                </w:rPrChange>
              </w:rPr>
              <w:pPrChange w:id="2149" w:author="Lane, Stefanie" w:date="2023-09-07T11:15:00Z">
                <w:pPr>
                  <w:jc w:val="center"/>
                </w:pPr>
              </w:pPrChange>
            </w:pPr>
            <w:ins w:id="2150" w:author="Lane, Stefanie" w:date="2023-09-07T11:15:00Z">
              <w:r w:rsidRPr="0058002F">
                <w:rPr>
                  <w:rFonts w:ascii="Calibri" w:eastAsia="Times New Roman" w:hAnsi="Calibri" w:cs="Calibri"/>
                  <w:b/>
                  <w:bCs/>
                  <w:color w:val="000000"/>
                  <w:rPrChange w:id="2151" w:author="Lane, Stefanie" w:date="2023-09-07T11:15:00Z">
                    <w:rPr/>
                  </w:rPrChange>
                </w:rPr>
                <w:t>No. quadrats</w:t>
              </w:r>
            </w:ins>
          </w:p>
        </w:tc>
        <w:tc>
          <w:tcPr>
            <w:tcW w:w="960" w:type="dxa"/>
            <w:tcBorders>
              <w:top w:val="nil"/>
              <w:left w:val="nil"/>
              <w:bottom w:val="nil"/>
              <w:right w:val="nil"/>
            </w:tcBorders>
            <w:shd w:val="clear" w:color="auto" w:fill="auto"/>
            <w:vAlign w:val="center"/>
            <w:hideMark/>
          </w:tcPr>
          <w:p w14:paraId="77782F1D" w14:textId="77777777" w:rsidR="0058002F" w:rsidRPr="0058002F" w:rsidRDefault="0058002F" w:rsidP="0058002F">
            <w:pPr>
              <w:spacing w:after="0" w:line="240" w:lineRule="auto"/>
              <w:jc w:val="center"/>
              <w:rPr>
                <w:ins w:id="2152" w:author="Lane, Stefanie" w:date="2023-09-07T11:15:00Z"/>
                <w:rFonts w:ascii="Calibri" w:eastAsia="Times New Roman" w:hAnsi="Calibri" w:cs="Calibri"/>
                <w:b/>
                <w:bCs/>
                <w:color w:val="000000"/>
                <w:rPrChange w:id="2153" w:author="Lane, Stefanie" w:date="2023-09-07T11:15:00Z">
                  <w:rPr>
                    <w:ins w:id="2154" w:author="Lane, Stefanie" w:date="2023-09-07T11:15:00Z"/>
                  </w:rPr>
                </w:rPrChange>
              </w:rPr>
              <w:pPrChange w:id="2155" w:author="Lane, Stefanie" w:date="2023-09-07T11:15:00Z">
                <w:pPr>
                  <w:jc w:val="center"/>
                </w:pPr>
              </w:pPrChange>
            </w:pPr>
            <w:ins w:id="2156" w:author="Lane, Stefanie" w:date="2023-09-07T11:15:00Z">
              <w:r w:rsidRPr="0058002F">
                <w:rPr>
                  <w:rFonts w:ascii="Calibri" w:eastAsia="Times New Roman" w:hAnsi="Calibri" w:cs="Calibri"/>
                  <w:b/>
                  <w:bCs/>
                  <w:color w:val="000000"/>
                  <w:rPrChange w:id="2157" w:author="Lane, Stefanie" w:date="2023-09-07T11:15:00Z">
                    <w:rPr/>
                  </w:rPrChange>
                </w:rPr>
                <w:t>No. species</w:t>
              </w:r>
            </w:ins>
          </w:p>
        </w:tc>
        <w:tc>
          <w:tcPr>
            <w:tcW w:w="300" w:type="dxa"/>
            <w:tcBorders>
              <w:top w:val="nil"/>
              <w:left w:val="nil"/>
              <w:bottom w:val="nil"/>
              <w:right w:val="nil"/>
            </w:tcBorders>
            <w:shd w:val="clear" w:color="auto" w:fill="auto"/>
            <w:vAlign w:val="center"/>
            <w:hideMark/>
          </w:tcPr>
          <w:p w14:paraId="58B46046" w14:textId="77777777" w:rsidR="0058002F" w:rsidRPr="0058002F" w:rsidRDefault="0058002F" w:rsidP="0058002F">
            <w:pPr>
              <w:spacing w:after="0" w:line="240" w:lineRule="auto"/>
              <w:jc w:val="center"/>
              <w:rPr>
                <w:ins w:id="2158" w:author="Lane, Stefanie" w:date="2023-09-07T11:15:00Z"/>
                <w:rFonts w:ascii="Calibri" w:eastAsia="Times New Roman" w:hAnsi="Calibri" w:cs="Calibri"/>
                <w:b/>
                <w:bCs/>
                <w:color w:val="000000"/>
                <w:rPrChange w:id="2159" w:author="Lane, Stefanie" w:date="2023-09-07T11:15:00Z">
                  <w:rPr>
                    <w:ins w:id="2160" w:author="Lane, Stefanie" w:date="2023-09-07T11:15:00Z"/>
                  </w:rPr>
                </w:rPrChange>
              </w:rPr>
              <w:pPrChange w:id="2161" w:author="Lane, Stefanie" w:date="2023-09-07T11:15:00Z">
                <w:pPr>
                  <w:jc w:val="center"/>
                </w:pPr>
              </w:pPrChange>
            </w:pPr>
          </w:p>
        </w:tc>
        <w:tc>
          <w:tcPr>
            <w:tcW w:w="960" w:type="dxa"/>
            <w:tcBorders>
              <w:top w:val="nil"/>
              <w:left w:val="nil"/>
              <w:bottom w:val="nil"/>
              <w:right w:val="nil"/>
            </w:tcBorders>
            <w:shd w:val="clear" w:color="auto" w:fill="auto"/>
            <w:vAlign w:val="center"/>
            <w:hideMark/>
          </w:tcPr>
          <w:p w14:paraId="1ADE3745" w14:textId="77777777" w:rsidR="0058002F" w:rsidRPr="0058002F" w:rsidRDefault="0058002F" w:rsidP="0058002F">
            <w:pPr>
              <w:spacing w:after="0" w:line="240" w:lineRule="auto"/>
              <w:jc w:val="center"/>
              <w:rPr>
                <w:ins w:id="2162" w:author="Lane, Stefanie" w:date="2023-09-07T11:15:00Z"/>
                <w:rFonts w:ascii="Calibri" w:eastAsia="Times New Roman" w:hAnsi="Calibri" w:cs="Calibri"/>
                <w:b/>
                <w:bCs/>
                <w:color w:val="000000"/>
                <w:rPrChange w:id="2163" w:author="Lane, Stefanie" w:date="2023-09-07T11:15:00Z">
                  <w:rPr>
                    <w:ins w:id="2164" w:author="Lane, Stefanie" w:date="2023-09-07T11:15:00Z"/>
                  </w:rPr>
                </w:rPrChange>
              </w:rPr>
              <w:pPrChange w:id="2165" w:author="Lane, Stefanie" w:date="2023-09-07T11:15:00Z">
                <w:pPr>
                  <w:jc w:val="center"/>
                </w:pPr>
              </w:pPrChange>
            </w:pPr>
            <w:ins w:id="2166" w:author="Lane, Stefanie" w:date="2023-09-07T11:15:00Z">
              <w:r w:rsidRPr="0058002F">
                <w:rPr>
                  <w:rFonts w:ascii="Calibri" w:eastAsia="Times New Roman" w:hAnsi="Calibri" w:cs="Calibri"/>
                  <w:b/>
                  <w:bCs/>
                  <w:color w:val="000000"/>
                  <w:rPrChange w:id="2167" w:author="Lane, Stefanie" w:date="2023-09-07T11:15:00Z">
                    <w:rPr/>
                  </w:rPrChange>
                </w:rPr>
                <w:t>α diversity</w:t>
              </w:r>
            </w:ins>
          </w:p>
        </w:tc>
        <w:tc>
          <w:tcPr>
            <w:tcW w:w="960" w:type="dxa"/>
            <w:tcBorders>
              <w:top w:val="nil"/>
              <w:left w:val="nil"/>
              <w:bottom w:val="nil"/>
              <w:right w:val="nil"/>
            </w:tcBorders>
            <w:shd w:val="clear" w:color="auto" w:fill="auto"/>
            <w:vAlign w:val="center"/>
            <w:hideMark/>
          </w:tcPr>
          <w:p w14:paraId="59FB23BD" w14:textId="77777777" w:rsidR="0058002F" w:rsidRPr="0058002F" w:rsidRDefault="0058002F" w:rsidP="0058002F">
            <w:pPr>
              <w:spacing w:after="0" w:line="240" w:lineRule="auto"/>
              <w:jc w:val="center"/>
              <w:rPr>
                <w:ins w:id="2168" w:author="Lane, Stefanie" w:date="2023-09-07T11:15:00Z"/>
                <w:rFonts w:ascii="Calibri" w:eastAsia="Times New Roman" w:hAnsi="Calibri" w:cs="Calibri"/>
                <w:b/>
                <w:bCs/>
                <w:color w:val="000000"/>
                <w:rPrChange w:id="2169" w:author="Lane, Stefanie" w:date="2023-09-07T11:15:00Z">
                  <w:rPr>
                    <w:ins w:id="2170" w:author="Lane, Stefanie" w:date="2023-09-07T11:15:00Z"/>
                  </w:rPr>
                </w:rPrChange>
              </w:rPr>
              <w:pPrChange w:id="2171" w:author="Lane, Stefanie" w:date="2023-09-07T11:15:00Z">
                <w:pPr>
                  <w:jc w:val="center"/>
                </w:pPr>
              </w:pPrChange>
            </w:pPr>
            <w:ins w:id="2172" w:author="Lane, Stefanie" w:date="2023-09-07T11:15:00Z">
              <w:r w:rsidRPr="0058002F">
                <w:rPr>
                  <w:rFonts w:ascii="Calibri" w:eastAsia="Times New Roman" w:hAnsi="Calibri" w:cs="Calibri"/>
                  <w:b/>
                  <w:bCs/>
                  <w:color w:val="000000"/>
                  <w:rPrChange w:id="2173" w:author="Lane, Stefanie" w:date="2023-09-07T11:15:00Z">
                    <w:rPr/>
                  </w:rPrChange>
                </w:rPr>
                <w:t>α diversity sd</w:t>
              </w:r>
            </w:ins>
          </w:p>
        </w:tc>
        <w:tc>
          <w:tcPr>
            <w:tcW w:w="960" w:type="dxa"/>
            <w:tcBorders>
              <w:top w:val="nil"/>
              <w:left w:val="nil"/>
              <w:bottom w:val="nil"/>
              <w:right w:val="nil"/>
            </w:tcBorders>
            <w:shd w:val="clear" w:color="auto" w:fill="auto"/>
            <w:vAlign w:val="center"/>
            <w:hideMark/>
          </w:tcPr>
          <w:p w14:paraId="1296E30D" w14:textId="77777777" w:rsidR="0058002F" w:rsidRPr="0058002F" w:rsidRDefault="0058002F" w:rsidP="0058002F">
            <w:pPr>
              <w:spacing w:after="0" w:line="240" w:lineRule="auto"/>
              <w:jc w:val="center"/>
              <w:rPr>
                <w:ins w:id="2174" w:author="Lane, Stefanie" w:date="2023-09-07T11:15:00Z"/>
                <w:rFonts w:ascii="Calibri" w:eastAsia="Times New Roman" w:hAnsi="Calibri" w:cs="Calibri"/>
                <w:b/>
                <w:bCs/>
                <w:color w:val="000000"/>
                <w:rPrChange w:id="2175" w:author="Lane, Stefanie" w:date="2023-09-07T11:15:00Z">
                  <w:rPr>
                    <w:ins w:id="2176" w:author="Lane, Stefanie" w:date="2023-09-07T11:15:00Z"/>
                  </w:rPr>
                </w:rPrChange>
              </w:rPr>
              <w:pPrChange w:id="2177" w:author="Lane, Stefanie" w:date="2023-09-07T11:15:00Z">
                <w:pPr>
                  <w:jc w:val="center"/>
                </w:pPr>
              </w:pPrChange>
            </w:pPr>
            <w:ins w:id="2178" w:author="Lane, Stefanie" w:date="2023-09-07T11:15:00Z">
              <w:r w:rsidRPr="0058002F">
                <w:rPr>
                  <w:rFonts w:ascii="Calibri" w:eastAsia="Times New Roman" w:hAnsi="Calibri" w:cs="Calibri"/>
                  <w:b/>
                  <w:bCs/>
                  <w:color w:val="000000"/>
                  <w:rPrChange w:id="2179" w:author="Lane, Stefanie" w:date="2023-09-07T11:15:00Z">
                    <w:rPr/>
                  </w:rPrChange>
                </w:rPr>
                <w:t>β diversity</w:t>
              </w:r>
            </w:ins>
          </w:p>
        </w:tc>
      </w:tr>
      <w:tr w:rsidR="0058002F" w:rsidRPr="0058002F" w14:paraId="017115D6" w14:textId="77777777" w:rsidTr="0058002F">
        <w:trPr>
          <w:divId w:val="1001275199"/>
          <w:trHeight w:val="290"/>
          <w:jc w:val="center"/>
          <w:ins w:id="2180" w:author="Lane, Stefanie" w:date="2023-09-07T11:15:00Z"/>
        </w:trPr>
        <w:tc>
          <w:tcPr>
            <w:tcW w:w="1180" w:type="dxa"/>
            <w:tcBorders>
              <w:top w:val="nil"/>
              <w:left w:val="nil"/>
              <w:bottom w:val="nil"/>
              <w:right w:val="nil"/>
            </w:tcBorders>
            <w:shd w:val="clear" w:color="auto" w:fill="auto"/>
            <w:vAlign w:val="bottom"/>
            <w:hideMark/>
          </w:tcPr>
          <w:p w14:paraId="7B1C3107" w14:textId="77777777" w:rsidR="0058002F" w:rsidRPr="0058002F" w:rsidRDefault="0058002F" w:rsidP="0058002F">
            <w:pPr>
              <w:spacing w:after="0" w:line="240" w:lineRule="auto"/>
              <w:rPr>
                <w:ins w:id="2181" w:author="Lane, Stefanie" w:date="2023-09-07T11:15:00Z"/>
                <w:rFonts w:ascii="Calibri" w:eastAsia="Times New Roman" w:hAnsi="Calibri" w:cs="Calibri"/>
                <w:b/>
                <w:bCs/>
                <w:color w:val="000000"/>
                <w:rPrChange w:id="2182" w:author="Lane, Stefanie" w:date="2023-09-07T11:15:00Z">
                  <w:rPr>
                    <w:ins w:id="2183" w:author="Lane, Stefanie" w:date="2023-09-07T11:15:00Z"/>
                  </w:rPr>
                </w:rPrChange>
              </w:rPr>
              <w:pPrChange w:id="2184" w:author="Lane, Stefanie" w:date="2023-09-07T11:15:00Z">
                <w:pPr/>
              </w:pPrChange>
            </w:pPr>
            <w:ins w:id="2185" w:author="Lane, Stefanie" w:date="2023-09-07T11:15:00Z">
              <w:r w:rsidRPr="0058002F">
                <w:rPr>
                  <w:rFonts w:ascii="Calibri" w:eastAsia="Times New Roman" w:hAnsi="Calibri" w:cs="Calibri"/>
                  <w:b/>
                  <w:bCs/>
                  <w:color w:val="000000"/>
                  <w:rPrChange w:id="2186" w:author="Lane, Stefanie" w:date="2023-09-07T11:15:00Z">
                    <w:rPr/>
                  </w:rPrChange>
                </w:rPr>
                <w:t>Sedge</w:t>
              </w:r>
            </w:ins>
          </w:p>
        </w:tc>
        <w:tc>
          <w:tcPr>
            <w:tcW w:w="960" w:type="dxa"/>
            <w:tcBorders>
              <w:top w:val="nil"/>
              <w:left w:val="nil"/>
              <w:bottom w:val="nil"/>
              <w:right w:val="nil"/>
            </w:tcBorders>
            <w:shd w:val="clear" w:color="auto" w:fill="auto"/>
            <w:noWrap/>
            <w:vAlign w:val="bottom"/>
            <w:hideMark/>
          </w:tcPr>
          <w:p w14:paraId="0391CBE3" w14:textId="77777777" w:rsidR="0058002F" w:rsidRPr="0058002F" w:rsidRDefault="0058002F" w:rsidP="0058002F">
            <w:pPr>
              <w:spacing w:after="0" w:line="240" w:lineRule="auto"/>
              <w:rPr>
                <w:ins w:id="2187" w:author="Lane, Stefanie" w:date="2023-09-07T11:15:00Z"/>
                <w:rFonts w:ascii="Calibri" w:eastAsia="Times New Roman" w:hAnsi="Calibri" w:cs="Calibri"/>
                <w:b/>
                <w:bCs/>
                <w:color w:val="000000"/>
                <w:rPrChange w:id="2188" w:author="Lane, Stefanie" w:date="2023-09-07T11:15:00Z">
                  <w:rPr>
                    <w:ins w:id="2189" w:author="Lane, Stefanie" w:date="2023-09-07T11:15:00Z"/>
                  </w:rPr>
                </w:rPrChange>
              </w:rPr>
              <w:pPrChange w:id="2190" w:author="Lane, Stefanie" w:date="2023-09-07T11:15:00Z">
                <w:pPr/>
              </w:pPrChange>
            </w:pPr>
          </w:p>
        </w:tc>
        <w:tc>
          <w:tcPr>
            <w:tcW w:w="960" w:type="dxa"/>
            <w:tcBorders>
              <w:top w:val="nil"/>
              <w:left w:val="nil"/>
              <w:bottom w:val="nil"/>
              <w:right w:val="nil"/>
            </w:tcBorders>
            <w:shd w:val="clear" w:color="auto" w:fill="auto"/>
            <w:noWrap/>
            <w:vAlign w:val="bottom"/>
            <w:hideMark/>
          </w:tcPr>
          <w:p w14:paraId="0B477E23" w14:textId="77777777" w:rsidR="0058002F" w:rsidRPr="0058002F" w:rsidRDefault="0058002F" w:rsidP="0058002F">
            <w:pPr>
              <w:spacing w:after="0" w:line="240" w:lineRule="auto"/>
              <w:rPr>
                <w:ins w:id="2191" w:author="Lane, Stefanie" w:date="2023-09-07T11:15:00Z"/>
                <w:rFonts w:ascii="Times New Roman" w:eastAsia="Times New Roman" w:hAnsi="Times New Roman" w:cs="Times New Roman"/>
                <w:rPrChange w:id="2192" w:author="Lane, Stefanie" w:date="2023-09-07T11:15:00Z">
                  <w:rPr>
                    <w:ins w:id="2193" w:author="Lane, Stefanie" w:date="2023-09-07T11:15:00Z"/>
                  </w:rPr>
                </w:rPrChange>
              </w:rPr>
              <w:pPrChange w:id="2194" w:author="Lane, Stefanie" w:date="2023-09-07T11:15:00Z">
                <w:pPr/>
              </w:pPrChange>
            </w:pPr>
          </w:p>
        </w:tc>
        <w:tc>
          <w:tcPr>
            <w:tcW w:w="300" w:type="dxa"/>
            <w:tcBorders>
              <w:top w:val="nil"/>
              <w:left w:val="nil"/>
              <w:bottom w:val="nil"/>
              <w:right w:val="nil"/>
            </w:tcBorders>
            <w:shd w:val="clear" w:color="auto" w:fill="auto"/>
            <w:noWrap/>
            <w:vAlign w:val="bottom"/>
            <w:hideMark/>
          </w:tcPr>
          <w:p w14:paraId="50BEC0CF" w14:textId="77777777" w:rsidR="0058002F" w:rsidRPr="0058002F" w:rsidRDefault="0058002F" w:rsidP="0058002F">
            <w:pPr>
              <w:spacing w:after="0" w:line="240" w:lineRule="auto"/>
              <w:rPr>
                <w:ins w:id="2195" w:author="Lane, Stefanie" w:date="2023-09-07T11:15:00Z"/>
                <w:rFonts w:ascii="Times New Roman" w:eastAsia="Times New Roman" w:hAnsi="Times New Roman" w:cs="Times New Roman"/>
                <w:rPrChange w:id="2196" w:author="Lane, Stefanie" w:date="2023-09-07T11:15:00Z">
                  <w:rPr>
                    <w:ins w:id="2197" w:author="Lane, Stefanie" w:date="2023-09-07T11:15:00Z"/>
                  </w:rPr>
                </w:rPrChange>
              </w:rPr>
              <w:pPrChange w:id="2198" w:author="Lane, Stefanie" w:date="2023-09-07T11:15:00Z">
                <w:pPr/>
              </w:pPrChange>
            </w:pPr>
          </w:p>
        </w:tc>
        <w:tc>
          <w:tcPr>
            <w:tcW w:w="960" w:type="dxa"/>
            <w:tcBorders>
              <w:top w:val="nil"/>
              <w:left w:val="nil"/>
              <w:bottom w:val="nil"/>
              <w:right w:val="nil"/>
            </w:tcBorders>
            <w:shd w:val="clear" w:color="auto" w:fill="auto"/>
            <w:noWrap/>
            <w:vAlign w:val="bottom"/>
            <w:hideMark/>
          </w:tcPr>
          <w:p w14:paraId="40F7929A" w14:textId="77777777" w:rsidR="0058002F" w:rsidRPr="0058002F" w:rsidRDefault="0058002F" w:rsidP="0058002F">
            <w:pPr>
              <w:spacing w:after="0" w:line="240" w:lineRule="auto"/>
              <w:rPr>
                <w:ins w:id="2199" w:author="Lane, Stefanie" w:date="2023-09-07T11:15:00Z"/>
                <w:rFonts w:ascii="Times New Roman" w:eastAsia="Times New Roman" w:hAnsi="Times New Roman" w:cs="Times New Roman"/>
                <w:rPrChange w:id="2200" w:author="Lane, Stefanie" w:date="2023-09-07T11:15:00Z">
                  <w:rPr>
                    <w:ins w:id="2201" w:author="Lane, Stefanie" w:date="2023-09-07T11:15:00Z"/>
                  </w:rPr>
                </w:rPrChange>
              </w:rPr>
              <w:pPrChange w:id="2202" w:author="Lane, Stefanie" w:date="2023-09-07T11:15:00Z">
                <w:pPr/>
              </w:pPrChange>
            </w:pPr>
          </w:p>
        </w:tc>
        <w:tc>
          <w:tcPr>
            <w:tcW w:w="960" w:type="dxa"/>
            <w:tcBorders>
              <w:top w:val="nil"/>
              <w:left w:val="nil"/>
              <w:bottom w:val="nil"/>
              <w:right w:val="nil"/>
            </w:tcBorders>
            <w:shd w:val="clear" w:color="auto" w:fill="auto"/>
            <w:noWrap/>
            <w:vAlign w:val="bottom"/>
            <w:hideMark/>
          </w:tcPr>
          <w:p w14:paraId="74BFE9C5" w14:textId="77777777" w:rsidR="0058002F" w:rsidRPr="0058002F" w:rsidRDefault="0058002F" w:rsidP="0058002F">
            <w:pPr>
              <w:spacing w:after="0" w:line="240" w:lineRule="auto"/>
              <w:rPr>
                <w:ins w:id="2203" w:author="Lane, Stefanie" w:date="2023-09-07T11:15:00Z"/>
                <w:rFonts w:ascii="Times New Roman" w:eastAsia="Times New Roman" w:hAnsi="Times New Roman" w:cs="Times New Roman"/>
                <w:rPrChange w:id="2204" w:author="Lane, Stefanie" w:date="2023-09-07T11:15:00Z">
                  <w:rPr>
                    <w:ins w:id="2205" w:author="Lane, Stefanie" w:date="2023-09-07T11:15:00Z"/>
                  </w:rPr>
                </w:rPrChange>
              </w:rPr>
              <w:pPrChange w:id="2206" w:author="Lane, Stefanie" w:date="2023-09-07T11:15:00Z">
                <w:pPr/>
              </w:pPrChange>
            </w:pPr>
          </w:p>
        </w:tc>
        <w:tc>
          <w:tcPr>
            <w:tcW w:w="960" w:type="dxa"/>
            <w:tcBorders>
              <w:top w:val="nil"/>
              <w:left w:val="nil"/>
              <w:bottom w:val="nil"/>
              <w:right w:val="nil"/>
            </w:tcBorders>
            <w:shd w:val="clear" w:color="auto" w:fill="auto"/>
            <w:noWrap/>
            <w:vAlign w:val="bottom"/>
            <w:hideMark/>
          </w:tcPr>
          <w:p w14:paraId="017823E1" w14:textId="77777777" w:rsidR="0058002F" w:rsidRPr="0058002F" w:rsidRDefault="0058002F" w:rsidP="0058002F">
            <w:pPr>
              <w:spacing w:after="0" w:line="240" w:lineRule="auto"/>
              <w:rPr>
                <w:ins w:id="2207" w:author="Lane, Stefanie" w:date="2023-09-07T11:15:00Z"/>
                <w:rFonts w:ascii="Times New Roman" w:eastAsia="Times New Roman" w:hAnsi="Times New Roman" w:cs="Times New Roman"/>
                <w:rPrChange w:id="2208" w:author="Lane, Stefanie" w:date="2023-09-07T11:15:00Z">
                  <w:rPr>
                    <w:ins w:id="2209" w:author="Lane, Stefanie" w:date="2023-09-07T11:15:00Z"/>
                  </w:rPr>
                </w:rPrChange>
              </w:rPr>
              <w:pPrChange w:id="2210" w:author="Lane, Stefanie" w:date="2023-09-07T11:15:00Z">
                <w:pPr/>
              </w:pPrChange>
            </w:pPr>
          </w:p>
        </w:tc>
      </w:tr>
      <w:tr w:rsidR="0058002F" w:rsidRPr="0058002F" w14:paraId="6BBE8894" w14:textId="77777777" w:rsidTr="0058002F">
        <w:trPr>
          <w:divId w:val="1001275199"/>
          <w:trHeight w:val="290"/>
          <w:jc w:val="center"/>
          <w:ins w:id="2211"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5571647B" w14:textId="77777777" w:rsidR="0058002F" w:rsidRPr="0058002F" w:rsidRDefault="0058002F" w:rsidP="0058002F">
            <w:pPr>
              <w:spacing w:after="0" w:line="240" w:lineRule="auto"/>
              <w:jc w:val="right"/>
              <w:rPr>
                <w:ins w:id="2212" w:author="Lane, Stefanie" w:date="2023-09-07T11:15:00Z"/>
                <w:rFonts w:ascii="Calibri" w:eastAsia="Times New Roman" w:hAnsi="Calibri" w:cs="Calibri"/>
                <w:color w:val="000000"/>
                <w:rPrChange w:id="2213" w:author="Lane, Stefanie" w:date="2023-09-07T11:15:00Z">
                  <w:rPr>
                    <w:ins w:id="2214" w:author="Lane, Stefanie" w:date="2023-09-07T11:15:00Z"/>
                  </w:rPr>
                </w:rPrChange>
              </w:rPr>
              <w:pPrChange w:id="2215" w:author="Lane, Stefanie" w:date="2023-09-07T11:15:00Z">
                <w:pPr>
                  <w:jc w:val="right"/>
                </w:pPr>
              </w:pPrChange>
            </w:pPr>
            <w:ins w:id="2216" w:author="Lane, Stefanie" w:date="2023-09-07T11:15:00Z">
              <w:r w:rsidRPr="0058002F">
                <w:rPr>
                  <w:rFonts w:ascii="Calibri" w:eastAsia="Times New Roman" w:hAnsi="Calibri" w:cs="Calibri"/>
                  <w:color w:val="000000"/>
                  <w:rPrChange w:id="2217" w:author="Lane, Stefanie" w:date="2023-09-07T11:15: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7A289C38" w14:textId="77777777" w:rsidR="0058002F" w:rsidRPr="0058002F" w:rsidRDefault="0058002F" w:rsidP="0058002F">
            <w:pPr>
              <w:spacing w:after="0" w:line="240" w:lineRule="auto"/>
              <w:jc w:val="center"/>
              <w:rPr>
                <w:ins w:id="2218" w:author="Lane, Stefanie" w:date="2023-09-07T11:15:00Z"/>
                <w:rFonts w:ascii="Calibri" w:eastAsia="Times New Roman" w:hAnsi="Calibri" w:cs="Calibri"/>
                <w:color w:val="000000"/>
                <w:rPrChange w:id="2219" w:author="Lane, Stefanie" w:date="2023-09-07T11:15:00Z">
                  <w:rPr>
                    <w:ins w:id="2220" w:author="Lane, Stefanie" w:date="2023-09-07T11:15:00Z"/>
                  </w:rPr>
                </w:rPrChange>
              </w:rPr>
              <w:pPrChange w:id="2221" w:author="Lane, Stefanie" w:date="2023-09-07T11:15:00Z">
                <w:pPr>
                  <w:jc w:val="center"/>
                </w:pPr>
              </w:pPrChange>
            </w:pPr>
            <w:ins w:id="2222" w:author="Lane, Stefanie" w:date="2023-09-07T11:15:00Z">
              <w:r w:rsidRPr="0058002F">
                <w:rPr>
                  <w:rFonts w:ascii="Calibri" w:eastAsia="Times New Roman" w:hAnsi="Calibri" w:cs="Calibri"/>
                  <w:color w:val="000000"/>
                  <w:rPrChange w:id="2223" w:author="Lane, Stefanie" w:date="2023-09-07T11:15: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2FE12DF" w14:textId="77777777" w:rsidR="0058002F" w:rsidRPr="0058002F" w:rsidRDefault="0058002F" w:rsidP="0058002F">
            <w:pPr>
              <w:spacing w:after="0" w:line="240" w:lineRule="auto"/>
              <w:jc w:val="center"/>
              <w:rPr>
                <w:ins w:id="2224" w:author="Lane, Stefanie" w:date="2023-09-07T11:15:00Z"/>
                <w:rFonts w:ascii="Calibri" w:eastAsia="Times New Roman" w:hAnsi="Calibri" w:cs="Calibri"/>
                <w:color w:val="000000"/>
                <w:rPrChange w:id="2225" w:author="Lane, Stefanie" w:date="2023-09-07T11:15:00Z">
                  <w:rPr>
                    <w:ins w:id="2226" w:author="Lane, Stefanie" w:date="2023-09-07T11:15:00Z"/>
                  </w:rPr>
                </w:rPrChange>
              </w:rPr>
              <w:pPrChange w:id="2227" w:author="Lane, Stefanie" w:date="2023-09-07T11:15:00Z">
                <w:pPr>
                  <w:jc w:val="center"/>
                </w:pPr>
              </w:pPrChange>
            </w:pPr>
            <w:ins w:id="2228" w:author="Lane, Stefanie" w:date="2023-09-07T11:15:00Z">
              <w:r w:rsidRPr="0058002F">
                <w:rPr>
                  <w:rFonts w:ascii="Calibri" w:eastAsia="Times New Roman" w:hAnsi="Calibri" w:cs="Calibri"/>
                  <w:color w:val="000000"/>
                  <w:rPrChange w:id="2229" w:author="Lane, Stefanie" w:date="2023-09-07T11:15:00Z">
                    <w:rPr/>
                  </w:rPrChange>
                </w:rPr>
                <w:t>32.3</w:t>
              </w:r>
            </w:ins>
          </w:p>
        </w:tc>
        <w:tc>
          <w:tcPr>
            <w:tcW w:w="300" w:type="dxa"/>
            <w:tcBorders>
              <w:top w:val="nil"/>
              <w:left w:val="nil"/>
              <w:bottom w:val="nil"/>
              <w:right w:val="nil"/>
            </w:tcBorders>
            <w:shd w:val="clear" w:color="auto" w:fill="auto"/>
            <w:noWrap/>
            <w:vAlign w:val="bottom"/>
            <w:hideMark/>
          </w:tcPr>
          <w:p w14:paraId="6826B8AB" w14:textId="77777777" w:rsidR="0058002F" w:rsidRPr="0058002F" w:rsidRDefault="0058002F" w:rsidP="0058002F">
            <w:pPr>
              <w:spacing w:after="0" w:line="240" w:lineRule="auto"/>
              <w:jc w:val="center"/>
              <w:rPr>
                <w:ins w:id="2230" w:author="Lane, Stefanie" w:date="2023-09-07T11:15:00Z"/>
                <w:rFonts w:ascii="Calibri" w:eastAsia="Times New Roman" w:hAnsi="Calibri" w:cs="Calibri"/>
                <w:color w:val="000000"/>
                <w:rPrChange w:id="2231" w:author="Lane, Stefanie" w:date="2023-09-07T11:15:00Z">
                  <w:rPr>
                    <w:ins w:id="2232" w:author="Lane, Stefanie" w:date="2023-09-07T11:15:00Z"/>
                  </w:rPr>
                </w:rPrChange>
              </w:rPr>
              <w:pPrChange w:id="2233" w:author="Lane, Stefanie" w:date="2023-09-07T11:15: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0877927" w14:textId="77777777" w:rsidR="0058002F" w:rsidRPr="0058002F" w:rsidRDefault="0058002F" w:rsidP="0058002F">
            <w:pPr>
              <w:spacing w:after="0" w:line="240" w:lineRule="auto"/>
              <w:jc w:val="center"/>
              <w:rPr>
                <w:ins w:id="2234" w:author="Lane, Stefanie" w:date="2023-09-07T11:15:00Z"/>
                <w:rFonts w:ascii="Calibri" w:eastAsia="Times New Roman" w:hAnsi="Calibri" w:cs="Calibri"/>
                <w:color w:val="000000"/>
                <w:rPrChange w:id="2235" w:author="Lane, Stefanie" w:date="2023-09-07T11:15:00Z">
                  <w:rPr>
                    <w:ins w:id="2236" w:author="Lane, Stefanie" w:date="2023-09-07T11:15:00Z"/>
                  </w:rPr>
                </w:rPrChange>
              </w:rPr>
              <w:pPrChange w:id="2237" w:author="Lane, Stefanie" w:date="2023-09-07T11:15:00Z">
                <w:pPr>
                  <w:jc w:val="center"/>
                </w:pPr>
              </w:pPrChange>
            </w:pPr>
            <w:ins w:id="2238" w:author="Lane, Stefanie" w:date="2023-09-07T11:15:00Z">
              <w:r w:rsidRPr="0058002F">
                <w:rPr>
                  <w:rFonts w:ascii="Calibri" w:eastAsia="Times New Roman" w:hAnsi="Calibri" w:cs="Calibri"/>
                  <w:color w:val="000000"/>
                  <w:rPrChange w:id="2239" w:author="Lane, Stefanie" w:date="2023-09-07T11:15: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583F8F67" w14:textId="77777777" w:rsidR="0058002F" w:rsidRPr="0058002F" w:rsidRDefault="0058002F" w:rsidP="0058002F">
            <w:pPr>
              <w:spacing w:after="0" w:line="240" w:lineRule="auto"/>
              <w:jc w:val="center"/>
              <w:rPr>
                <w:ins w:id="2240" w:author="Lane, Stefanie" w:date="2023-09-07T11:15:00Z"/>
                <w:rFonts w:ascii="Calibri" w:eastAsia="Times New Roman" w:hAnsi="Calibri" w:cs="Calibri"/>
                <w:color w:val="000000"/>
                <w:rPrChange w:id="2241" w:author="Lane, Stefanie" w:date="2023-09-07T11:15:00Z">
                  <w:rPr>
                    <w:ins w:id="2242" w:author="Lane, Stefanie" w:date="2023-09-07T11:15:00Z"/>
                  </w:rPr>
                </w:rPrChange>
              </w:rPr>
              <w:pPrChange w:id="2243" w:author="Lane, Stefanie" w:date="2023-09-07T11:15:00Z">
                <w:pPr>
                  <w:jc w:val="center"/>
                </w:pPr>
              </w:pPrChange>
            </w:pPr>
            <w:ins w:id="2244" w:author="Lane, Stefanie" w:date="2023-09-07T11:15:00Z">
              <w:r w:rsidRPr="0058002F">
                <w:rPr>
                  <w:rFonts w:ascii="Calibri" w:eastAsia="Times New Roman" w:hAnsi="Calibri" w:cs="Calibri"/>
                  <w:color w:val="000000"/>
                  <w:rPrChange w:id="2245" w:author="Lane, Stefanie" w:date="2023-09-07T11:15: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196D5224" w14:textId="77777777" w:rsidR="0058002F" w:rsidRPr="0058002F" w:rsidRDefault="0058002F" w:rsidP="0058002F">
            <w:pPr>
              <w:spacing w:after="0" w:line="240" w:lineRule="auto"/>
              <w:jc w:val="center"/>
              <w:rPr>
                <w:ins w:id="2246" w:author="Lane, Stefanie" w:date="2023-09-07T11:15:00Z"/>
                <w:rFonts w:ascii="Calibri" w:eastAsia="Times New Roman" w:hAnsi="Calibri" w:cs="Calibri"/>
                <w:color w:val="000000"/>
                <w:rPrChange w:id="2247" w:author="Lane, Stefanie" w:date="2023-09-07T11:15:00Z">
                  <w:rPr>
                    <w:ins w:id="2248" w:author="Lane, Stefanie" w:date="2023-09-07T11:15:00Z"/>
                  </w:rPr>
                </w:rPrChange>
              </w:rPr>
              <w:pPrChange w:id="2249" w:author="Lane, Stefanie" w:date="2023-09-07T11:15:00Z">
                <w:pPr>
                  <w:jc w:val="center"/>
                </w:pPr>
              </w:pPrChange>
            </w:pPr>
            <w:ins w:id="2250" w:author="Lane, Stefanie" w:date="2023-09-07T11:15:00Z">
              <w:r w:rsidRPr="0058002F">
                <w:rPr>
                  <w:rFonts w:ascii="Calibri" w:eastAsia="Times New Roman" w:hAnsi="Calibri" w:cs="Calibri"/>
                  <w:color w:val="000000"/>
                  <w:rPrChange w:id="2251" w:author="Lane, Stefanie" w:date="2023-09-07T11:15:00Z">
                    <w:rPr/>
                  </w:rPrChange>
                </w:rPr>
                <w:t>3.03</w:t>
              </w:r>
            </w:ins>
          </w:p>
        </w:tc>
      </w:tr>
      <w:tr w:rsidR="0058002F" w:rsidRPr="0058002F" w14:paraId="2EA35B7E" w14:textId="77777777" w:rsidTr="0058002F">
        <w:trPr>
          <w:divId w:val="1001275199"/>
          <w:trHeight w:val="290"/>
          <w:jc w:val="center"/>
          <w:ins w:id="2252" w:author="Lane, Stefanie" w:date="2023-09-07T11:15:00Z"/>
        </w:trPr>
        <w:tc>
          <w:tcPr>
            <w:tcW w:w="1180" w:type="dxa"/>
            <w:tcBorders>
              <w:top w:val="nil"/>
              <w:left w:val="nil"/>
              <w:bottom w:val="nil"/>
              <w:right w:val="nil"/>
            </w:tcBorders>
            <w:shd w:val="clear" w:color="auto" w:fill="auto"/>
            <w:noWrap/>
            <w:vAlign w:val="bottom"/>
            <w:hideMark/>
          </w:tcPr>
          <w:p w14:paraId="79A45EC4" w14:textId="77777777" w:rsidR="0058002F" w:rsidRPr="0058002F" w:rsidRDefault="0058002F" w:rsidP="0058002F">
            <w:pPr>
              <w:spacing w:after="0" w:line="240" w:lineRule="auto"/>
              <w:jc w:val="right"/>
              <w:rPr>
                <w:ins w:id="2253" w:author="Lane, Stefanie" w:date="2023-09-07T11:15:00Z"/>
                <w:rFonts w:ascii="Calibri" w:eastAsia="Times New Roman" w:hAnsi="Calibri" w:cs="Calibri"/>
                <w:color w:val="000000"/>
                <w:rPrChange w:id="2254" w:author="Lane, Stefanie" w:date="2023-09-07T11:15:00Z">
                  <w:rPr>
                    <w:ins w:id="2255" w:author="Lane, Stefanie" w:date="2023-09-07T11:15:00Z"/>
                  </w:rPr>
                </w:rPrChange>
              </w:rPr>
              <w:pPrChange w:id="2256" w:author="Lane, Stefanie" w:date="2023-09-07T11:15:00Z">
                <w:pPr>
                  <w:jc w:val="right"/>
                </w:pPr>
              </w:pPrChange>
            </w:pPr>
            <w:ins w:id="2257" w:author="Lane, Stefanie" w:date="2023-09-07T11:15:00Z">
              <w:r w:rsidRPr="0058002F">
                <w:rPr>
                  <w:rFonts w:ascii="Calibri" w:eastAsia="Times New Roman" w:hAnsi="Calibri" w:cs="Calibri"/>
                  <w:color w:val="000000"/>
                  <w:rPrChange w:id="2258" w:author="Lane, Stefanie" w:date="2023-09-07T11:15:00Z">
                    <w:rPr/>
                  </w:rPrChange>
                </w:rPr>
                <w:t>1999</w:t>
              </w:r>
            </w:ins>
          </w:p>
        </w:tc>
        <w:tc>
          <w:tcPr>
            <w:tcW w:w="960" w:type="dxa"/>
            <w:tcBorders>
              <w:top w:val="nil"/>
              <w:left w:val="nil"/>
              <w:bottom w:val="single" w:sz="4" w:space="0" w:color="auto"/>
              <w:right w:val="nil"/>
            </w:tcBorders>
            <w:shd w:val="clear" w:color="auto" w:fill="auto"/>
            <w:noWrap/>
            <w:vAlign w:val="bottom"/>
            <w:hideMark/>
          </w:tcPr>
          <w:p w14:paraId="31D47419" w14:textId="77777777" w:rsidR="0058002F" w:rsidRPr="0058002F" w:rsidRDefault="0058002F" w:rsidP="0058002F">
            <w:pPr>
              <w:spacing w:after="0" w:line="240" w:lineRule="auto"/>
              <w:jc w:val="center"/>
              <w:rPr>
                <w:ins w:id="2259" w:author="Lane, Stefanie" w:date="2023-09-07T11:15:00Z"/>
                <w:rFonts w:ascii="Calibri" w:eastAsia="Times New Roman" w:hAnsi="Calibri" w:cs="Calibri"/>
                <w:color w:val="000000"/>
                <w:rPrChange w:id="2260" w:author="Lane, Stefanie" w:date="2023-09-07T11:15:00Z">
                  <w:rPr>
                    <w:ins w:id="2261" w:author="Lane, Stefanie" w:date="2023-09-07T11:15:00Z"/>
                  </w:rPr>
                </w:rPrChange>
              </w:rPr>
              <w:pPrChange w:id="2262" w:author="Lane, Stefanie" w:date="2023-09-07T11:15:00Z">
                <w:pPr>
                  <w:jc w:val="center"/>
                </w:pPr>
              </w:pPrChange>
            </w:pPr>
            <w:ins w:id="2263" w:author="Lane, Stefanie" w:date="2023-09-07T11:15:00Z">
              <w:r w:rsidRPr="0058002F">
                <w:rPr>
                  <w:rFonts w:ascii="Calibri" w:eastAsia="Times New Roman" w:hAnsi="Calibri" w:cs="Calibri"/>
                  <w:color w:val="000000"/>
                  <w:rPrChange w:id="2264" w:author="Lane, Stefanie" w:date="2023-09-07T11:15:00Z">
                    <w:rPr/>
                  </w:rPrChange>
                </w:rPr>
                <w:t>18</w:t>
              </w:r>
            </w:ins>
          </w:p>
        </w:tc>
        <w:tc>
          <w:tcPr>
            <w:tcW w:w="960" w:type="dxa"/>
            <w:tcBorders>
              <w:top w:val="nil"/>
              <w:left w:val="nil"/>
              <w:bottom w:val="nil"/>
              <w:right w:val="nil"/>
            </w:tcBorders>
            <w:shd w:val="clear" w:color="auto" w:fill="auto"/>
            <w:noWrap/>
            <w:vAlign w:val="bottom"/>
            <w:hideMark/>
          </w:tcPr>
          <w:p w14:paraId="3E76B654" w14:textId="77777777" w:rsidR="0058002F" w:rsidRPr="0058002F" w:rsidRDefault="0058002F" w:rsidP="0058002F">
            <w:pPr>
              <w:spacing w:after="0" w:line="240" w:lineRule="auto"/>
              <w:jc w:val="center"/>
              <w:rPr>
                <w:ins w:id="2265" w:author="Lane, Stefanie" w:date="2023-09-07T11:15:00Z"/>
                <w:rFonts w:ascii="Calibri" w:eastAsia="Times New Roman" w:hAnsi="Calibri" w:cs="Calibri"/>
                <w:color w:val="000000"/>
                <w:rPrChange w:id="2266" w:author="Lane, Stefanie" w:date="2023-09-07T11:15:00Z">
                  <w:rPr>
                    <w:ins w:id="2267" w:author="Lane, Stefanie" w:date="2023-09-07T11:15:00Z"/>
                  </w:rPr>
                </w:rPrChange>
              </w:rPr>
              <w:pPrChange w:id="2268" w:author="Lane, Stefanie" w:date="2023-09-07T11:15:00Z">
                <w:pPr>
                  <w:jc w:val="center"/>
                </w:pPr>
              </w:pPrChange>
            </w:pPr>
            <w:ins w:id="2269" w:author="Lane, Stefanie" w:date="2023-09-07T11:15:00Z">
              <w:r w:rsidRPr="0058002F">
                <w:rPr>
                  <w:rFonts w:ascii="Calibri" w:eastAsia="Times New Roman" w:hAnsi="Calibri" w:cs="Calibri"/>
                  <w:color w:val="000000"/>
                  <w:rPrChange w:id="2270" w:author="Lane, Stefanie" w:date="2023-09-07T11:15:00Z">
                    <w:rPr/>
                  </w:rPrChange>
                </w:rPr>
                <w:t>31.6</w:t>
              </w:r>
            </w:ins>
          </w:p>
        </w:tc>
        <w:tc>
          <w:tcPr>
            <w:tcW w:w="300" w:type="dxa"/>
            <w:tcBorders>
              <w:top w:val="nil"/>
              <w:left w:val="nil"/>
              <w:bottom w:val="nil"/>
              <w:right w:val="nil"/>
            </w:tcBorders>
            <w:shd w:val="clear" w:color="auto" w:fill="auto"/>
            <w:noWrap/>
            <w:vAlign w:val="bottom"/>
            <w:hideMark/>
          </w:tcPr>
          <w:p w14:paraId="6B3D86C9" w14:textId="77777777" w:rsidR="0058002F" w:rsidRPr="0058002F" w:rsidRDefault="0058002F" w:rsidP="0058002F">
            <w:pPr>
              <w:spacing w:after="0" w:line="240" w:lineRule="auto"/>
              <w:jc w:val="center"/>
              <w:rPr>
                <w:ins w:id="2271" w:author="Lane, Stefanie" w:date="2023-09-07T11:15:00Z"/>
                <w:rFonts w:ascii="Calibri" w:eastAsia="Times New Roman" w:hAnsi="Calibri" w:cs="Calibri"/>
                <w:color w:val="000000"/>
                <w:rPrChange w:id="2272" w:author="Lane, Stefanie" w:date="2023-09-07T11:15:00Z">
                  <w:rPr>
                    <w:ins w:id="2273" w:author="Lane, Stefanie" w:date="2023-09-07T11:15:00Z"/>
                  </w:rPr>
                </w:rPrChange>
              </w:rPr>
              <w:pPrChange w:id="2274" w:author="Lane, Stefanie" w:date="2023-09-07T11:15: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268B7CB" w14:textId="77777777" w:rsidR="0058002F" w:rsidRPr="0058002F" w:rsidRDefault="0058002F" w:rsidP="0058002F">
            <w:pPr>
              <w:spacing w:after="0" w:line="240" w:lineRule="auto"/>
              <w:jc w:val="center"/>
              <w:rPr>
                <w:ins w:id="2275" w:author="Lane, Stefanie" w:date="2023-09-07T11:15:00Z"/>
                <w:rFonts w:ascii="Calibri" w:eastAsia="Times New Roman" w:hAnsi="Calibri" w:cs="Calibri"/>
                <w:color w:val="000000"/>
                <w:rPrChange w:id="2276" w:author="Lane, Stefanie" w:date="2023-09-07T11:15:00Z">
                  <w:rPr>
                    <w:ins w:id="2277" w:author="Lane, Stefanie" w:date="2023-09-07T11:15:00Z"/>
                  </w:rPr>
                </w:rPrChange>
              </w:rPr>
              <w:pPrChange w:id="2278" w:author="Lane, Stefanie" w:date="2023-09-07T11:15:00Z">
                <w:pPr>
                  <w:jc w:val="center"/>
                </w:pPr>
              </w:pPrChange>
            </w:pPr>
            <w:ins w:id="2279" w:author="Lane, Stefanie" w:date="2023-09-07T11:15:00Z">
              <w:r w:rsidRPr="0058002F">
                <w:rPr>
                  <w:rFonts w:ascii="Calibri" w:eastAsia="Times New Roman" w:hAnsi="Calibri" w:cs="Calibri"/>
                  <w:color w:val="000000"/>
                  <w:rPrChange w:id="2280" w:author="Lane, Stefanie" w:date="2023-09-07T11:15:00Z">
                    <w:rPr/>
                  </w:rPrChange>
                </w:rPr>
                <w:t>8.31</w:t>
              </w:r>
            </w:ins>
          </w:p>
        </w:tc>
        <w:tc>
          <w:tcPr>
            <w:tcW w:w="960" w:type="dxa"/>
            <w:tcBorders>
              <w:top w:val="nil"/>
              <w:left w:val="nil"/>
              <w:bottom w:val="single" w:sz="4" w:space="0" w:color="auto"/>
              <w:right w:val="nil"/>
            </w:tcBorders>
            <w:shd w:val="clear" w:color="auto" w:fill="auto"/>
            <w:noWrap/>
            <w:vAlign w:val="bottom"/>
            <w:hideMark/>
          </w:tcPr>
          <w:p w14:paraId="765FBA70" w14:textId="77777777" w:rsidR="0058002F" w:rsidRPr="0058002F" w:rsidRDefault="0058002F" w:rsidP="0058002F">
            <w:pPr>
              <w:spacing w:after="0" w:line="240" w:lineRule="auto"/>
              <w:jc w:val="center"/>
              <w:rPr>
                <w:ins w:id="2281" w:author="Lane, Stefanie" w:date="2023-09-07T11:15:00Z"/>
                <w:rFonts w:ascii="Calibri" w:eastAsia="Times New Roman" w:hAnsi="Calibri" w:cs="Calibri"/>
                <w:color w:val="000000"/>
                <w:rPrChange w:id="2282" w:author="Lane, Stefanie" w:date="2023-09-07T11:15:00Z">
                  <w:rPr>
                    <w:ins w:id="2283" w:author="Lane, Stefanie" w:date="2023-09-07T11:15:00Z"/>
                  </w:rPr>
                </w:rPrChange>
              </w:rPr>
              <w:pPrChange w:id="2284" w:author="Lane, Stefanie" w:date="2023-09-07T11:15:00Z">
                <w:pPr>
                  <w:jc w:val="center"/>
                </w:pPr>
              </w:pPrChange>
            </w:pPr>
            <w:ins w:id="2285" w:author="Lane, Stefanie" w:date="2023-09-07T11:15:00Z">
              <w:r w:rsidRPr="0058002F">
                <w:rPr>
                  <w:rFonts w:ascii="Calibri" w:eastAsia="Times New Roman" w:hAnsi="Calibri" w:cs="Calibri"/>
                  <w:color w:val="000000"/>
                  <w:rPrChange w:id="2286" w:author="Lane, Stefanie" w:date="2023-09-07T11:15:00Z">
                    <w:rPr/>
                  </w:rPrChange>
                </w:rPr>
                <w:t>1.98</w:t>
              </w:r>
            </w:ins>
          </w:p>
        </w:tc>
        <w:tc>
          <w:tcPr>
            <w:tcW w:w="960" w:type="dxa"/>
            <w:tcBorders>
              <w:top w:val="nil"/>
              <w:left w:val="nil"/>
              <w:bottom w:val="single" w:sz="4" w:space="0" w:color="auto"/>
              <w:right w:val="nil"/>
            </w:tcBorders>
            <w:shd w:val="clear" w:color="auto" w:fill="auto"/>
            <w:noWrap/>
            <w:vAlign w:val="bottom"/>
            <w:hideMark/>
          </w:tcPr>
          <w:p w14:paraId="518056C5" w14:textId="77777777" w:rsidR="0058002F" w:rsidRPr="0058002F" w:rsidRDefault="0058002F" w:rsidP="0058002F">
            <w:pPr>
              <w:spacing w:after="0" w:line="240" w:lineRule="auto"/>
              <w:jc w:val="center"/>
              <w:rPr>
                <w:ins w:id="2287" w:author="Lane, Stefanie" w:date="2023-09-07T11:15:00Z"/>
                <w:rFonts w:ascii="Calibri" w:eastAsia="Times New Roman" w:hAnsi="Calibri" w:cs="Calibri"/>
                <w:color w:val="000000"/>
                <w:rPrChange w:id="2288" w:author="Lane, Stefanie" w:date="2023-09-07T11:15:00Z">
                  <w:rPr>
                    <w:ins w:id="2289" w:author="Lane, Stefanie" w:date="2023-09-07T11:15:00Z"/>
                  </w:rPr>
                </w:rPrChange>
              </w:rPr>
              <w:pPrChange w:id="2290" w:author="Lane, Stefanie" w:date="2023-09-07T11:15:00Z">
                <w:pPr>
                  <w:jc w:val="center"/>
                </w:pPr>
              </w:pPrChange>
            </w:pPr>
            <w:ins w:id="2291" w:author="Lane, Stefanie" w:date="2023-09-07T11:15:00Z">
              <w:r w:rsidRPr="0058002F">
                <w:rPr>
                  <w:rFonts w:ascii="Calibri" w:eastAsia="Times New Roman" w:hAnsi="Calibri" w:cs="Calibri"/>
                  <w:color w:val="000000"/>
                  <w:rPrChange w:id="2292" w:author="Lane, Stefanie" w:date="2023-09-07T11:15:00Z">
                    <w:rPr/>
                  </w:rPrChange>
                </w:rPr>
                <w:t>3.81</w:t>
              </w:r>
            </w:ins>
          </w:p>
        </w:tc>
      </w:tr>
      <w:tr w:rsidR="0058002F" w:rsidRPr="0058002F" w14:paraId="552F7746" w14:textId="77777777" w:rsidTr="0058002F">
        <w:trPr>
          <w:divId w:val="1001275199"/>
          <w:trHeight w:val="290"/>
          <w:jc w:val="center"/>
          <w:ins w:id="2293"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29B17DE8" w14:textId="77777777" w:rsidR="0058002F" w:rsidRPr="0058002F" w:rsidRDefault="0058002F" w:rsidP="0058002F">
            <w:pPr>
              <w:spacing w:after="0" w:line="240" w:lineRule="auto"/>
              <w:jc w:val="right"/>
              <w:rPr>
                <w:ins w:id="2294" w:author="Lane, Stefanie" w:date="2023-09-07T11:15:00Z"/>
                <w:rFonts w:ascii="Calibri" w:eastAsia="Times New Roman" w:hAnsi="Calibri" w:cs="Calibri"/>
                <w:color w:val="000000"/>
                <w:rPrChange w:id="2295" w:author="Lane, Stefanie" w:date="2023-09-07T11:15:00Z">
                  <w:rPr>
                    <w:ins w:id="2296" w:author="Lane, Stefanie" w:date="2023-09-07T11:15:00Z"/>
                  </w:rPr>
                </w:rPrChange>
              </w:rPr>
              <w:pPrChange w:id="2297" w:author="Lane, Stefanie" w:date="2023-09-07T11:15:00Z">
                <w:pPr>
                  <w:jc w:val="right"/>
                </w:pPr>
              </w:pPrChange>
            </w:pPr>
            <w:ins w:id="2298" w:author="Lane, Stefanie" w:date="2023-09-07T11:15:00Z">
              <w:r w:rsidRPr="0058002F">
                <w:rPr>
                  <w:rFonts w:ascii="Calibri" w:eastAsia="Times New Roman" w:hAnsi="Calibri" w:cs="Calibri"/>
                  <w:color w:val="000000"/>
                  <w:rPrChange w:id="2299" w:author="Lane, Stefanie" w:date="2023-09-07T11:15:00Z">
                    <w:rPr/>
                  </w:rPrChange>
                </w:rPr>
                <w:t>2019</w:t>
              </w:r>
            </w:ins>
          </w:p>
        </w:tc>
        <w:tc>
          <w:tcPr>
            <w:tcW w:w="960" w:type="dxa"/>
            <w:tcBorders>
              <w:top w:val="nil"/>
              <w:left w:val="nil"/>
              <w:bottom w:val="single" w:sz="4" w:space="0" w:color="auto"/>
              <w:right w:val="nil"/>
            </w:tcBorders>
            <w:shd w:val="clear" w:color="auto" w:fill="auto"/>
            <w:noWrap/>
            <w:vAlign w:val="bottom"/>
            <w:hideMark/>
          </w:tcPr>
          <w:p w14:paraId="1937E6E7" w14:textId="77777777" w:rsidR="0058002F" w:rsidRPr="0058002F" w:rsidRDefault="0058002F" w:rsidP="0058002F">
            <w:pPr>
              <w:spacing w:after="0" w:line="240" w:lineRule="auto"/>
              <w:jc w:val="center"/>
              <w:rPr>
                <w:ins w:id="2300" w:author="Lane, Stefanie" w:date="2023-09-07T11:15:00Z"/>
                <w:rFonts w:ascii="Calibri" w:eastAsia="Times New Roman" w:hAnsi="Calibri" w:cs="Calibri"/>
                <w:color w:val="000000"/>
                <w:rPrChange w:id="2301" w:author="Lane, Stefanie" w:date="2023-09-07T11:15:00Z">
                  <w:rPr>
                    <w:ins w:id="2302" w:author="Lane, Stefanie" w:date="2023-09-07T11:15:00Z"/>
                  </w:rPr>
                </w:rPrChange>
              </w:rPr>
              <w:pPrChange w:id="2303" w:author="Lane, Stefanie" w:date="2023-09-07T11:15:00Z">
                <w:pPr>
                  <w:jc w:val="center"/>
                </w:pPr>
              </w:pPrChange>
            </w:pPr>
            <w:ins w:id="2304" w:author="Lane, Stefanie" w:date="2023-09-07T11:15:00Z">
              <w:r w:rsidRPr="0058002F">
                <w:rPr>
                  <w:rFonts w:ascii="Calibri" w:eastAsia="Times New Roman" w:hAnsi="Calibri" w:cs="Calibri"/>
                  <w:color w:val="000000"/>
                  <w:rPrChange w:id="2305" w:author="Lane, Stefanie" w:date="2023-09-07T11:15: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10A1F98C" w14:textId="77777777" w:rsidR="0058002F" w:rsidRPr="0058002F" w:rsidRDefault="0058002F" w:rsidP="0058002F">
            <w:pPr>
              <w:spacing w:after="0" w:line="240" w:lineRule="auto"/>
              <w:jc w:val="center"/>
              <w:rPr>
                <w:ins w:id="2306" w:author="Lane, Stefanie" w:date="2023-09-07T11:15:00Z"/>
                <w:rFonts w:ascii="Calibri" w:eastAsia="Times New Roman" w:hAnsi="Calibri" w:cs="Calibri"/>
                <w:color w:val="000000"/>
                <w:rPrChange w:id="2307" w:author="Lane, Stefanie" w:date="2023-09-07T11:15:00Z">
                  <w:rPr>
                    <w:ins w:id="2308" w:author="Lane, Stefanie" w:date="2023-09-07T11:15:00Z"/>
                  </w:rPr>
                </w:rPrChange>
              </w:rPr>
              <w:pPrChange w:id="2309" w:author="Lane, Stefanie" w:date="2023-09-07T11:15:00Z">
                <w:pPr>
                  <w:jc w:val="center"/>
                </w:pPr>
              </w:pPrChange>
            </w:pPr>
            <w:ins w:id="2310" w:author="Lane, Stefanie" w:date="2023-09-07T11:15:00Z">
              <w:r w:rsidRPr="0058002F">
                <w:rPr>
                  <w:rFonts w:ascii="Calibri" w:eastAsia="Times New Roman" w:hAnsi="Calibri" w:cs="Calibri"/>
                  <w:color w:val="000000"/>
                  <w:rPrChange w:id="2311" w:author="Lane, Stefanie" w:date="2023-09-07T11:15:00Z">
                    <w:rPr/>
                  </w:rPrChange>
                </w:rPr>
                <w:t>30.8</w:t>
              </w:r>
            </w:ins>
          </w:p>
        </w:tc>
        <w:tc>
          <w:tcPr>
            <w:tcW w:w="300" w:type="dxa"/>
            <w:tcBorders>
              <w:top w:val="nil"/>
              <w:left w:val="nil"/>
              <w:bottom w:val="nil"/>
              <w:right w:val="nil"/>
            </w:tcBorders>
            <w:shd w:val="clear" w:color="auto" w:fill="auto"/>
            <w:noWrap/>
            <w:vAlign w:val="bottom"/>
            <w:hideMark/>
          </w:tcPr>
          <w:p w14:paraId="30EF2A3B" w14:textId="77777777" w:rsidR="0058002F" w:rsidRPr="0058002F" w:rsidRDefault="0058002F" w:rsidP="0058002F">
            <w:pPr>
              <w:spacing w:after="0" w:line="240" w:lineRule="auto"/>
              <w:jc w:val="center"/>
              <w:rPr>
                <w:ins w:id="2312" w:author="Lane, Stefanie" w:date="2023-09-07T11:15:00Z"/>
                <w:rFonts w:ascii="Calibri" w:eastAsia="Times New Roman" w:hAnsi="Calibri" w:cs="Calibri"/>
                <w:color w:val="000000"/>
                <w:rPrChange w:id="2313" w:author="Lane, Stefanie" w:date="2023-09-07T11:15:00Z">
                  <w:rPr>
                    <w:ins w:id="2314" w:author="Lane, Stefanie" w:date="2023-09-07T11:15:00Z"/>
                  </w:rPr>
                </w:rPrChange>
              </w:rPr>
              <w:pPrChange w:id="2315" w:author="Lane, Stefanie" w:date="2023-09-07T11:15: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6233E004" w14:textId="77777777" w:rsidR="0058002F" w:rsidRPr="0058002F" w:rsidRDefault="0058002F" w:rsidP="0058002F">
            <w:pPr>
              <w:spacing w:after="0" w:line="240" w:lineRule="auto"/>
              <w:jc w:val="center"/>
              <w:rPr>
                <w:ins w:id="2316" w:author="Lane, Stefanie" w:date="2023-09-07T11:15:00Z"/>
                <w:rFonts w:ascii="Calibri" w:eastAsia="Times New Roman" w:hAnsi="Calibri" w:cs="Calibri"/>
                <w:color w:val="000000"/>
                <w:rPrChange w:id="2317" w:author="Lane, Stefanie" w:date="2023-09-07T11:15:00Z">
                  <w:rPr>
                    <w:ins w:id="2318" w:author="Lane, Stefanie" w:date="2023-09-07T11:15:00Z"/>
                  </w:rPr>
                </w:rPrChange>
              </w:rPr>
              <w:pPrChange w:id="2319" w:author="Lane, Stefanie" w:date="2023-09-07T11:15:00Z">
                <w:pPr>
                  <w:jc w:val="center"/>
                </w:pPr>
              </w:pPrChange>
            </w:pPr>
            <w:ins w:id="2320" w:author="Lane, Stefanie" w:date="2023-09-07T11:15:00Z">
              <w:r w:rsidRPr="0058002F">
                <w:rPr>
                  <w:rFonts w:ascii="Calibri" w:eastAsia="Times New Roman" w:hAnsi="Calibri" w:cs="Calibri"/>
                  <w:color w:val="000000"/>
                  <w:rPrChange w:id="2321" w:author="Lane, Stefanie" w:date="2023-09-07T11:15:00Z">
                    <w:rPr/>
                  </w:rPrChange>
                </w:rPr>
                <w:t>8.18</w:t>
              </w:r>
            </w:ins>
          </w:p>
        </w:tc>
        <w:tc>
          <w:tcPr>
            <w:tcW w:w="960" w:type="dxa"/>
            <w:tcBorders>
              <w:top w:val="nil"/>
              <w:left w:val="nil"/>
              <w:bottom w:val="single" w:sz="4" w:space="0" w:color="auto"/>
              <w:right w:val="nil"/>
            </w:tcBorders>
            <w:shd w:val="clear" w:color="auto" w:fill="auto"/>
            <w:noWrap/>
            <w:vAlign w:val="bottom"/>
            <w:hideMark/>
          </w:tcPr>
          <w:p w14:paraId="7B25D756" w14:textId="77777777" w:rsidR="0058002F" w:rsidRPr="0058002F" w:rsidRDefault="0058002F" w:rsidP="0058002F">
            <w:pPr>
              <w:spacing w:after="0" w:line="240" w:lineRule="auto"/>
              <w:jc w:val="center"/>
              <w:rPr>
                <w:ins w:id="2322" w:author="Lane, Stefanie" w:date="2023-09-07T11:15:00Z"/>
                <w:rFonts w:ascii="Calibri" w:eastAsia="Times New Roman" w:hAnsi="Calibri" w:cs="Calibri"/>
                <w:color w:val="000000"/>
                <w:rPrChange w:id="2323" w:author="Lane, Stefanie" w:date="2023-09-07T11:15:00Z">
                  <w:rPr>
                    <w:ins w:id="2324" w:author="Lane, Stefanie" w:date="2023-09-07T11:15:00Z"/>
                  </w:rPr>
                </w:rPrChange>
              </w:rPr>
              <w:pPrChange w:id="2325" w:author="Lane, Stefanie" w:date="2023-09-07T11:15:00Z">
                <w:pPr>
                  <w:jc w:val="center"/>
                </w:pPr>
              </w:pPrChange>
            </w:pPr>
            <w:ins w:id="2326" w:author="Lane, Stefanie" w:date="2023-09-07T11:15:00Z">
              <w:r w:rsidRPr="0058002F">
                <w:rPr>
                  <w:rFonts w:ascii="Calibri" w:eastAsia="Times New Roman" w:hAnsi="Calibri" w:cs="Calibri"/>
                  <w:color w:val="000000"/>
                  <w:rPrChange w:id="2327" w:author="Lane, Stefanie" w:date="2023-09-07T11:15:00Z">
                    <w:rPr/>
                  </w:rPrChange>
                </w:rPr>
                <w:t>2.51</w:t>
              </w:r>
            </w:ins>
          </w:p>
        </w:tc>
        <w:tc>
          <w:tcPr>
            <w:tcW w:w="960" w:type="dxa"/>
            <w:tcBorders>
              <w:top w:val="nil"/>
              <w:left w:val="nil"/>
              <w:bottom w:val="single" w:sz="4" w:space="0" w:color="auto"/>
              <w:right w:val="nil"/>
            </w:tcBorders>
            <w:shd w:val="clear" w:color="auto" w:fill="auto"/>
            <w:noWrap/>
            <w:vAlign w:val="bottom"/>
            <w:hideMark/>
          </w:tcPr>
          <w:p w14:paraId="75C2EEEE" w14:textId="77777777" w:rsidR="0058002F" w:rsidRPr="0058002F" w:rsidRDefault="0058002F" w:rsidP="0058002F">
            <w:pPr>
              <w:spacing w:after="0" w:line="240" w:lineRule="auto"/>
              <w:jc w:val="center"/>
              <w:rPr>
                <w:ins w:id="2328" w:author="Lane, Stefanie" w:date="2023-09-07T11:15:00Z"/>
                <w:rFonts w:ascii="Calibri" w:eastAsia="Times New Roman" w:hAnsi="Calibri" w:cs="Calibri"/>
                <w:color w:val="000000"/>
                <w:rPrChange w:id="2329" w:author="Lane, Stefanie" w:date="2023-09-07T11:15:00Z">
                  <w:rPr>
                    <w:ins w:id="2330" w:author="Lane, Stefanie" w:date="2023-09-07T11:15:00Z"/>
                  </w:rPr>
                </w:rPrChange>
              </w:rPr>
              <w:pPrChange w:id="2331" w:author="Lane, Stefanie" w:date="2023-09-07T11:15:00Z">
                <w:pPr>
                  <w:jc w:val="center"/>
                </w:pPr>
              </w:pPrChange>
            </w:pPr>
            <w:ins w:id="2332" w:author="Lane, Stefanie" w:date="2023-09-07T11:15:00Z">
              <w:r w:rsidRPr="0058002F">
                <w:rPr>
                  <w:rFonts w:ascii="Calibri" w:eastAsia="Times New Roman" w:hAnsi="Calibri" w:cs="Calibri"/>
                  <w:color w:val="000000"/>
                  <w:rPrChange w:id="2333" w:author="Lane, Stefanie" w:date="2023-09-07T11:15:00Z">
                    <w:rPr/>
                  </w:rPrChange>
                </w:rPr>
                <w:t>3.77</w:t>
              </w:r>
            </w:ins>
          </w:p>
        </w:tc>
      </w:tr>
      <w:tr w:rsidR="0058002F" w:rsidRPr="0058002F" w14:paraId="008867A8" w14:textId="77777777" w:rsidTr="0058002F">
        <w:trPr>
          <w:divId w:val="1001275199"/>
          <w:trHeight w:val="200"/>
          <w:jc w:val="center"/>
          <w:ins w:id="2334" w:author="Lane, Stefanie" w:date="2023-09-07T11:15:00Z"/>
        </w:trPr>
        <w:tc>
          <w:tcPr>
            <w:tcW w:w="1180" w:type="dxa"/>
            <w:tcBorders>
              <w:top w:val="nil"/>
              <w:left w:val="nil"/>
              <w:bottom w:val="nil"/>
              <w:right w:val="nil"/>
            </w:tcBorders>
            <w:shd w:val="clear" w:color="auto" w:fill="auto"/>
            <w:noWrap/>
            <w:vAlign w:val="bottom"/>
            <w:hideMark/>
          </w:tcPr>
          <w:p w14:paraId="27E6DF17" w14:textId="77777777" w:rsidR="0058002F" w:rsidRPr="0058002F" w:rsidRDefault="0058002F" w:rsidP="0058002F">
            <w:pPr>
              <w:spacing w:after="0" w:line="240" w:lineRule="auto"/>
              <w:jc w:val="center"/>
              <w:rPr>
                <w:ins w:id="2335" w:author="Lane, Stefanie" w:date="2023-09-07T11:15:00Z"/>
                <w:rFonts w:ascii="Calibri" w:eastAsia="Times New Roman" w:hAnsi="Calibri" w:cs="Calibri"/>
                <w:color w:val="000000"/>
                <w:rPrChange w:id="2336" w:author="Lane, Stefanie" w:date="2023-09-07T11:15:00Z">
                  <w:rPr>
                    <w:ins w:id="2337" w:author="Lane, Stefanie" w:date="2023-09-07T11:15:00Z"/>
                  </w:rPr>
                </w:rPrChange>
              </w:rPr>
              <w:pPrChange w:id="2338"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5F0949B9" w14:textId="77777777" w:rsidR="0058002F" w:rsidRPr="0058002F" w:rsidRDefault="0058002F" w:rsidP="0058002F">
            <w:pPr>
              <w:spacing w:after="0" w:line="240" w:lineRule="auto"/>
              <w:rPr>
                <w:ins w:id="2339" w:author="Lane, Stefanie" w:date="2023-09-07T11:15:00Z"/>
                <w:rFonts w:ascii="Times New Roman" w:eastAsia="Times New Roman" w:hAnsi="Times New Roman" w:cs="Times New Roman"/>
                <w:rPrChange w:id="2340" w:author="Lane, Stefanie" w:date="2023-09-07T11:15:00Z">
                  <w:rPr>
                    <w:ins w:id="2341" w:author="Lane, Stefanie" w:date="2023-09-07T11:15:00Z"/>
                  </w:rPr>
                </w:rPrChange>
              </w:rPr>
              <w:pPrChange w:id="2342" w:author="Lane, Stefanie" w:date="2023-09-07T11:15:00Z">
                <w:pPr/>
              </w:pPrChange>
            </w:pPr>
          </w:p>
        </w:tc>
        <w:tc>
          <w:tcPr>
            <w:tcW w:w="960" w:type="dxa"/>
            <w:tcBorders>
              <w:top w:val="nil"/>
              <w:left w:val="nil"/>
              <w:bottom w:val="nil"/>
              <w:right w:val="nil"/>
            </w:tcBorders>
            <w:shd w:val="clear" w:color="auto" w:fill="auto"/>
            <w:noWrap/>
            <w:vAlign w:val="bottom"/>
            <w:hideMark/>
          </w:tcPr>
          <w:p w14:paraId="025E2C48" w14:textId="77777777" w:rsidR="0058002F" w:rsidRPr="0058002F" w:rsidRDefault="0058002F" w:rsidP="0058002F">
            <w:pPr>
              <w:spacing w:after="0" w:line="240" w:lineRule="auto"/>
              <w:jc w:val="center"/>
              <w:rPr>
                <w:ins w:id="2343" w:author="Lane, Stefanie" w:date="2023-09-07T11:15:00Z"/>
                <w:rFonts w:ascii="Times New Roman" w:eastAsia="Times New Roman" w:hAnsi="Times New Roman" w:cs="Times New Roman"/>
                <w:rPrChange w:id="2344" w:author="Lane, Stefanie" w:date="2023-09-07T11:15:00Z">
                  <w:rPr>
                    <w:ins w:id="2345" w:author="Lane, Stefanie" w:date="2023-09-07T11:15:00Z"/>
                  </w:rPr>
                </w:rPrChange>
              </w:rPr>
              <w:pPrChange w:id="2346" w:author="Lane, Stefanie" w:date="2023-09-07T11:15:00Z">
                <w:pPr>
                  <w:jc w:val="center"/>
                </w:pPr>
              </w:pPrChange>
            </w:pPr>
          </w:p>
        </w:tc>
        <w:tc>
          <w:tcPr>
            <w:tcW w:w="300" w:type="dxa"/>
            <w:tcBorders>
              <w:top w:val="nil"/>
              <w:left w:val="nil"/>
              <w:bottom w:val="nil"/>
              <w:right w:val="nil"/>
            </w:tcBorders>
            <w:shd w:val="clear" w:color="auto" w:fill="auto"/>
            <w:noWrap/>
            <w:vAlign w:val="bottom"/>
            <w:hideMark/>
          </w:tcPr>
          <w:p w14:paraId="71D5731C" w14:textId="77777777" w:rsidR="0058002F" w:rsidRPr="0058002F" w:rsidRDefault="0058002F" w:rsidP="0058002F">
            <w:pPr>
              <w:spacing w:after="0" w:line="240" w:lineRule="auto"/>
              <w:jc w:val="center"/>
              <w:rPr>
                <w:ins w:id="2347" w:author="Lane, Stefanie" w:date="2023-09-07T11:15:00Z"/>
                <w:rFonts w:ascii="Times New Roman" w:eastAsia="Times New Roman" w:hAnsi="Times New Roman" w:cs="Times New Roman"/>
                <w:rPrChange w:id="2348" w:author="Lane, Stefanie" w:date="2023-09-07T11:15:00Z">
                  <w:rPr>
                    <w:ins w:id="2349" w:author="Lane, Stefanie" w:date="2023-09-07T11:15:00Z"/>
                  </w:rPr>
                </w:rPrChange>
              </w:rPr>
              <w:pPrChange w:id="2350"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24ADF8C7" w14:textId="77777777" w:rsidR="0058002F" w:rsidRPr="0058002F" w:rsidRDefault="0058002F" w:rsidP="0058002F">
            <w:pPr>
              <w:spacing w:after="0" w:line="240" w:lineRule="auto"/>
              <w:jc w:val="center"/>
              <w:rPr>
                <w:ins w:id="2351" w:author="Lane, Stefanie" w:date="2023-09-07T11:15:00Z"/>
                <w:rFonts w:ascii="Times New Roman" w:eastAsia="Times New Roman" w:hAnsi="Times New Roman" w:cs="Times New Roman"/>
                <w:rPrChange w:id="2352" w:author="Lane, Stefanie" w:date="2023-09-07T11:15:00Z">
                  <w:rPr>
                    <w:ins w:id="2353" w:author="Lane, Stefanie" w:date="2023-09-07T11:15:00Z"/>
                  </w:rPr>
                </w:rPrChange>
              </w:rPr>
              <w:pPrChange w:id="2354"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412DC196" w14:textId="77777777" w:rsidR="0058002F" w:rsidRPr="0058002F" w:rsidRDefault="0058002F" w:rsidP="0058002F">
            <w:pPr>
              <w:spacing w:after="0" w:line="240" w:lineRule="auto"/>
              <w:jc w:val="center"/>
              <w:rPr>
                <w:ins w:id="2355" w:author="Lane, Stefanie" w:date="2023-09-07T11:15:00Z"/>
                <w:rFonts w:ascii="Times New Roman" w:eastAsia="Times New Roman" w:hAnsi="Times New Roman" w:cs="Times New Roman"/>
                <w:rPrChange w:id="2356" w:author="Lane, Stefanie" w:date="2023-09-07T11:15:00Z">
                  <w:rPr>
                    <w:ins w:id="2357" w:author="Lane, Stefanie" w:date="2023-09-07T11:15:00Z"/>
                  </w:rPr>
                </w:rPrChange>
              </w:rPr>
              <w:pPrChange w:id="2358"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1368626C" w14:textId="77777777" w:rsidR="0058002F" w:rsidRPr="0058002F" w:rsidRDefault="0058002F" w:rsidP="0058002F">
            <w:pPr>
              <w:spacing w:after="0" w:line="240" w:lineRule="auto"/>
              <w:jc w:val="center"/>
              <w:rPr>
                <w:ins w:id="2359" w:author="Lane, Stefanie" w:date="2023-09-07T11:15:00Z"/>
                <w:rFonts w:ascii="Times New Roman" w:eastAsia="Times New Roman" w:hAnsi="Times New Roman" w:cs="Times New Roman"/>
                <w:rPrChange w:id="2360" w:author="Lane, Stefanie" w:date="2023-09-07T11:15:00Z">
                  <w:rPr>
                    <w:ins w:id="2361" w:author="Lane, Stefanie" w:date="2023-09-07T11:15:00Z"/>
                  </w:rPr>
                </w:rPrChange>
              </w:rPr>
              <w:pPrChange w:id="2362" w:author="Lane, Stefanie" w:date="2023-09-07T11:15:00Z">
                <w:pPr>
                  <w:jc w:val="center"/>
                </w:pPr>
              </w:pPrChange>
            </w:pPr>
          </w:p>
        </w:tc>
      </w:tr>
      <w:tr w:rsidR="0058002F" w:rsidRPr="0058002F" w14:paraId="36932B3C" w14:textId="77777777" w:rsidTr="0058002F">
        <w:trPr>
          <w:divId w:val="1001275199"/>
          <w:trHeight w:val="290"/>
          <w:jc w:val="center"/>
          <w:ins w:id="2363" w:author="Lane, Stefanie" w:date="2023-09-07T11:15:00Z"/>
        </w:trPr>
        <w:tc>
          <w:tcPr>
            <w:tcW w:w="1180" w:type="dxa"/>
            <w:tcBorders>
              <w:top w:val="nil"/>
              <w:left w:val="nil"/>
              <w:bottom w:val="nil"/>
              <w:right w:val="nil"/>
            </w:tcBorders>
            <w:shd w:val="clear" w:color="auto" w:fill="auto"/>
            <w:noWrap/>
            <w:vAlign w:val="bottom"/>
            <w:hideMark/>
          </w:tcPr>
          <w:p w14:paraId="2D2FF95F" w14:textId="77777777" w:rsidR="0058002F" w:rsidRPr="0058002F" w:rsidRDefault="0058002F" w:rsidP="0058002F">
            <w:pPr>
              <w:spacing w:after="0" w:line="240" w:lineRule="auto"/>
              <w:rPr>
                <w:ins w:id="2364" w:author="Lane, Stefanie" w:date="2023-09-07T11:15:00Z"/>
                <w:rFonts w:ascii="Calibri" w:eastAsia="Times New Roman" w:hAnsi="Calibri" w:cs="Calibri"/>
                <w:b/>
                <w:bCs/>
                <w:color w:val="000000"/>
                <w:rPrChange w:id="2365" w:author="Lane, Stefanie" w:date="2023-09-07T11:15:00Z">
                  <w:rPr>
                    <w:ins w:id="2366" w:author="Lane, Stefanie" w:date="2023-09-07T11:15:00Z"/>
                  </w:rPr>
                </w:rPrChange>
              </w:rPr>
              <w:pPrChange w:id="2367" w:author="Lane, Stefanie" w:date="2023-09-07T11:15:00Z">
                <w:pPr/>
              </w:pPrChange>
            </w:pPr>
            <w:ins w:id="2368" w:author="Lane, Stefanie" w:date="2023-09-07T11:15:00Z">
              <w:r w:rsidRPr="0058002F">
                <w:rPr>
                  <w:rFonts w:ascii="Calibri" w:eastAsia="Times New Roman" w:hAnsi="Calibri" w:cs="Calibri"/>
                  <w:b/>
                  <w:bCs/>
                  <w:color w:val="000000"/>
                  <w:rPrChange w:id="2369" w:author="Lane, Stefanie" w:date="2023-09-07T11:15:00Z">
                    <w:rPr/>
                  </w:rPrChange>
                </w:rPr>
                <w:t>Fescue</w:t>
              </w:r>
            </w:ins>
          </w:p>
        </w:tc>
        <w:tc>
          <w:tcPr>
            <w:tcW w:w="960" w:type="dxa"/>
            <w:tcBorders>
              <w:top w:val="nil"/>
              <w:left w:val="nil"/>
              <w:bottom w:val="nil"/>
              <w:right w:val="nil"/>
            </w:tcBorders>
            <w:shd w:val="clear" w:color="auto" w:fill="auto"/>
            <w:noWrap/>
            <w:vAlign w:val="bottom"/>
            <w:hideMark/>
          </w:tcPr>
          <w:p w14:paraId="247E81E9" w14:textId="77777777" w:rsidR="0058002F" w:rsidRPr="0058002F" w:rsidRDefault="0058002F" w:rsidP="0058002F">
            <w:pPr>
              <w:spacing w:after="0" w:line="240" w:lineRule="auto"/>
              <w:rPr>
                <w:ins w:id="2370" w:author="Lane, Stefanie" w:date="2023-09-07T11:15:00Z"/>
                <w:rFonts w:ascii="Calibri" w:eastAsia="Times New Roman" w:hAnsi="Calibri" w:cs="Calibri"/>
                <w:b/>
                <w:bCs/>
                <w:color w:val="000000"/>
                <w:rPrChange w:id="2371" w:author="Lane, Stefanie" w:date="2023-09-07T11:15:00Z">
                  <w:rPr>
                    <w:ins w:id="2372" w:author="Lane, Stefanie" w:date="2023-09-07T11:15:00Z"/>
                  </w:rPr>
                </w:rPrChange>
              </w:rPr>
              <w:pPrChange w:id="2373" w:author="Lane, Stefanie" w:date="2023-09-07T11:15:00Z">
                <w:pPr/>
              </w:pPrChange>
            </w:pPr>
          </w:p>
        </w:tc>
        <w:tc>
          <w:tcPr>
            <w:tcW w:w="960" w:type="dxa"/>
            <w:tcBorders>
              <w:top w:val="nil"/>
              <w:left w:val="nil"/>
              <w:bottom w:val="nil"/>
              <w:right w:val="nil"/>
            </w:tcBorders>
            <w:shd w:val="clear" w:color="auto" w:fill="auto"/>
            <w:noWrap/>
            <w:vAlign w:val="bottom"/>
            <w:hideMark/>
          </w:tcPr>
          <w:p w14:paraId="244A9DAA" w14:textId="77777777" w:rsidR="0058002F" w:rsidRPr="0058002F" w:rsidRDefault="0058002F" w:rsidP="0058002F">
            <w:pPr>
              <w:spacing w:after="0" w:line="240" w:lineRule="auto"/>
              <w:jc w:val="center"/>
              <w:rPr>
                <w:ins w:id="2374" w:author="Lane, Stefanie" w:date="2023-09-07T11:15:00Z"/>
                <w:rFonts w:ascii="Times New Roman" w:eastAsia="Times New Roman" w:hAnsi="Times New Roman" w:cs="Times New Roman"/>
                <w:rPrChange w:id="2375" w:author="Lane, Stefanie" w:date="2023-09-07T11:15:00Z">
                  <w:rPr>
                    <w:ins w:id="2376" w:author="Lane, Stefanie" w:date="2023-09-07T11:15:00Z"/>
                  </w:rPr>
                </w:rPrChange>
              </w:rPr>
              <w:pPrChange w:id="2377" w:author="Lane, Stefanie" w:date="2023-09-07T11:15:00Z">
                <w:pPr>
                  <w:jc w:val="center"/>
                </w:pPr>
              </w:pPrChange>
            </w:pPr>
          </w:p>
        </w:tc>
        <w:tc>
          <w:tcPr>
            <w:tcW w:w="300" w:type="dxa"/>
            <w:tcBorders>
              <w:top w:val="nil"/>
              <w:left w:val="nil"/>
              <w:bottom w:val="nil"/>
              <w:right w:val="nil"/>
            </w:tcBorders>
            <w:shd w:val="clear" w:color="auto" w:fill="auto"/>
            <w:noWrap/>
            <w:vAlign w:val="bottom"/>
            <w:hideMark/>
          </w:tcPr>
          <w:p w14:paraId="5D8F4A50" w14:textId="77777777" w:rsidR="0058002F" w:rsidRPr="0058002F" w:rsidRDefault="0058002F" w:rsidP="0058002F">
            <w:pPr>
              <w:spacing w:after="0" w:line="240" w:lineRule="auto"/>
              <w:jc w:val="center"/>
              <w:rPr>
                <w:ins w:id="2378" w:author="Lane, Stefanie" w:date="2023-09-07T11:15:00Z"/>
                <w:rFonts w:ascii="Times New Roman" w:eastAsia="Times New Roman" w:hAnsi="Times New Roman" w:cs="Times New Roman"/>
                <w:rPrChange w:id="2379" w:author="Lane, Stefanie" w:date="2023-09-07T11:15:00Z">
                  <w:rPr>
                    <w:ins w:id="2380" w:author="Lane, Stefanie" w:date="2023-09-07T11:15:00Z"/>
                  </w:rPr>
                </w:rPrChange>
              </w:rPr>
              <w:pPrChange w:id="2381"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5D22CACF" w14:textId="77777777" w:rsidR="0058002F" w:rsidRPr="0058002F" w:rsidRDefault="0058002F" w:rsidP="0058002F">
            <w:pPr>
              <w:spacing w:after="0" w:line="240" w:lineRule="auto"/>
              <w:jc w:val="center"/>
              <w:rPr>
                <w:ins w:id="2382" w:author="Lane, Stefanie" w:date="2023-09-07T11:15:00Z"/>
                <w:rFonts w:ascii="Times New Roman" w:eastAsia="Times New Roman" w:hAnsi="Times New Roman" w:cs="Times New Roman"/>
                <w:rPrChange w:id="2383" w:author="Lane, Stefanie" w:date="2023-09-07T11:15:00Z">
                  <w:rPr>
                    <w:ins w:id="2384" w:author="Lane, Stefanie" w:date="2023-09-07T11:15:00Z"/>
                  </w:rPr>
                </w:rPrChange>
              </w:rPr>
              <w:pPrChange w:id="2385"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1ACB48AF" w14:textId="77777777" w:rsidR="0058002F" w:rsidRPr="0058002F" w:rsidRDefault="0058002F" w:rsidP="0058002F">
            <w:pPr>
              <w:spacing w:after="0" w:line="240" w:lineRule="auto"/>
              <w:jc w:val="center"/>
              <w:rPr>
                <w:ins w:id="2386" w:author="Lane, Stefanie" w:date="2023-09-07T11:15:00Z"/>
                <w:rFonts w:ascii="Times New Roman" w:eastAsia="Times New Roman" w:hAnsi="Times New Roman" w:cs="Times New Roman"/>
                <w:rPrChange w:id="2387" w:author="Lane, Stefanie" w:date="2023-09-07T11:15:00Z">
                  <w:rPr>
                    <w:ins w:id="2388" w:author="Lane, Stefanie" w:date="2023-09-07T11:15:00Z"/>
                  </w:rPr>
                </w:rPrChange>
              </w:rPr>
              <w:pPrChange w:id="2389"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03B0211E" w14:textId="77777777" w:rsidR="0058002F" w:rsidRPr="0058002F" w:rsidRDefault="0058002F" w:rsidP="0058002F">
            <w:pPr>
              <w:spacing w:after="0" w:line="240" w:lineRule="auto"/>
              <w:jc w:val="center"/>
              <w:rPr>
                <w:ins w:id="2390" w:author="Lane, Stefanie" w:date="2023-09-07T11:15:00Z"/>
                <w:rFonts w:ascii="Times New Roman" w:eastAsia="Times New Roman" w:hAnsi="Times New Roman" w:cs="Times New Roman"/>
                <w:rPrChange w:id="2391" w:author="Lane, Stefanie" w:date="2023-09-07T11:15:00Z">
                  <w:rPr>
                    <w:ins w:id="2392" w:author="Lane, Stefanie" w:date="2023-09-07T11:15:00Z"/>
                  </w:rPr>
                </w:rPrChange>
              </w:rPr>
              <w:pPrChange w:id="2393" w:author="Lane, Stefanie" w:date="2023-09-07T11:15:00Z">
                <w:pPr>
                  <w:jc w:val="center"/>
                </w:pPr>
              </w:pPrChange>
            </w:pPr>
          </w:p>
        </w:tc>
      </w:tr>
      <w:tr w:rsidR="0058002F" w:rsidRPr="0058002F" w14:paraId="3E724715" w14:textId="77777777" w:rsidTr="0058002F">
        <w:trPr>
          <w:divId w:val="1001275199"/>
          <w:trHeight w:val="290"/>
          <w:jc w:val="center"/>
          <w:ins w:id="2394"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0A9B457B" w14:textId="77777777" w:rsidR="0058002F" w:rsidRPr="0058002F" w:rsidRDefault="0058002F" w:rsidP="0058002F">
            <w:pPr>
              <w:spacing w:after="0" w:line="240" w:lineRule="auto"/>
              <w:jc w:val="right"/>
              <w:rPr>
                <w:ins w:id="2395" w:author="Lane, Stefanie" w:date="2023-09-07T11:15:00Z"/>
                <w:rFonts w:ascii="Calibri" w:eastAsia="Times New Roman" w:hAnsi="Calibri" w:cs="Calibri"/>
                <w:color w:val="000000"/>
                <w:rPrChange w:id="2396" w:author="Lane, Stefanie" w:date="2023-09-07T11:15:00Z">
                  <w:rPr>
                    <w:ins w:id="2397" w:author="Lane, Stefanie" w:date="2023-09-07T11:15:00Z"/>
                  </w:rPr>
                </w:rPrChange>
              </w:rPr>
              <w:pPrChange w:id="2398" w:author="Lane, Stefanie" w:date="2023-09-07T11:15:00Z">
                <w:pPr>
                  <w:jc w:val="right"/>
                </w:pPr>
              </w:pPrChange>
            </w:pPr>
            <w:ins w:id="2399" w:author="Lane, Stefanie" w:date="2023-09-07T11:15:00Z">
              <w:r w:rsidRPr="0058002F">
                <w:rPr>
                  <w:rFonts w:ascii="Calibri" w:eastAsia="Times New Roman" w:hAnsi="Calibri" w:cs="Calibri"/>
                  <w:color w:val="000000"/>
                  <w:rPrChange w:id="2400" w:author="Lane, Stefanie" w:date="2023-09-07T11:15: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01C53D81" w14:textId="77777777" w:rsidR="0058002F" w:rsidRPr="0058002F" w:rsidRDefault="0058002F" w:rsidP="0058002F">
            <w:pPr>
              <w:spacing w:after="0" w:line="240" w:lineRule="auto"/>
              <w:jc w:val="center"/>
              <w:rPr>
                <w:ins w:id="2401" w:author="Lane, Stefanie" w:date="2023-09-07T11:15:00Z"/>
                <w:rFonts w:ascii="Calibri" w:eastAsia="Times New Roman" w:hAnsi="Calibri" w:cs="Calibri"/>
                <w:color w:val="000000"/>
                <w:rPrChange w:id="2402" w:author="Lane, Stefanie" w:date="2023-09-07T11:15:00Z">
                  <w:rPr>
                    <w:ins w:id="2403" w:author="Lane, Stefanie" w:date="2023-09-07T11:15:00Z"/>
                  </w:rPr>
                </w:rPrChange>
              </w:rPr>
              <w:pPrChange w:id="2404" w:author="Lane, Stefanie" w:date="2023-09-07T11:15:00Z">
                <w:pPr>
                  <w:jc w:val="center"/>
                </w:pPr>
              </w:pPrChange>
            </w:pPr>
            <w:ins w:id="2405" w:author="Lane, Stefanie" w:date="2023-09-07T11:15:00Z">
              <w:r w:rsidRPr="0058002F">
                <w:rPr>
                  <w:rFonts w:ascii="Calibri" w:eastAsia="Times New Roman" w:hAnsi="Calibri" w:cs="Calibri"/>
                  <w:color w:val="000000"/>
                  <w:rPrChange w:id="2406" w:author="Lane, Stefanie" w:date="2023-09-07T11:15: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6D52BB9" w14:textId="77777777" w:rsidR="0058002F" w:rsidRPr="0058002F" w:rsidRDefault="0058002F" w:rsidP="0058002F">
            <w:pPr>
              <w:spacing w:after="0" w:line="240" w:lineRule="auto"/>
              <w:jc w:val="center"/>
              <w:rPr>
                <w:ins w:id="2407" w:author="Lane, Stefanie" w:date="2023-09-07T11:15:00Z"/>
                <w:rFonts w:ascii="Calibri" w:eastAsia="Times New Roman" w:hAnsi="Calibri" w:cs="Calibri"/>
                <w:color w:val="000000"/>
                <w:rPrChange w:id="2408" w:author="Lane, Stefanie" w:date="2023-09-07T11:15:00Z">
                  <w:rPr>
                    <w:ins w:id="2409" w:author="Lane, Stefanie" w:date="2023-09-07T11:15:00Z"/>
                  </w:rPr>
                </w:rPrChange>
              </w:rPr>
              <w:pPrChange w:id="2410" w:author="Lane, Stefanie" w:date="2023-09-07T11:15:00Z">
                <w:pPr>
                  <w:jc w:val="center"/>
                </w:pPr>
              </w:pPrChange>
            </w:pPr>
            <w:ins w:id="2411" w:author="Lane, Stefanie" w:date="2023-09-07T11:15:00Z">
              <w:r w:rsidRPr="0058002F">
                <w:rPr>
                  <w:rFonts w:ascii="Calibri" w:eastAsia="Times New Roman" w:hAnsi="Calibri" w:cs="Calibri"/>
                  <w:color w:val="000000"/>
                  <w:rPrChange w:id="2412" w:author="Lane, Stefanie" w:date="2023-09-07T11:15:00Z">
                    <w:rPr/>
                  </w:rPrChange>
                </w:rPr>
                <w:t>43</w:t>
              </w:r>
            </w:ins>
          </w:p>
        </w:tc>
        <w:tc>
          <w:tcPr>
            <w:tcW w:w="300" w:type="dxa"/>
            <w:tcBorders>
              <w:top w:val="nil"/>
              <w:left w:val="nil"/>
              <w:bottom w:val="nil"/>
              <w:right w:val="nil"/>
            </w:tcBorders>
            <w:shd w:val="clear" w:color="auto" w:fill="auto"/>
            <w:noWrap/>
            <w:vAlign w:val="bottom"/>
            <w:hideMark/>
          </w:tcPr>
          <w:p w14:paraId="3AFB11FB" w14:textId="77777777" w:rsidR="0058002F" w:rsidRPr="0058002F" w:rsidRDefault="0058002F" w:rsidP="0058002F">
            <w:pPr>
              <w:spacing w:after="0" w:line="240" w:lineRule="auto"/>
              <w:jc w:val="center"/>
              <w:rPr>
                <w:ins w:id="2413" w:author="Lane, Stefanie" w:date="2023-09-07T11:15:00Z"/>
                <w:rFonts w:ascii="Calibri" w:eastAsia="Times New Roman" w:hAnsi="Calibri" w:cs="Calibri"/>
                <w:color w:val="000000"/>
                <w:rPrChange w:id="2414" w:author="Lane, Stefanie" w:date="2023-09-07T11:15:00Z">
                  <w:rPr>
                    <w:ins w:id="2415" w:author="Lane, Stefanie" w:date="2023-09-07T11:15:00Z"/>
                  </w:rPr>
                </w:rPrChange>
              </w:rPr>
              <w:pPrChange w:id="2416" w:author="Lane, Stefanie" w:date="2023-09-07T11:15: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4CED9660" w14:textId="77777777" w:rsidR="0058002F" w:rsidRPr="0058002F" w:rsidRDefault="0058002F" w:rsidP="0058002F">
            <w:pPr>
              <w:spacing w:after="0" w:line="240" w:lineRule="auto"/>
              <w:jc w:val="center"/>
              <w:rPr>
                <w:ins w:id="2417" w:author="Lane, Stefanie" w:date="2023-09-07T11:15:00Z"/>
                <w:rFonts w:ascii="Calibri" w:eastAsia="Times New Roman" w:hAnsi="Calibri" w:cs="Calibri"/>
                <w:color w:val="000000"/>
                <w:rPrChange w:id="2418" w:author="Lane, Stefanie" w:date="2023-09-07T11:15:00Z">
                  <w:rPr>
                    <w:ins w:id="2419" w:author="Lane, Stefanie" w:date="2023-09-07T11:15:00Z"/>
                  </w:rPr>
                </w:rPrChange>
              </w:rPr>
              <w:pPrChange w:id="2420" w:author="Lane, Stefanie" w:date="2023-09-07T11:15:00Z">
                <w:pPr>
                  <w:jc w:val="center"/>
                </w:pPr>
              </w:pPrChange>
            </w:pPr>
            <w:ins w:id="2421" w:author="Lane, Stefanie" w:date="2023-09-07T11:15:00Z">
              <w:r w:rsidRPr="0058002F">
                <w:rPr>
                  <w:rFonts w:ascii="Calibri" w:eastAsia="Times New Roman" w:hAnsi="Calibri" w:cs="Calibri"/>
                  <w:color w:val="000000"/>
                  <w:rPrChange w:id="2422" w:author="Lane, Stefanie" w:date="2023-09-07T11:15: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51AEC760" w14:textId="77777777" w:rsidR="0058002F" w:rsidRPr="0058002F" w:rsidRDefault="0058002F" w:rsidP="0058002F">
            <w:pPr>
              <w:spacing w:after="0" w:line="240" w:lineRule="auto"/>
              <w:jc w:val="center"/>
              <w:rPr>
                <w:ins w:id="2423" w:author="Lane, Stefanie" w:date="2023-09-07T11:15:00Z"/>
                <w:rFonts w:ascii="Calibri" w:eastAsia="Times New Roman" w:hAnsi="Calibri" w:cs="Calibri"/>
                <w:color w:val="000000"/>
                <w:rPrChange w:id="2424" w:author="Lane, Stefanie" w:date="2023-09-07T11:15:00Z">
                  <w:rPr>
                    <w:ins w:id="2425" w:author="Lane, Stefanie" w:date="2023-09-07T11:15:00Z"/>
                  </w:rPr>
                </w:rPrChange>
              </w:rPr>
              <w:pPrChange w:id="2426" w:author="Lane, Stefanie" w:date="2023-09-07T11:15:00Z">
                <w:pPr>
                  <w:jc w:val="center"/>
                </w:pPr>
              </w:pPrChange>
            </w:pPr>
            <w:ins w:id="2427" w:author="Lane, Stefanie" w:date="2023-09-07T11:15:00Z">
              <w:r w:rsidRPr="0058002F">
                <w:rPr>
                  <w:rFonts w:ascii="Calibri" w:eastAsia="Times New Roman" w:hAnsi="Calibri" w:cs="Calibri"/>
                  <w:color w:val="000000"/>
                  <w:rPrChange w:id="2428" w:author="Lane, Stefanie" w:date="2023-09-07T11:15: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39239A4C" w14:textId="77777777" w:rsidR="0058002F" w:rsidRPr="0058002F" w:rsidRDefault="0058002F" w:rsidP="0058002F">
            <w:pPr>
              <w:spacing w:after="0" w:line="240" w:lineRule="auto"/>
              <w:jc w:val="center"/>
              <w:rPr>
                <w:ins w:id="2429" w:author="Lane, Stefanie" w:date="2023-09-07T11:15:00Z"/>
                <w:rFonts w:ascii="Calibri" w:eastAsia="Times New Roman" w:hAnsi="Calibri" w:cs="Calibri"/>
                <w:color w:val="000000"/>
                <w:rPrChange w:id="2430" w:author="Lane, Stefanie" w:date="2023-09-07T11:15:00Z">
                  <w:rPr>
                    <w:ins w:id="2431" w:author="Lane, Stefanie" w:date="2023-09-07T11:15:00Z"/>
                  </w:rPr>
                </w:rPrChange>
              </w:rPr>
              <w:pPrChange w:id="2432" w:author="Lane, Stefanie" w:date="2023-09-07T11:15:00Z">
                <w:pPr>
                  <w:jc w:val="center"/>
                </w:pPr>
              </w:pPrChange>
            </w:pPr>
            <w:ins w:id="2433" w:author="Lane, Stefanie" w:date="2023-09-07T11:15:00Z">
              <w:r w:rsidRPr="0058002F">
                <w:rPr>
                  <w:rFonts w:ascii="Calibri" w:eastAsia="Times New Roman" w:hAnsi="Calibri" w:cs="Calibri"/>
                  <w:color w:val="000000"/>
                  <w:rPrChange w:id="2434" w:author="Lane, Stefanie" w:date="2023-09-07T11:15:00Z">
                    <w:rPr/>
                  </w:rPrChange>
                </w:rPr>
                <w:t>3.3</w:t>
              </w:r>
            </w:ins>
          </w:p>
        </w:tc>
      </w:tr>
      <w:tr w:rsidR="0058002F" w:rsidRPr="0058002F" w14:paraId="38234A59" w14:textId="77777777" w:rsidTr="0058002F">
        <w:trPr>
          <w:divId w:val="1001275199"/>
          <w:trHeight w:val="290"/>
          <w:jc w:val="center"/>
          <w:ins w:id="2435" w:author="Lane, Stefanie" w:date="2023-09-07T11:15:00Z"/>
        </w:trPr>
        <w:tc>
          <w:tcPr>
            <w:tcW w:w="1180" w:type="dxa"/>
            <w:tcBorders>
              <w:top w:val="nil"/>
              <w:left w:val="nil"/>
              <w:bottom w:val="nil"/>
              <w:right w:val="nil"/>
            </w:tcBorders>
            <w:shd w:val="clear" w:color="auto" w:fill="auto"/>
            <w:noWrap/>
            <w:vAlign w:val="bottom"/>
            <w:hideMark/>
          </w:tcPr>
          <w:p w14:paraId="16ABCB72" w14:textId="77777777" w:rsidR="0058002F" w:rsidRPr="0058002F" w:rsidRDefault="0058002F" w:rsidP="0058002F">
            <w:pPr>
              <w:spacing w:after="0" w:line="240" w:lineRule="auto"/>
              <w:jc w:val="right"/>
              <w:rPr>
                <w:ins w:id="2436" w:author="Lane, Stefanie" w:date="2023-09-07T11:15:00Z"/>
                <w:rFonts w:ascii="Calibri" w:eastAsia="Times New Roman" w:hAnsi="Calibri" w:cs="Calibri"/>
                <w:color w:val="000000"/>
                <w:rPrChange w:id="2437" w:author="Lane, Stefanie" w:date="2023-09-07T11:15:00Z">
                  <w:rPr>
                    <w:ins w:id="2438" w:author="Lane, Stefanie" w:date="2023-09-07T11:15:00Z"/>
                  </w:rPr>
                </w:rPrChange>
              </w:rPr>
              <w:pPrChange w:id="2439" w:author="Lane, Stefanie" w:date="2023-09-07T11:15:00Z">
                <w:pPr>
                  <w:jc w:val="right"/>
                </w:pPr>
              </w:pPrChange>
            </w:pPr>
            <w:ins w:id="2440" w:author="Lane, Stefanie" w:date="2023-09-07T11:15:00Z">
              <w:r w:rsidRPr="0058002F">
                <w:rPr>
                  <w:rFonts w:ascii="Calibri" w:eastAsia="Times New Roman" w:hAnsi="Calibri" w:cs="Calibri"/>
                  <w:color w:val="000000"/>
                  <w:rPrChange w:id="2441" w:author="Lane, Stefanie" w:date="2023-09-07T11:15:00Z">
                    <w:rPr/>
                  </w:rPrChange>
                </w:rPr>
                <w:t>1999</w:t>
              </w:r>
            </w:ins>
          </w:p>
        </w:tc>
        <w:tc>
          <w:tcPr>
            <w:tcW w:w="960" w:type="dxa"/>
            <w:tcBorders>
              <w:top w:val="nil"/>
              <w:left w:val="nil"/>
              <w:bottom w:val="single" w:sz="4" w:space="0" w:color="auto"/>
              <w:right w:val="nil"/>
            </w:tcBorders>
            <w:shd w:val="clear" w:color="auto" w:fill="auto"/>
            <w:noWrap/>
            <w:vAlign w:val="bottom"/>
            <w:hideMark/>
          </w:tcPr>
          <w:p w14:paraId="57A88C76" w14:textId="77777777" w:rsidR="0058002F" w:rsidRPr="0058002F" w:rsidRDefault="0058002F" w:rsidP="0058002F">
            <w:pPr>
              <w:spacing w:after="0" w:line="240" w:lineRule="auto"/>
              <w:jc w:val="center"/>
              <w:rPr>
                <w:ins w:id="2442" w:author="Lane, Stefanie" w:date="2023-09-07T11:15:00Z"/>
                <w:rFonts w:ascii="Calibri" w:eastAsia="Times New Roman" w:hAnsi="Calibri" w:cs="Calibri"/>
                <w:color w:val="000000"/>
                <w:rPrChange w:id="2443" w:author="Lane, Stefanie" w:date="2023-09-07T11:15:00Z">
                  <w:rPr>
                    <w:ins w:id="2444" w:author="Lane, Stefanie" w:date="2023-09-07T11:15:00Z"/>
                  </w:rPr>
                </w:rPrChange>
              </w:rPr>
              <w:pPrChange w:id="2445" w:author="Lane, Stefanie" w:date="2023-09-07T11:15:00Z">
                <w:pPr>
                  <w:jc w:val="center"/>
                </w:pPr>
              </w:pPrChange>
            </w:pPr>
            <w:ins w:id="2446" w:author="Lane, Stefanie" w:date="2023-09-07T11:15:00Z">
              <w:r w:rsidRPr="0058002F">
                <w:rPr>
                  <w:rFonts w:ascii="Calibri" w:eastAsia="Times New Roman" w:hAnsi="Calibri" w:cs="Calibri"/>
                  <w:color w:val="000000"/>
                  <w:rPrChange w:id="2447" w:author="Lane, Stefanie" w:date="2023-09-07T11:15:00Z">
                    <w:rPr/>
                  </w:rPrChange>
                </w:rPr>
                <w:t>18</w:t>
              </w:r>
            </w:ins>
          </w:p>
        </w:tc>
        <w:tc>
          <w:tcPr>
            <w:tcW w:w="960" w:type="dxa"/>
            <w:tcBorders>
              <w:top w:val="nil"/>
              <w:left w:val="nil"/>
              <w:bottom w:val="nil"/>
              <w:right w:val="nil"/>
            </w:tcBorders>
            <w:shd w:val="clear" w:color="auto" w:fill="auto"/>
            <w:noWrap/>
            <w:vAlign w:val="bottom"/>
            <w:hideMark/>
          </w:tcPr>
          <w:p w14:paraId="78215F9C" w14:textId="77777777" w:rsidR="0058002F" w:rsidRPr="0058002F" w:rsidRDefault="0058002F" w:rsidP="0058002F">
            <w:pPr>
              <w:spacing w:after="0" w:line="240" w:lineRule="auto"/>
              <w:jc w:val="center"/>
              <w:rPr>
                <w:ins w:id="2448" w:author="Lane, Stefanie" w:date="2023-09-07T11:15:00Z"/>
                <w:rFonts w:ascii="Calibri" w:eastAsia="Times New Roman" w:hAnsi="Calibri" w:cs="Calibri"/>
                <w:color w:val="000000"/>
                <w:rPrChange w:id="2449" w:author="Lane, Stefanie" w:date="2023-09-07T11:15:00Z">
                  <w:rPr>
                    <w:ins w:id="2450" w:author="Lane, Stefanie" w:date="2023-09-07T11:15:00Z"/>
                  </w:rPr>
                </w:rPrChange>
              </w:rPr>
              <w:pPrChange w:id="2451" w:author="Lane, Stefanie" w:date="2023-09-07T11:15:00Z">
                <w:pPr>
                  <w:jc w:val="center"/>
                </w:pPr>
              </w:pPrChange>
            </w:pPr>
            <w:ins w:id="2452" w:author="Lane, Stefanie" w:date="2023-09-07T11:15:00Z">
              <w:r w:rsidRPr="0058002F">
                <w:rPr>
                  <w:rFonts w:ascii="Calibri" w:eastAsia="Times New Roman" w:hAnsi="Calibri" w:cs="Calibri"/>
                  <w:color w:val="000000"/>
                  <w:rPrChange w:id="2453" w:author="Lane, Stefanie" w:date="2023-09-07T11:15:00Z">
                    <w:rPr/>
                  </w:rPrChange>
                </w:rPr>
                <w:t>36</w:t>
              </w:r>
            </w:ins>
          </w:p>
        </w:tc>
        <w:tc>
          <w:tcPr>
            <w:tcW w:w="300" w:type="dxa"/>
            <w:tcBorders>
              <w:top w:val="nil"/>
              <w:left w:val="nil"/>
              <w:bottom w:val="nil"/>
              <w:right w:val="nil"/>
            </w:tcBorders>
            <w:shd w:val="clear" w:color="auto" w:fill="auto"/>
            <w:noWrap/>
            <w:vAlign w:val="bottom"/>
            <w:hideMark/>
          </w:tcPr>
          <w:p w14:paraId="335DCE39" w14:textId="77777777" w:rsidR="0058002F" w:rsidRPr="0058002F" w:rsidRDefault="0058002F" w:rsidP="0058002F">
            <w:pPr>
              <w:spacing w:after="0" w:line="240" w:lineRule="auto"/>
              <w:jc w:val="center"/>
              <w:rPr>
                <w:ins w:id="2454" w:author="Lane, Stefanie" w:date="2023-09-07T11:15:00Z"/>
                <w:rFonts w:ascii="Calibri" w:eastAsia="Times New Roman" w:hAnsi="Calibri" w:cs="Calibri"/>
                <w:color w:val="000000"/>
                <w:rPrChange w:id="2455" w:author="Lane, Stefanie" w:date="2023-09-07T11:15:00Z">
                  <w:rPr>
                    <w:ins w:id="2456" w:author="Lane, Stefanie" w:date="2023-09-07T11:15:00Z"/>
                  </w:rPr>
                </w:rPrChange>
              </w:rPr>
              <w:pPrChange w:id="2457" w:author="Lane, Stefanie" w:date="2023-09-07T11:15: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0BD1F93" w14:textId="77777777" w:rsidR="0058002F" w:rsidRPr="0058002F" w:rsidRDefault="0058002F" w:rsidP="0058002F">
            <w:pPr>
              <w:spacing w:after="0" w:line="240" w:lineRule="auto"/>
              <w:jc w:val="center"/>
              <w:rPr>
                <w:ins w:id="2458" w:author="Lane, Stefanie" w:date="2023-09-07T11:15:00Z"/>
                <w:rFonts w:ascii="Calibri" w:eastAsia="Times New Roman" w:hAnsi="Calibri" w:cs="Calibri"/>
                <w:color w:val="000000"/>
                <w:rPrChange w:id="2459" w:author="Lane, Stefanie" w:date="2023-09-07T11:15:00Z">
                  <w:rPr>
                    <w:ins w:id="2460" w:author="Lane, Stefanie" w:date="2023-09-07T11:15:00Z"/>
                  </w:rPr>
                </w:rPrChange>
              </w:rPr>
              <w:pPrChange w:id="2461" w:author="Lane, Stefanie" w:date="2023-09-07T11:15:00Z">
                <w:pPr>
                  <w:jc w:val="center"/>
                </w:pPr>
              </w:pPrChange>
            </w:pPr>
            <w:ins w:id="2462" w:author="Lane, Stefanie" w:date="2023-09-07T11:15:00Z">
              <w:r w:rsidRPr="0058002F">
                <w:rPr>
                  <w:rFonts w:ascii="Calibri" w:eastAsia="Times New Roman" w:hAnsi="Calibri" w:cs="Calibri"/>
                  <w:color w:val="000000"/>
                  <w:rPrChange w:id="2463" w:author="Lane, Stefanie" w:date="2023-09-07T11:15:00Z">
                    <w:rPr/>
                  </w:rPrChange>
                </w:rPr>
                <w:t>9.7</w:t>
              </w:r>
            </w:ins>
          </w:p>
        </w:tc>
        <w:tc>
          <w:tcPr>
            <w:tcW w:w="960" w:type="dxa"/>
            <w:tcBorders>
              <w:top w:val="nil"/>
              <w:left w:val="nil"/>
              <w:bottom w:val="single" w:sz="4" w:space="0" w:color="auto"/>
              <w:right w:val="nil"/>
            </w:tcBorders>
            <w:shd w:val="clear" w:color="auto" w:fill="auto"/>
            <w:noWrap/>
            <w:vAlign w:val="bottom"/>
            <w:hideMark/>
          </w:tcPr>
          <w:p w14:paraId="62710D16" w14:textId="77777777" w:rsidR="0058002F" w:rsidRPr="0058002F" w:rsidRDefault="0058002F" w:rsidP="0058002F">
            <w:pPr>
              <w:spacing w:after="0" w:line="240" w:lineRule="auto"/>
              <w:jc w:val="center"/>
              <w:rPr>
                <w:ins w:id="2464" w:author="Lane, Stefanie" w:date="2023-09-07T11:15:00Z"/>
                <w:rFonts w:ascii="Calibri" w:eastAsia="Times New Roman" w:hAnsi="Calibri" w:cs="Calibri"/>
                <w:color w:val="000000"/>
                <w:rPrChange w:id="2465" w:author="Lane, Stefanie" w:date="2023-09-07T11:15:00Z">
                  <w:rPr>
                    <w:ins w:id="2466" w:author="Lane, Stefanie" w:date="2023-09-07T11:15:00Z"/>
                  </w:rPr>
                </w:rPrChange>
              </w:rPr>
              <w:pPrChange w:id="2467" w:author="Lane, Stefanie" w:date="2023-09-07T11:15:00Z">
                <w:pPr>
                  <w:jc w:val="center"/>
                </w:pPr>
              </w:pPrChange>
            </w:pPr>
            <w:ins w:id="2468" w:author="Lane, Stefanie" w:date="2023-09-07T11:15:00Z">
              <w:r w:rsidRPr="0058002F">
                <w:rPr>
                  <w:rFonts w:ascii="Calibri" w:eastAsia="Times New Roman" w:hAnsi="Calibri" w:cs="Calibri"/>
                  <w:color w:val="000000"/>
                  <w:rPrChange w:id="2469" w:author="Lane, Stefanie" w:date="2023-09-07T11:15:00Z">
                    <w:rPr/>
                  </w:rPrChange>
                </w:rPr>
                <w:t>3.9</w:t>
              </w:r>
            </w:ins>
          </w:p>
        </w:tc>
        <w:tc>
          <w:tcPr>
            <w:tcW w:w="960" w:type="dxa"/>
            <w:tcBorders>
              <w:top w:val="nil"/>
              <w:left w:val="nil"/>
              <w:bottom w:val="single" w:sz="4" w:space="0" w:color="auto"/>
              <w:right w:val="nil"/>
            </w:tcBorders>
            <w:shd w:val="clear" w:color="auto" w:fill="auto"/>
            <w:noWrap/>
            <w:vAlign w:val="bottom"/>
            <w:hideMark/>
          </w:tcPr>
          <w:p w14:paraId="260FF829" w14:textId="77777777" w:rsidR="0058002F" w:rsidRPr="0058002F" w:rsidRDefault="0058002F" w:rsidP="0058002F">
            <w:pPr>
              <w:spacing w:after="0" w:line="240" w:lineRule="auto"/>
              <w:jc w:val="center"/>
              <w:rPr>
                <w:ins w:id="2470" w:author="Lane, Stefanie" w:date="2023-09-07T11:15:00Z"/>
                <w:rFonts w:ascii="Calibri" w:eastAsia="Times New Roman" w:hAnsi="Calibri" w:cs="Calibri"/>
                <w:color w:val="000000"/>
                <w:rPrChange w:id="2471" w:author="Lane, Stefanie" w:date="2023-09-07T11:15:00Z">
                  <w:rPr>
                    <w:ins w:id="2472" w:author="Lane, Stefanie" w:date="2023-09-07T11:15:00Z"/>
                  </w:rPr>
                </w:rPrChange>
              </w:rPr>
              <w:pPrChange w:id="2473" w:author="Lane, Stefanie" w:date="2023-09-07T11:15:00Z">
                <w:pPr>
                  <w:jc w:val="center"/>
                </w:pPr>
              </w:pPrChange>
            </w:pPr>
            <w:ins w:id="2474" w:author="Lane, Stefanie" w:date="2023-09-07T11:15:00Z">
              <w:r w:rsidRPr="0058002F">
                <w:rPr>
                  <w:rFonts w:ascii="Calibri" w:eastAsia="Times New Roman" w:hAnsi="Calibri" w:cs="Calibri"/>
                  <w:color w:val="000000"/>
                  <w:rPrChange w:id="2475" w:author="Lane, Stefanie" w:date="2023-09-07T11:15:00Z">
                    <w:rPr/>
                  </w:rPrChange>
                </w:rPr>
                <w:t>3.8</w:t>
              </w:r>
            </w:ins>
          </w:p>
        </w:tc>
      </w:tr>
      <w:tr w:rsidR="0058002F" w:rsidRPr="0058002F" w14:paraId="3FB4F08D" w14:textId="77777777" w:rsidTr="0058002F">
        <w:trPr>
          <w:divId w:val="1001275199"/>
          <w:trHeight w:val="290"/>
          <w:jc w:val="center"/>
          <w:ins w:id="2476"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72B09227" w14:textId="77777777" w:rsidR="0058002F" w:rsidRPr="0058002F" w:rsidRDefault="0058002F" w:rsidP="0058002F">
            <w:pPr>
              <w:spacing w:after="0" w:line="240" w:lineRule="auto"/>
              <w:jc w:val="right"/>
              <w:rPr>
                <w:ins w:id="2477" w:author="Lane, Stefanie" w:date="2023-09-07T11:15:00Z"/>
                <w:rFonts w:ascii="Calibri" w:eastAsia="Times New Roman" w:hAnsi="Calibri" w:cs="Calibri"/>
                <w:color w:val="000000"/>
                <w:rPrChange w:id="2478" w:author="Lane, Stefanie" w:date="2023-09-07T11:15:00Z">
                  <w:rPr>
                    <w:ins w:id="2479" w:author="Lane, Stefanie" w:date="2023-09-07T11:15:00Z"/>
                  </w:rPr>
                </w:rPrChange>
              </w:rPr>
              <w:pPrChange w:id="2480" w:author="Lane, Stefanie" w:date="2023-09-07T11:15:00Z">
                <w:pPr>
                  <w:jc w:val="right"/>
                </w:pPr>
              </w:pPrChange>
            </w:pPr>
            <w:ins w:id="2481" w:author="Lane, Stefanie" w:date="2023-09-07T11:15:00Z">
              <w:r w:rsidRPr="0058002F">
                <w:rPr>
                  <w:rFonts w:ascii="Calibri" w:eastAsia="Times New Roman" w:hAnsi="Calibri" w:cs="Calibri"/>
                  <w:color w:val="000000"/>
                  <w:rPrChange w:id="2482" w:author="Lane, Stefanie" w:date="2023-09-07T11:15:00Z">
                    <w:rPr/>
                  </w:rPrChange>
                </w:rPr>
                <w:t>2019</w:t>
              </w:r>
            </w:ins>
          </w:p>
        </w:tc>
        <w:tc>
          <w:tcPr>
            <w:tcW w:w="960" w:type="dxa"/>
            <w:tcBorders>
              <w:top w:val="nil"/>
              <w:left w:val="nil"/>
              <w:bottom w:val="single" w:sz="4" w:space="0" w:color="auto"/>
              <w:right w:val="nil"/>
            </w:tcBorders>
            <w:shd w:val="clear" w:color="auto" w:fill="auto"/>
            <w:noWrap/>
            <w:vAlign w:val="bottom"/>
            <w:hideMark/>
          </w:tcPr>
          <w:p w14:paraId="7AE3E24B" w14:textId="77777777" w:rsidR="0058002F" w:rsidRPr="0058002F" w:rsidRDefault="0058002F" w:rsidP="0058002F">
            <w:pPr>
              <w:spacing w:after="0" w:line="240" w:lineRule="auto"/>
              <w:jc w:val="center"/>
              <w:rPr>
                <w:ins w:id="2483" w:author="Lane, Stefanie" w:date="2023-09-07T11:15:00Z"/>
                <w:rFonts w:ascii="Calibri" w:eastAsia="Times New Roman" w:hAnsi="Calibri" w:cs="Calibri"/>
                <w:color w:val="000000"/>
                <w:rPrChange w:id="2484" w:author="Lane, Stefanie" w:date="2023-09-07T11:15:00Z">
                  <w:rPr>
                    <w:ins w:id="2485" w:author="Lane, Stefanie" w:date="2023-09-07T11:15:00Z"/>
                  </w:rPr>
                </w:rPrChange>
              </w:rPr>
              <w:pPrChange w:id="2486" w:author="Lane, Stefanie" w:date="2023-09-07T11:15:00Z">
                <w:pPr>
                  <w:jc w:val="center"/>
                </w:pPr>
              </w:pPrChange>
            </w:pPr>
            <w:ins w:id="2487" w:author="Lane, Stefanie" w:date="2023-09-07T11:15:00Z">
              <w:r w:rsidRPr="0058002F">
                <w:rPr>
                  <w:rFonts w:ascii="Calibri" w:eastAsia="Times New Roman" w:hAnsi="Calibri" w:cs="Calibri"/>
                  <w:color w:val="000000"/>
                  <w:rPrChange w:id="2488" w:author="Lane, Stefanie" w:date="2023-09-07T11:15: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136D4877" w14:textId="77777777" w:rsidR="0058002F" w:rsidRPr="0058002F" w:rsidRDefault="0058002F" w:rsidP="0058002F">
            <w:pPr>
              <w:spacing w:after="0" w:line="240" w:lineRule="auto"/>
              <w:jc w:val="center"/>
              <w:rPr>
                <w:ins w:id="2489" w:author="Lane, Stefanie" w:date="2023-09-07T11:15:00Z"/>
                <w:rFonts w:ascii="Calibri" w:eastAsia="Times New Roman" w:hAnsi="Calibri" w:cs="Calibri"/>
                <w:color w:val="000000"/>
                <w:rPrChange w:id="2490" w:author="Lane, Stefanie" w:date="2023-09-07T11:15:00Z">
                  <w:rPr>
                    <w:ins w:id="2491" w:author="Lane, Stefanie" w:date="2023-09-07T11:15:00Z"/>
                  </w:rPr>
                </w:rPrChange>
              </w:rPr>
              <w:pPrChange w:id="2492" w:author="Lane, Stefanie" w:date="2023-09-07T11:15:00Z">
                <w:pPr>
                  <w:jc w:val="center"/>
                </w:pPr>
              </w:pPrChange>
            </w:pPr>
            <w:ins w:id="2493" w:author="Lane, Stefanie" w:date="2023-09-07T11:15:00Z">
              <w:r w:rsidRPr="0058002F">
                <w:rPr>
                  <w:rFonts w:ascii="Calibri" w:eastAsia="Times New Roman" w:hAnsi="Calibri" w:cs="Calibri"/>
                  <w:color w:val="000000"/>
                  <w:rPrChange w:id="2494" w:author="Lane, Stefanie" w:date="2023-09-07T11:15:00Z">
                    <w:rPr/>
                  </w:rPrChange>
                </w:rPr>
                <w:t>27</w:t>
              </w:r>
            </w:ins>
          </w:p>
        </w:tc>
        <w:tc>
          <w:tcPr>
            <w:tcW w:w="300" w:type="dxa"/>
            <w:tcBorders>
              <w:top w:val="nil"/>
              <w:left w:val="nil"/>
              <w:bottom w:val="nil"/>
              <w:right w:val="nil"/>
            </w:tcBorders>
            <w:shd w:val="clear" w:color="auto" w:fill="auto"/>
            <w:noWrap/>
            <w:vAlign w:val="bottom"/>
            <w:hideMark/>
          </w:tcPr>
          <w:p w14:paraId="6281C263" w14:textId="77777777" w:rsidR="0058002F" w:rsidRPr="0058002F" w:rsidRDefault="0058002F" w:rsidP="0058002F">
            <w:pPr>
              <w:spacing w:after="0" w:line="240" w:lineRule="auto"/>
              <w:jc w:val="center"/>
              <w:rPr>
                <w:ins w:id="2495" w:author="Lane, Stefanie" w:date="2023-09-07T11:15:00Z"/>
                <w:rFonts w:ascii="Calibri" w:eastAsia="Times New Roman" w:hAnsi="Calibri" w:cs="Calibri"/>
                <w:color w:val="000000"/>
                <w:rPrChange w:id="2496" w:author="Lane, Stefanie" w:date="2023-09-07T11:15:00Z">
                  <w:rPr>
                    <w:ins w:id="2497" w:author="Lane, Stefanie" w:date="2023-09-07T11:15:00Z"/>
                  </w:rPr>
                </w:rPrChange>
              </w:rPr>
              <w:pPrChange w:id="2498" w:author="Lane, Stefanie" w:date="2023-09-07T11:15: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270B42E8" w14:textId="77777777" w:rsidR="0058002F" w:rsidRPr="0058002F" w:rsidRDefault="0058002F" w:rsidP="0058002F">
            <w:pPr>
              <w:spacing w:after="0" w:line="240" w:lineRule="auto"/>
              <w:jc w:val="center"/>
              <w:rPr>
                <w:ins w:id="2499" w:author="Lane, Stefanie" w:date="2023-09-07T11:15:00Z"/>
                <w:rFonts w:ascii="Calibri" w:eastAsia="Times New Roman" w:hAnsi="Calibri" w:cs="Calibri"/>
                <w:color w:val="000000"/>
                <w:rPrChange w:id="2500" w:author="Lane, Stefanie" w:date="2023-09-07T11:15:00Z">
                  <w:rPr>
                    <w:ins w:id="2501" w:author="Lane, Stefanie" w:date="2023-09-07T11:15:00Z"/>
                  </w:rPr>
                </w:rPrChange>
              </w:rPr>
              <w:pPrChange w:id="2502" w:author="Lane, Stefanie" w:date="2023-09-07T11:15:00Z">
                <w:pPr>
                  <w:jc w:val="center"/>
                </w:pPr>
              </w:pPrChange>
            </w:pPr>
            <w:ins w:id="2503" w:author="Lane, Stefanie" w:date="2023-09-07T11:15:00Z">
              <w:r w:rsidRPr="0058002F">
                <w:rPr>
                  <w:rFonts w:ascii="Calibri" w:eastAsia="Times New Roman" w:hAnsi="Calibri" w:cs="Calibri"/>
                  <w:color w:val="000000"/>
                  <w:rPrChange w:id="2504" w:author="Lane, Stefanie" w:date="2023-09-07T11:15:00Z">
                    <w:rPr/>
                  </w:rPrChange>
                </w:rPr>
                <w:t>5.8</w:t>
              </w:r>
            </w:ins>
          </w:p>
        </w:tc>
        <w:tc>
          <w:tcPr>
            <w:tcW w:w="960" w:type="dxa"/>
            <w:tcBorders>
              <w:top w:val="nil"/>
              <w:left w:val="nil"/>
              <w:bottom w:val="single" w:sz="4" w:space="0" w:color="auto"/>
              <w:right w:val="nil"/>
            </w:tcBorders>
            <w:shd w:val="clear" w:color="auto" w:fill="auto"/>
            <w:noWrap/>
            <w:vAlign w:val="bottom"/>
            <w:hideMark/>
          </w:tcPr>
          <w:p w14:paraId="76128A2E" w14:textId="77777777" w:rsidR="0058002F" w:rsidRPr="0058002F" w:rsidRDefault="0058002F" w:rsidP="0058002F">
            <w:pPr>
              <w:spacing w:after="0" w:line="240" w:lineRule="auto"/>
              <w:jc w:val="center"/>
              <w:rPr>
                <w:ins w:id="2505" w:author="Lane, Stefanie" w:date="2023-09-07T11:15:00Z"/>
                <w:rFonts w:ascii="Calibri" w:eastAsia="Times New Roman" w:hAnsi="Calibri" w:cs="Calibri"/>
                <w:color w:val="000000"/>
                <w:rPrChange w:id="2506" w:author="Lane, Stefanie" w:date="2023-09-07T11:15:00Z">
                  <w:rPr>
                    <w:ins w:id="2507" w:author="Lane, Stefanie" w:date="2023-09-07T11:15:00Z"/>
                  </w:rPr>
                </w:rPrChange>
              </w:rPr>
              <w:pPrChange w:id="2508" w:author="Lane, Stefanie" w:date="2023-09-07T11:15:00Z">
                <w:pPr>
                  <w:jc w:val="center"/>
                </w:pPr>
              </w:pPrChange>
            </w:pPr>
            <w:ins w:id="2509" w:author="Lane, Stefanie" w:date="2023-09-07T11:15:00Z">
              <w:r w:rsidRPr="0058002F">
                <w:rPr>
                  <w:rFonts w:ascii="Calibri" w:eastAsia="Times New Roman" w:hAnsi="Calibri" w:cs="Calibri"/>
                  <w:color w:val="000000"/>
                  <w:rPrChange w:id="2510" w:author="Lane, Stefanie" w:date="2023-09-07T11:15:00Z">
                    <w:rPr/>
                  </w:rPrChange>
                </w:rPr>
                <w:t>2.8</w:t>
              </w:r>
            </w:ins>
          </w:p>
        </w:tc>
        <w:tc>
          <w:tcPr>
            <w:tcW w:w="960" w:type="dxa"/>
            <w:tcBorders>
              <w:top w:val="nil"/>
              <w:left w:val="nil"/>
              <w:bottom w:val="single" w:sz="4" w:space="0" w:color="auto"/>
              <w:right w:val="nil"/>
            </w:tcBorders>
            <w:shd w:val="clear" w:color="auto" w:fill="auto"/>
            <w:noWrap/>
            <w:vAlign w:val="bottom"/>
            <w:hideMark/>
          </w:tcPr>
          <w:p w14:paraId="404C06FD" w14:textId="77777777" w:rsidR="0058002F" w:rsidRPr="0058002F" w:rsidRDefault="0058002F" w:rsidP="0058002F">
            <w:pPr>
              <w:spacing w:after="0" w:line="240" w:lineRule="auto"/>
              <w:jc w:val="center"/>
              <w:rPr>
                <w:ins w:id="2511" w:author="Lane, Stefanie" w:date="2023-09-07T11:15:00Z"/>
                <w:rFonts w:ascii="Calibri" w:eastAsia="Times New Roman" w:hAnsi="Calibri" w:cs="Calibri"/>
                <w:color w:val="000000"/>
                <w:rPrChange w:id="2512" w:author="Lane, Stefanie" w:date="2023-09-07T11:15:00Z">
                  <w:rPr>
                    <w:ins w:id="2513" w:author="Lane, Stefanie" w:date="2023-09-07T11:15:00Z"/>
                  </w:rPr>
                </w:rPrChange>
              </w:rPr>
              <w:pPrChange w:id="2514" w:author="Lane, Stefanie" w:date="2023-09-07T11:15:00Z">
                <w:pPr>
                  <w:jc w:val="center"/>
                </w:pPr>
              </w:pPrChange>
            </w:pPr>
            <w:ins w:id="2515" w:author="Lane, Stefanie" w:date="2023-09-07T11:15:00Z">
              <w:r w:rsidRPr="0058002F">
                <w:rPr>
                  <w:rFonts w:ascii="Calibri" w:eastAsia="Times New Roman" w:hAnsi="Calibri" w:cs="Calibri"/>
                  <w:color w:val="000000"/>
                  <w:rPrChange w:id="2516" w:author="Lane, Stefanie" w:date="2023-09-07T11:15:00Z">
                    <w:rPr/>
                  </w:rPrChange>
                </w:rPr>
                <w:t>4.6</w:t>
              </w:r>
            </w:ins>
          </w:p>
        </w:tc>
      </w:tr>
      <w:tr w:rsidR="0058002F" w:rsidRPr="0058002F" w14:paraId="740EC19C" w14:textId="77777777" w:rsidTr="0058002F">
        <w:trPr>
          <w:divId w:val="1001275199"/>
          <w:trHeight w:val="200"/>
          <w:jc w:val="center"/>
          <w:ins w:id="2517" w:author="Lane, Stefanie" w:date="2023-09-07T11:15:00Z"/>
        </w:trPr>
        <w:tc>
          <w:tcPr>
            <w:tcW w:w="1180" w:type="dxa"/>
            <w:tcBorders>
              <w:top w:val="nil"/>
              <w:left w:val="nil"/>
              <w:bottom w:val="nil"/>
              <w:right w:val="nil"/>
            </w:tcBorders>
            <w:shd w:val="clear" w:color="auto" w:fill="auto"/>
            <w:noWrap/>
            <w:vAlign w:val="bottom"/>
            <w:hideMark/>
          </w:tcPr>
          <w:p w14:paraId="1B7D267E" w14:textId="77777777" w:rsidR="0058002F" w:rsidRPr="0058002F" w:rsidRDefault="0058002F" w:rsidP="0058002F">
            <w:pPr>
              <w:spacing w:after="0" w:line="240" w:lineRule="auto"/>
              <w:jc w:val="center"/>
              <w:rPr>
                <w:ins w:id="2518" w:author="Lane, Stefanie" w:date="2023-09-07T11:15:00Z"/>
                <w:rFonts w:ascii="Calibri" w:eastAsia="Times New Roman" w:hAnsi="Calibri" w:cs="Calibri"/>
                <w:color w:val="000000"/>
                <w:rPrChange w:id="2519" w:author="Lane, Stefanie" w:date="2023-09-07T11:15:00Z">
                  <w:rPr>
                    <w:ins w:id="2520" w:author="Lane, Stefanie" w:date="2023-09-07T11:15:00Z"/>
                  </w:rPr>
                </w:rPrChange>
              </w:rPr>
              <w:pPrChange w:id="2521"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2B3A7E60" w14:textId="77777777" w:rsidR="0058002F" w:rsidRPr="0058002F" w:rsidRDefault="0058002F" w:rsidP="0058002F">
            <w:pPr>
              <w:spacing w:after="0" w:line="240" w:lineRule="auto"/>
              <w:rPr>
                <w:ins w:id="2522" w:author="Lane, Stefanie" w:date="2023-09-07T11:15:00Z"/>
                <w:rFonts w:ascii="Times New Roman" w:eastAsia="Times New Roman" w:hAnsi="Times New Roman" w:cs="Times New Roman"/>
                <w:rPrChange w:id="2523" w:author="Lane, Stefanie" w:date="2023-09-07T11:15:00Z">
                  <w:rPr>
                    <w:ins w:id="2524" w:author="Lane, Stefanie" w:date="2023-09-07T11:15:00Z"/>
                  </w:rPr>
                </w:rPrChange>
              </w:rPr>
              <w:pPrChange w:id="2525" w:author="Lane, Stefanie" w:date="2023-09-07T11:15:00Z">
                <w:pPr/>
              </w:pPrChange>
            </w:pPr>
          </w:p>
        </w:tc>
        <w:tc>
          <w:tcPr>
            <w:tcW w:w="960" w:type="dxa"/>
            <w:tcBorders>
              <w:top w:val="nil"/>
              <w:left w:val="nil"/>
              <w:bottom w:val="nil"/>
              <w:right w:val="nil"/>
            </w:tcBorders>
            <w:shd w:val="clear" w:color="auto" w:fill="auto"/>
            <w:noWrap/>
            <w:vAlign w:val="bottom"/>
            <w:hideMark/>
          </w:tcPr>
          <w:p w14:paraId="7E0EF11A" w14:textId="77777777" w:rsidR="0058002F" w:rsidRPr="0058002F" w:rsidRDefault="0058002F" w:rsidP="0058002F">
            <w:pPr>
              <w:spacing w:after="0" w:line="240" w:lineRule="auto"/>
              <w:jc w:val="center"/>
              <w:rPr>
                <w:ins w:id="2526" w:author="Lane, Stefanie" w:date="2023-09-07T11:15:00Z"/>
                <w:rFonts w:ascii="Times New Roman" w:eastAsia="Times New Roman" w:hAnsi="Times New Roman" w:cs="Times New Roman"/>
                <w:rPrChange w:id="2527" w:author="Lane, Stefanie" w:date="2023-09-07T11:15:00Z">
                  <w:rPr>
                    <w:ins w:id="2528" w:author="Lane, Stefanie" w:date="2023-09-07T11:15:00Z"/>
                  </w:rPr>
                </w:rPrChange>
              </w:rPr>
              <w:pPrChange w:id="2529" w:author="Lane, Stefanie" w:date="2023-09-07T11:15:00Z">
                <w:pPr>
                  <w:jc w:val="center"/>
                </w:pPr>
              </w:pPrChange>
            </w:pPr>
          </w:p>
        </w:tc>
        <w:tc>
          <w:tcPr>
            <w:tcW w:w="300" w:type="dxa"/>
            <w:tcBorders>
              <w:top w:val="nil"/>
              <w:left w:val="nil"/>
              <w:bottom w:val="nil"/>
              <w:right w:val="nil"/>
            </w:tcBorders>
            <w:shd w:val="clear" w:color="auto" w:fill="auto"/>
            <w:noWrap/>
            <w:vAlign w:val="bottom"/>
            <w:hideMark/>
          </w:tcPr>
          <w:p w14:paraId="1E44768C" w14:textId="77777777" w:rsidR="0058002F" w:rsidRPr="0058002F" w:rsidRDefault="0058002F" w:rsidP="0058002F">
            <w:pPr>
              <w:spacing w:after="0" w:line="240" w:lineRule="auto"/>
              <w:jc w:val="center"/>
              <w:rPr>
                <w:ins w:id="2530" w:author="Lane, Stefanie" w:date="2023-09-07T11:15:00Z"/>
                <w:rFonts w:ascii="Times New Roman" w:eastAsia="Times New Roman" w:hAnsi="Times New Roman" w:cs="Times New Roman"/>
                <w:rPrChange w:id="2531" w:author="Lane, Stefanie" w:date="2023-09-07T11:15:00Z">
                  <w:rPr>
                    <w:ins w:id="2532" w:author="Lane, Stefanie" w:date="2023-09-07T11:15:00Z"/>
                  </w:rPr>
                </w:rPrChange>
              </w:rPr>
              <w:pPrChange w:id="2533"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43849554" w14:textId="77777777" w:rsidR="0058002F" w:rsidRPr="0058002F" w:rsidRDefault="0058002F" w:rsidP="0058002F">
            <w:pPr>
              <w:spacing w:after="0" w:line="240" w:lineRule="auto"/>
              <w:jc w:val="center"/>
              <w:rPr>
                <w:ins w:id="2534" w:author="Lane, Stefanie" w:date="2023-09-07T11:15:00Z"/>
                <w:rFonts w:ascii="Times New Roman" w:eastAsia="Times New Roman" w:hAnsi="Times New Roman" w:cs="Times New Roman"/>
                <w:rPrChange w:id="2535" w:author="Lane, Stefanie" w:date="2023-09-07T11:15:00Z">
                  <w:rPr>
                    <w:ins w:id="2536" w:author="Lane, Stefanie" w:date="2023-09-07T11:15:00Z"/>
                  </w:rPr>
                </w:rPrChange>
              </w:rPr>
              <w:pPrChange w:id="2537"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50618165" w14:textId="77777777" w:rsidR="0058002F" w:rsidRPr="0058002F" w:rsidRDefault="0058002F" w:rsidP="0058002F">
            <w:pPr>
              <w:spacing w:after="0" w:line="240" w:lineRule="auto"/>
              <w:jc w:val="center"/>
              <w:rPr>
                <w:ins w:id="2538" w:author="Lane, Stefanie" w:date="2023-09-07T11:15:00Z"/>
                <w:rFonts w:ascii="Times New Roman" w:eastAsia="Times New Roman" w:hAnsi="Times New Roman" w:cs="Times New Roman"/>
                <w:rPrChange w:id="2539" w:author="Lane, Stefanie" w:date="2023-09-07T11:15:00Z">
                  <w:rPr>
                    <w:ins w:id="2540" w:author="Lane, Stefanie" w:date="2023-09-07T11:15:00Z"/>
                  </w:rPr>
                </w:rPrChange>
              </w:rPr>
              <w:pPrChange w:id="2541"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47ADDD47" w14:textId="77777777" w:rsidR="0058002F" w:rsidRPr="0058002F" w:rsidRDefault="0058002F" w:rsidP="0058002F">
            <w:pPr>
              <w:spacing w:after="0" w:line="240" w:lineRule="auto"/>
              <w:jc w:val="center"/>
              <w:rPr>
                <w:ins w:id="2542" w:author="Lane, Stefanie" w:date="2023-09-07T11:15:00Z"/>
                <w:rFonts w:ascii="Times New Roman" w:eastAsia="Times New Roman" w:hAnsi="Times New Roman" w:cs="Times New Roman"/>
                <w:rPrChange w:id="2543" w:author="Lane, Stefanie" w:date="2023-09-07T11:15:00Z">
                  <w:rPr>
                    <w:ins w:id="2544" w:author="Lane, Stefanie" w:date="2023-09-07T11:15:00Z"/>
                  </w:rPr>
                </w:rPrChange>
              </w:rPr>
              <w:pPrChange w:id="2545" w:author="Lane, Stefanie" w:date="2023-09-07T11:15:00Z">
                <w:pPr>
                  <w:jc w:val="center"/>
                </w:pPr>
              </w:pPrChange>
            </w:pPr>
          </w:p>
        </w:tc>
      </w:tr>
      <w:tr w:rsidR="0058002F" w:rsidRPr="0058002F" w14:paraId="726B3EE9" w14:textId="77777777" w:rsidTr="0058002F">
        <w:trPr>
          <w:divId w:val="1001275199"/>
          <w:trHeight w:val="290"/>
          <w:jc w:val="center"/>
          <w:ins w:id="2546" w:author="Lane, Stefanie" w:date="2023-09-07T11:15:00Z"/>
        </w:trPr>
        <w:tc>
          <w:tcPr>
            <w:tcW w:w="1180" w:type="dxa"/>
            <w:tcBorders>
              <w:top w:val="nil"/>
              <w:left w:val="nil"/>
              <w:bottom w:val="nil"/>
              <w:right w:val="nil"/>
            </w:tcBorders>
            <w:shd w:val="clear" w:color="auto" w:fill="auto"/>
            <w:noWrap/>
            <w:vAlign w:val="bottom"/>
            <w:hideMark/>
          </w:tcPr>
          <w:p w14:paraId="75266F2F" w14:textId="77777777" w:rsidR="0058002F" w:rsidRPr="0058002F" w:rsidRDefault="0058002F" w:rsidP="0058002F">
            <w:pPr>
              <w:spacing w:after="0" w:line="240" w:lineRule="auto"/>
              <w:rPr>
                <w:ins w:id="2547" w:author="Lane, Stefanie" w:date="2023-09-07T11:15:00Z"/>
                <w:rFonts w:ascii="Calibri" w:eastAsia="Times New Roman" w:hAnsi="Calibri" w:cs="Calibri"/>
                <w:b/>
                <w:bCs/>
                <w:color w:val="000000"/>
                <w:rPrChange w:id="2548" w:author="Lane, Stefanie" w:date="2023-09-07T11:15:00Z">
                  <w:rPr>
                    <w:ins w:id="2549" w:author="Lane, Stefanie" w:date="2023-09-07T11:15:00Z"/>
                  </w:rPr>
                </w:rPrChange>
              </w:rPr>
              <w:pPrChange w:id="2550" w:author="Lane, Stefanie" w:date="2023-09-07T11:15:00Z">
                <w:pPr/>
              </w:pPrChange>
            </w:pPr>
            <w:ins w:id="2551" w:author="Lane, Stefanie" w:date="2023-09-07T11:15:00Z">
              <w:r w:rsidRPr="0058002F">
                <w:rPr>
                  <w:rFonts w:ascii="Calibri" w:eastAsia="Times New Roman" w:hAnsi="Calibri" w:cs="Calibri"/>
                  <w:b/>
                  <w:bCs/>
                  <w:color w:val="000000"/>
                  <w:rPrChange w:id="2552" w:author="Lane, Stefanie" w:date="2023-09-07T11:15:00Z">
                    <w:rPr/>
                  </w:rPrChange>
                </w:rPr>
                <w:t>Bogbean</w:t>
              </w:r>
            </w:ins>
          </w:p>
        </w:tc>
        <w:tc>
          <w:tcPr>
            <w:tcW w:w="960" w:type="dxa"/>
            <w:tcBorders>
              <w:top w:val="nil"/>
              <w:left w:val="nil"/>
              <w:bottom w:val="nil"/>
              <w:right w:val="nil"/>
            </w:tcBorders>
            <w:shd w:val="clear" w:color="auto" w:fill="auto"/>
            <w:noWrap/>
            <w:vAlign w:val="bottom"/>
            <w:hideMark/>
          </w:tcPr>
          <w:p w14:paraId="5E846578" w14:textId="77777777" w:rsidR="0058002F" w:rsidRPr="0058002F" w:rsidRDefault="0058002F" w:rsidP="0058002F">
            <w:pPr>
              <w:spacing w:after="0" w:line="240" w:lineRule="auto"/>
              <w:rPr>
                <w:ins w:id="2553" w:author="Lane, Stefanie" w:date="2023-09-07T11:15:00Z"/>
                <w:rFonts w:ascii="Calibri" w:eastAsia="Times New Roman" w:hAnsi="Calibri" w:cs="Calibri"/>
                <w:b/>
                <w:bCs/>
                <w:color w:val="000000"/>
                <w:rPrChange w:id="2554" w:author="Lane, Stefanie" w:date="2023-09-07T11:15:00Z">
                  <w:rPr>
                    <w:ins w:id="2555" w:author="Lane, Stefanie" w:date="2023-09-07T11:15:00Z"/>
                  </w:rPr>
                </w:rPrChange>
              </w:rPr>
              <w:pPrChange w:id="2556" w:author="Lane, Stefanie" w:date="2023-09-07T11:15:00Z">
                <w:pPr/>
              </w:pPrChange>
            </w:pPr>
          </w:p>
        </w:tc>
        <w:tc>
          <w:tcPr>
            <w:tcW w:w="960" w:type="dxa"/>
            <w:tcBorders>
              <w:top w:val="nil"/>
              <w:left w:val="nil"/>
              <w:bottom w:val="nil"/>
              <w:right w:val="nil"/>
            </w:tcBorders>
            <w:shd w:val="clear" w:color="auto" w:fill="auto"/>
            <w:noWrap/>
            <w:vAlign w:val="bottom"/>
            <w:hideMark/>
          </w:tcPr>
          <w:p w14:paraId="18358F21" w14:textId="77777777" w:rsidR="0058002F" w:rsidRPr="0058002F" w:rsidRDefault="0058002F" w:rsidP="0058002F">
            <w:pPr>
              <w:spacing w:after="0" w:line="240" w:lineRule="auto"/>
              <w:jc w:val="center"/>
              <w:rPr>
                <w:ins w:id="2557" w:author="Lane, Stefanie" w:date="2023-09-07T11:15:00Z"/>
                <w:rFonts w:ascii="Times New Roman" w:eastAsia="Times New Roman" w:hAnsi="Times New Roman" w:cs="Times New Roman"/>
                <w:rPrChange w:id="2558" w:author="Lane, Stefanie" w:date="2023-09-07T11:15:00Z">
                  <w:rPr>
                    <w:ins w:id="2559" w:author="Lane, Stefanie" w:date="2023-09-07T11:15:00Z"/>
                  </w:rPr>
                </w:rPrChange>
              </w:rPr>
              <w:pPrChange w:id="2560" w:author="Lane, Stefanie" w:date="2023-09-07T11:15:00Z">
                <w:pPr>
                  <w:jc w:val="center"/>
                </w:pPr>
              </w:pPrChange>
            </w:pPr>
          </w:p>
        </w:tc>
        <w:tc>
          <w:tcPr>
            <w:tcW w:w="300" w:type="dxa"/>
            <w:tcBorders>
              <w:top w:val="nil"/>
              <w:left w:val="nil"/>
              <w:bottom w:val="nil"/>
              <w:right w:val="nil"/>
            </w:tcBorders>
            <w:shd w:val="clear" w:color="auto" w:fill="auto"/>
            <w:noWrap/>
            <w:vAlign w:val="bottom"/>
            <w:hideMark/>
          </w:tcPr>
          <w:p w14:paraId="59C092FE" w14:textId="77777777" w:rsidR="0058002F" w:rsidRPr="0058002F" w:rsidRDefault="0058002F" w:rsidP="0058002F">
            <w:pPr>
              <w:spacing w:after="0" w:line="240" w:lineRule="auto"/>
              <w:jc w:val="center"/>
              <w:rPr>
                <w:ins w:id="2561" w:author="Lane, Stefanie" w:date="2023-09-07T11:15:00Z"/>
                <w:rFonts w:ascii="Times New Roman" w:eastAsia="Times New Roman" w:hAnsi="Times New Roman" w:cs="Times New Roman"/>
                <w:rPrChange w:id="2562" w:author="Lane, Stefanie" w:date="2023-09-07T11:15:00Z">
                  <w:rPr>
                    <w:ins w:id="2563" w:author="Lane, Stefanie" w:date="2023-09-07T11:15:00Z"/>
                  </w:rPr>
                </w:rPrChange>
              </w:rPr>
              <w:pPrChange w:id="2564"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4BD40858" w14:textId="77777777" w:rsidR="0058002F" w:rsidRPr="0058002F" w:rsidRDefault="0058002F" w:rsidP="0058002F">
            <w:pPr>
              <w:spacing w:after="0" w:line="240" w:lineRule="auto"/>
              <w:jc w:val="center"/>
              <w:rPr>
                <w:ins w:id="2565" w:author="Lane, Stefanie" w:date="2023-09-07T11:15:00Z"/>
                <w:rFonts w:ascii="Times New Roman" w:eastAsia="Times New Roman" w:hAnsi="Times New Roman" w:cs="Times New Roman"/>
                <w:rPrChange w:id="2566" w:author="Lane, Stefanie" w:date="2023-09-07T11:15:00Z">
                  <w:rPr>
                    <w:ins w:id="2567" w:author="Lane, Stefanie" w:date="2023-09-07T11:15:00Z"/>
                  </w:rPr>
                </w:rPrChange>
              </w:rPr>
              <w:pPrChange w:id="2568"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2050EB4B" w14:textId="77777777" w:rsidR="0058002F" w:rsidRPr="0058002F" w:rsidRDefault="0058002F" w:rsidP="0058002F">
            <w:pPr>
              <w:spacing w:after="0" w:line="240" w:lineRule="auto"/>
              <w:jc w:val="center"/>
              <w:rPr>
                <w:ins w:id="2569" w:author="Lane, Stefanie" w:date="2023-09-07T11:15:00Z"/>
                <w:rFonts w:ascii="Times New Roman" w:eastAsia="Times New Roman" w:hAnsi="Times New Roman" w:cs="Times New Roman"/>
                <w:rPrChange w:id="2570" w:author="Lane, Stefanie" w:date="2023-09-07T11:15:00Z">
                  <w:rPr>
                    <w:ins w:id="2571" w:author="Lane, Stefanie" w:date="2023-09-07T11:15:00Z"/>
                  </w:rPr>
                </w:rPrChange>
              </w:rPr>
              <w:pPrChange w:id="2572"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5B5F4F1F" w14:textId="77777777" w:rsidR="0058002F" w:rsidRPr="0058002F" w:rsidRDefault="0058002F" w:rsidP="0058002F">
            <w:pPr>
              <w:spacing w:after="0" w:line="240" w:lineRule="auto"/>
              <w:jc w:val="center"/>
              <w:rPr>
                <w:ins w:id="2573" w:author="Lane, Stefanie" w:date="2023-09-07T11:15:00Z"/>
                <w:rFonts w:ascii="Times New Roman" w:eastAsia="Times New Roman" w:hAnsi="Times New Roman" w:cs="Times New Roman"/>
                <w:rPrChange w:id="2574" w:author="Lane, Stefanie" w:date="2023-09-07T11:15:00Z">
                  <w:rPr>
                    <w:ins w:id="2575" w:author="Lane, Stefanie" w:date="2023-09-07T11:15:00Z"/>
                  </w:rPr>
                </w:rPrChange>
              </w:rPr>
              <w:pPrChange w:id="2576" w:author="Lane, Stefanie" w:date="2023-09-07T11:15:00Z">
                <w:pPr>
                  <w:jc w:val="center"/>
                </w:pPr>
              </w:pPrChange>
            </w:pPr>
          </w:p>
        </w:tc>
      </w:tr>
      <w:tr w:rsidR="0058002F" w:rsidRPr="0058002F" w14:paraId="27E7765C" w14:textId="77777777" w:rsidTr="0058002F">
        <w:trPr>
          <w:divId w:val="1001275199"/>
          <w:trHeight w:val="290"/>
          <w:jc w:val="center"/>
          <w:ins w:id="2577"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17596B01" w14:textId="77777777" w:rsidR="0058002F" w:rsidRPr="0058002F" w:rsidRDefault="0058002F" w:rsidP="0058002F">
            <w:pPr>
              <w:spacing w:after="0" w:line="240" w:lineRule="auto"/>
              <w:jc w:val="right"/>
              <w:rPr>
                <w:ins w:id="2578" w:author="Lane, Stefanie" w:date="2023-09-07T11:15:00Z"/>
                <w:rFonts w:ascii="Calibri" w:eastAsia="Times New Roman" w:hAnsi="Calibri" w:cs="Calibri"/>
                <w:color w:val="000000"/>
                <w:rPrChange w:id="2579" w:author="Lane, Stefanie" w:date="2023-09-07T11:15:00Z">
                  <w:rPr>
                    <w:ins w:id="2580" w:author="Lane, Stefanie" w:date="2023-09-07T11:15:00Z"/>
                  </w:rPr>
                </w:rPrChange>
              </w:rPr>
              <w:pPrChange w:id="2581" w:author="Lane, Stefanie" w:date="2023-09-07T11:15:00Z">
                <w:pPr>
                  <w:jc w:val="right"/>
                </w:pPr>
              </w:pPrChange>
            </w:pPr>
            <w:ins w:id="2582" w:author="Lane, Stefanie" w:date="2023-09-07T11:15:00Z">
              <w:r w:rsidRPr="0058002F">
                <w:rPr>
                  <w:rFonts w:ascii="Calibri" w:eastAsia="Times New Roman" w:hAnsi="Calibri" w:cs="Calibri"/>
                  <w:color w:val="000000"/>
                  <w:rPrChange w:id="2583" w:author="Lane, Stefanie" w:date="2023-09-07T11:15: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C6AD0AA" w14:textId="77777777" w:rsidR="0058002F" w:rsidRPr="0058002F" w:rsidRDefault="0058002F" w:rsidP="0058002F">
            <w:pPr>
              <w:spacing w:after="0" w:line="240" w:lineRule="auto"/>
              <w:jc w:val="center"/>
              <w:rPr>
                <w:ins w:id="2584" w:author="Lane, Stefanie" w:date="2023-09-07T11:15:00Z"/>
                <w:rFonts w:ascii="Calibri" w:eastAsia="Times New Roman" w:hAnsi="Calibri" w:cs="Calibri"/>
                <w:color w:val="000000"/>
                <w:rPrChange w:id="2585" w:author="Lane, Stefanie" w:date="2023-09-07T11:15:00Z">
                  <w:rPr>
                    <w:ins w:id="2586" w:author="Lane, Stefanie" w:date="2023-09-07T11:15:00Z"/>
                  </w:rPr>
                </w:rPrChange>
              </w:rPr>
              <w:pPrChange w:id="2587" w:author="Lane, Stefanie" w:date="2023-09-07T11:15:00Z">
                <w:pPr>
                  <w:jc w:val="center"/>
                </w:pPr>
              </w:pPrChange>
            </w:pPr>
            <w:ins w:id="2588" w:author="Lane, Stefanie" w:date="2023-09-07T11:15:00Z">
              <w:r w:rsidRPr="0058002F">
                <w:rPr>
                  <w:rFonts w:ascii="Calibri" w:eastAsia="Times New Roman" w:hAnsi="Calibri" w:cs="Calibri"/>
                  <w:color w:val="000000"/>
                  <w:rPrChange w:id="2589" w:author="Lane, Stefanie" w:date="2023-09-07T11:15: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8D3F8A8" w14:textId="77777777" w:rsidR="0058002F" w:rsidRPr="0058002F" w:rsidRDefault="0058002F" w:rsidP="0058002F">
            <w:pPr>
              <w:spacing w:after="0" w:line="240" w:lineRule="auto"/>
              <w:jc w:val="center"/>
              <w:rPr>
                <w:ins w:id="2590" w:author="Lane, Stefanie" w:date="2023-09-07T11:15:00Z"/>
                <w:rFonts w:ascii="Calibri" w:eastAsia="Times New Roman" w:hAnsi="Calibri" w:cs="Calibri"/>
                <w:color w:val="000000"/>
                <w:rPrChange w:id="2591" w:author="Lane, Stefanie" w:date="2023-09-07T11:15:00Z">
                  <w:rPr>
                    <w:ins w:id="2592" w:author="Lane, Stefanie" w:date="2023-09-07T11:15:00Z"/>
                  </w:rPr>
                </w:rPrChange>
              </w:rPr>
              <w:pPrChange w:id="2593" w:author="Lane, Stefanie" w:date="2023-09-07T11:15:00Z">
                <w:pPr>
                  <w:jc w:val="center"/>
                </w:pPr>
              </w:pPrChange>
            </w:pPr>
            <w:ins w:id="2594" w:author="Lane, Stefanie" w:date="2023-09-07T11:15:00Z">
              <w:r w:rsidRPr="0058002F">
                <w:rPr>
                  <w:rFonts w:ascii="Calibri" w:eastAsia="Times New Roman" w:hAnsi="Calibri" w:cs="Calibri"/>
                  <w:color w:val="000000"/>
                  <w:rPrChange w:id="2595" w:author="Lane, Stefanie" w:date="2023-09-07T11:15:00Z">
                    <w:rPr/>
                  </w:rPrChange>
                </w:rPr>
                <w:t>32</w:t>
              </w:r>
            </w:ins>
          </w:p>
        </w:tc>
        <w:tc>
          <w:tcPr>
            <w:tcW w:w="300" w:type="dxa"/>
            <w:tcBorders>
              <w:top w:val="nil"/>
              <w:left w:val="nil"/>
              <w:bottom w:val="nil"/>
              <w:right w:val="nil"/>
            </w:tcBorders>
            <w:shd w:val="clear" w:color="auto" w:fill="auto"/>
            <w:noWrap/>
            <w:vAlign w:val="bottom"/>
            <w:hideMark/>
          </w:tcPr>
          <w:p w14:paraId="46F6F1EA" w14:textId="77777777" w:rsidR="0058002F" w:rsidRPr="0058002F" w:rsidRDefault="0058002F" w:rsidP="0058002F">
            <w:pPr>
              <w:spacing w:after="0" w:line="240" w:lineRule="auto"/>
              <w:jc w:val="center"/>
              <w:rPr>
                <w:ins w:id="2596" w:author="Lane, Stefanie" w:date="2023-09-07T11:15:00Z"/>
                <w:rFonts w:ascii="Calibri" w:eastAsia="Times New Roman" w:hAnsi="Calibri" w:cs="Calibri"/>
                <w:color w:val="000000"/>
                <w:rPrChange w:id="2597" w:author="Lane, Stefanie" w:date="2023-09-07T11:15:00Z">
                  <w:rPr>
                    <w:ins w:id="2598" w:author="Lane, Stefanie" w:date="2023-09-07T11:15:00Z"/>
                  </w:rPr>
                </w:rPrChange>
              </w:rPr>
              <w:pPrChange w:id="2599" w:author="Lane, Stefanie" w:date="2023-09-07T11:15: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AAB7048" w14:textId="77777777" w:rsidR="0058002F" w:rsidRPr="0058002F" w:rsidRDefault="0058002F" w:rsidP="0058002F">
            <w:pPr>
              <w:spacing w:after="0" w:line="240" w:lineRule="auto"/>
              <w:jc w:val="center"/>
              <w:rPr>
                <w:ins w:id="2600" w:author="Lane, Stefanie" w:date="2023-09-07T11:15:00Z"/>
                <w:rFonts w:ascii="Calibri" w:eastAsia="Times New Roman" w:hAnsi="Calibri" w:cs="Calibri"/>
                <w:color w:val="000000"/>
                <w:rPrChange w:id="2601" w:author="Lane, Stefanie" w:date="2023-09-07T11:15:00Z">
                  <w:rPr>
                    <w:ins w:id="2602" w:author="Lane, Stefanie" w:date="2023-09-07T11:15:00Z"/>
                  </w:rPr>
                </w:rPrChange>
              </w:rPr>
              <w:pPrChange w:id="2603" w:author="Lane, Stefanie" w:date="2023-09-07T11:15:00Z">
                <w:pPr>
                  <w:jc w:val="center"/>
                </w:pPr>
              </w:pPrChange>
            </w:pPr>
            <w:ins w:id="2604" w:author="Lane, Stefanie" w:date="2023-09-07T11:15:00Z">
              <w:r w:rsidRPr="0058002F">
                <w:rPr>
                  <w:rFonts w:ascii="Calibri" w:eastAsia="Times New Roman" w:hAnsi="Calibri" w:cs="Calibri"/>
                  <w:color w:val="000000"/>
                  <w:rPrChange w:id="2605" w:author="Lane, Stefanie" w:date="2023-09-07T11:15: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6DFF3E90" w14:textId="77777777" w:rsidR="0058002F" w:rsidRPr="0058002F" w:rsidRDefault="0058002F" w:rsidP="0058002F">
            <w:pPr>
              <w:spacing w:after="0" w:line="240" w:lineRule="auto"/>
              <w:jc w:val="center"/>
              <w:rPr>
                <w:ins w:id="2606" w:author="Lane, Stefanie" w:date="2023-09-07T11:15:00Z"/>
                <w:rFonts w:ascii="Calibri" w:eastAsia="Times New Roman" w:hAnsi="Calibri" w:cs="Calibri"/>
                <w:color w:val="000000"/>
                <w:rPrChange w:id="2607" w:author="Lane, Stefanie" w:date="2023-09-07T11:15:00Z">
                  <w:rPr>
                    <w:ins w:id="2608" w:author="Lane, Stefanie" w:date="2023-09-07T11:15:00Z"/>
                  </w:rPr>
                </w:rPrChange>
              </w:rPr>
              <w:pPrChange w:id="2609" w:author="Lane, Stefanie" w:date="2023-09-07T11:15:00Z">
                <w:pPr>
                  <w:jc w:val="center"/>
                </w:pPr>
              </w:pPrChange>
            </w:pPr>
            <w:ins w:id="2610" w:author="Lane, Stefanie" w:date="2023-09-07T11:15:00Z">
              <w:r w:rsidRPr="0058002F">
                <w:rPr>
                  <w:rFonts w:ascii="Calibri" w:eastAsia="Times New Roman" w:hAnsi="Calibri" w:cs="Calibri"/>
                  <w:color w:val="000000"/>
                  <w:rPrChange w:id="2611" w:author="Lane, Stefanie" w:date="2023-09-07T11:15: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7410144B" w14:textId="77777777" w:rsidR="0058002F" w:rsidRPr="0058002F" w:rsidRDefault="0058002F" w:rsidP="0058002F">
            <w:pPr>
              <w:spacing w:after="0" w:line="240" w:lineRule="auto"/>
              <w:jc w:val="center"/>
              <w:rPr>
                <w:ins w:id="2612" w:author="Lane, Stefanie" w:date="2023-09-07T11:15:00Z"/>
                <w:rFonts w:ascii="Calibri" w:eastAsia="Times New Roman" w:hAnsi="Calibri" w:cs="Calibri"/>
                <w:color w:val="000000"/>
                <w:rPrChange w:id="2613" w:author="Lane, Stefanie" w:date="2023-09-07T11:15:00Z">
                  <w:rPr>
                    <w:ins w:id="2614" w:author="Lane, Stefanie" w:date="2023-09-07T11:15:00Z"/>
                  </w:rPr>
                </w:rPrChange>
              </w:rPr>
              <w:pPrChange w:id="2615" w:author="Lane, Stefanie" w:date="2023-09-07T11:15:00Z">
                <w:pPr>
                  <w:jc w:val="center"/>
                </w:pPr>
              </w:pPrChange>
            </w:pPr>
            <w:ins w:id="2616" w:author="Lane, Stefanie" w:date="2023-09-07T11:15:00Z">
              <w:r w:rsidRPr="0058002F">
                <w:rPr>
                  <w:rFonts w:ascii="Calibri" w:eastAsia="Times New Roman" w:hAnsi="Calibri" w:cs="Calibri"/>
                  <w:color w:val="000000"/>
                  <w:rPrChange w:id="2617" w:author="Lane, Stefanie" w:date="2023-09-07T11:15:00Z">
                    <w:rPr/>
                  </w:rPrChange>
                </w:rPr>
                <w:t>2.5</w:t>
              </w:r>
            </w:ins>
          </w:p>
        </w:tc>
      </w:tr>
      <w:tr w:rsidR="0058002F" w:rsidRPr="0058002F" w14:paraId="0FFE8E69" w14:textId="77777777" w:rsidTr="0058002F">
        <w:trPr>
          <w:divId w:val="1001275199"/>
          <w:trHeight w:val="290"/>
          <w:jc w:val="center"/>
          <w:ins w:id="2618" w:author="Lane, Stefanie" w:date="2023-09-07T11:15:00Z"/>
        </w:trPr>
        <w:tc>
          <w:tcPr>
            <w:tcW w:w="1180" w:type="dxa"/>
            <w:tcBorders>
              <w:top w:val="nil"/>
              <w:left w:val="nil"/>
              <w:bottom w:val="nil"/>
              <w:right w:val="nil"/>
            </w:tcBorders>
            <w:shd w:val="clear" w:color="auto" w:fill="auto"/>
            <w:noWrap/>
            <w:vAlign w:val="bottom"/>
            <w:hideMark/>
          </w:tcPr>
          <w:p w14:paraId="75B47DA9" w14:textId="77777777" w:rsidR="0058002F" w:rsidRPr="0058002F" w:rsidRDefault="0058002F" w:rsidP="0058002F">
            <w:pPr>
              <w:spacing w:after="0" w:line="240" w:lineRule="auto"/>
              <w:jc w:val="right"/>
              <w:rPr>
                <w:ins w:id="2619" w:author="Lane, Stefanie" w:date="2023-09-07T11:15:00Z"/>
                <w:rFonts w:ascii="Calibri" w:eastAsia="Times New Roman" w:hAnsi="Calibri" w:cs="Calibri"/>
                <w:color w:val="000000"/>
                <w:rPrChange w:id="2620" w:author="Lane, Stefanie" w:date="2023-09-07T11:15:00Z">
                  <w:rPr>
                    <w:ins w:id="2621" w:author="Lane, Stefanie" w:date="2023-09-07T11:15:00Z"/>
                  </w:rPr>
                </w:rPrChange>
              </w:rPr>
              <w:pPrChange w:id="2622" w:author="Lane, Stefanie" w:date="2023-09-07T11:15:00Z">
                <w:pPr>
                  <w:jc w:val="right"/>
                </w:pPr>
              </w:pPrChange>
            </w:pPr>
            <w:ins w:id="2623" w:author="Lane, Stefanie" w:date="2023-09-07T11:15:00Z">
              <w:r w:rsidRPr="0058002F">
                <w:rPr>
                  <w:rFonts w:ascii="Calibri" w:eastAsia="Times New Roman" w:hAnsi="Calibri" w:cs="Calibri"/>
                  <w:color w:val="000000"/>
                  <w:rPrChange w:id="2624" w:author="Lane, Stefanie" w:date="2023-09-07T11:15:00Z">
                    <w:rPr/>
                  </w:rPrChange>
                </w:rPr>
                <w:t>1999</w:t>
              </w:r>
            </w:ins>
          </w:p>
        </w:tc>
        <w:tc>
          <w:tcPr>
            <w:tcW w:w="960" w:type="dxa"/>
            <w:tcBorders>
              <w:top w:val="nil"/>
              <w:left w:val="nil"/>
              <w:bottom w:val="single" w:sz="4" w:space="0" w:color="auto"/>
              <w:right w:val="nil"/>
            </w:tcBorders>
            <w:shd w:val="clear" w:color="auto" w:fill="auto"/>
            <w:noWrap/>
            <w:vAlign w:val="bottom"/>
            <w:hideMark/>
          </w:tcPr>
          <w:p w14:paraId="2845BF39" w14:textId="77777777" w:rsidR="0058002F" w:rsidRPr="0058002F" w:rsidRDefault="0058002F" w:rsidP="0058002F">
            <w:pPr>
              <w:spacing w:after="0" w:line="240" w:lineRule="auto"/>
              <w:jc w:val="center"/>
              <w:rPr>
                <w:ins w:id="2625" w:author="Lane, Stefanie" w:date="2023-09-07T11:15:00Z"/>
                <w:rFonts w:ascii="Calibri" w:eastAsia="Times New Roman" w:hAnsi="Calibri" w:cs="Calibri"/>
                <w:color w:val="000000"/>
                <w:rPrChange w:id="2626" w:author="Lane, Stefanie" w:date="2023-09-07T11:15:00Z">
                  <w:rPr>
                    <w:ins w:id="2627" w:author="Lane, Stefanie" w:date="2023-09-07T11:15:00Z"/>
                  </w:rPr>
                </w:rPrChange>
              </w:rPr>
              <w:pPrChange w:id="2628" w:author="Lane, Stefanie" w:date="2023-09-07T11:15:00Z">
                <w:pPr>
                  <w:jc w:val="center"/>
                </w:pPr>
              </w:pPrChange>
            </w:pPr>
            <w:ins w:id="2629" w:author="Lane, Stefanie" w:date="2023-09-07T11:15:00Z">
              <w:r w:rsidRPr="0058002F">
                <w:rPr>
                  <w:rFonts w:ascii="Calibri" w:eastAsia="Times New Roman" w:hAnsi="Calibri" w:cs="Calibri"/>
                  <w:color w:val="000000"/>
                  <w:rPrChange w:id="2630" w:author="Lane, Stefanie" w:date="2023-09-07T11:15:00Z">
                    <w:rPr/>
                  </w:rPrChange>
                </w:rPr>
                <w:t>18</w:t>
              </w:r>
            </w:ins>
          </w:p>
        </w:tc>
        <w:tc>
          <w:tcPr>
            <w:tcW w:w="960" w:type="dxa"/>
            <w:tcBorders>
              <w:top w:val="nil"/>
              <w:left w:val="nil"/>
              <w:bottom w:val="nil"/>
              <w:right w:val="nil"/>
            </w:tcBorders>
            <w:shd w:val="clear" w:color="auto" w:fill="auto"/>
            <w:noWrap/>
            <w:vAlign w:val="bottom"/>
            <w:hideMark/>
          </w:tcPr>
          <w:p w14:paraId="16C5A6E1" w14:textId="77777777" w:rsidR="0058002F" w:rsidRPr="0058002F" w:rsidRDefault="0058002F" w:rsidP="0058002F">
            <w:pPr>
              <w:spacing w:after="0" w:line="240" w:lineRule="auto"/>
              <w:jc w:val="center"/>
              <w:rPr>
                <w:ins w:id="2631" w:author="Lane, Stefanie" w:date="2023-09-07T11:15:00Z"/>
                <w:rFonts w:ascii="Calibri" w:eastAsia="Times New Roman" w:hAnsi="Calibri" w:cs="Calibri"/>
                <w:color w:val="000000"/>
                <w:rPrChange w:id="2632" w:author="Lane, Stefanie" w:date="2023-09-07T11:15:00Z">
                  <w:rPr>
                    <w:ins w:id="2633" w:author="Lane, Stefanie" w:date="2023-09-07T11:15:00Z"/>
                  </w:rPr>
                </w:rPrChange>
              </w:rPr>
              <w:pPrChange w:id="2634" w:author="Lane, Stefanie" w:date="2023-09-07T11:15:00Z">
                <w:pPr>
                  <w:jc w:val="center"/>
                </w:pPr>
              </w:pPrChange>
            </w:pPr>
            <w:ins w:id="2635" w:author="Lane, Stefanie" w:date="2023-09-07T11:15:00Z">
              <w:r w:rsidRPr="0058002F">
                <w:rPr>
                  <w:rFonts w:ascii="Calibri" w:eastAsia="Times New Roman" w:hAnsi="Calibri" w:cs="Calibri"/>
                  <w:color w:val="000000"/>
                  <w:rPrChange w:id="2636" w:author="Lane, Stefanie" w:date="2023-09-07T11:15:00Z">
                    <w:rPr/>
                  </w:rPrChange>
                </w:rPr>
                <w:t>36</w:t>
              </w:r>
            </w:ins>
          </w:p>
        </w:tc>
        <w:tc>
          <w:tcPr>
            <w:tcW w:w="300" w:type="dxa"/>
            <w:tcBorders>
              <w:top w:val="nil"/>
              <w:left w:val="nil"/>
              <w:bottom w:val="nil"/>
              <w:right w:val="nil"/>
            </w:tcBorders>
            <w:shd w:val="clear" w:color="auto" w:fill="auto"/>
            <w:noWrap/>
            <w:vAlign w:val="bottom"/>
            <w:hideMark/>
          </w:tcPr>
          <w:p w14:paraId="379FCFEB" w14:textId="77777777" w:rsidR="0058002F" w:rsidRPr="0058002F" w:rsidRDefault="0058002F" w:rsidP="0058002F">
            <w:pPr>
              <w:spacing w:after="0" w:line="240" w:lineRule="auto"/>
              <w:jc w:val="center"/>
              <w:rPr>
                <w:ins w:id="2637" w:author="Lane, Stefanie" w:date="2023-09-07T11:15:00Z"/>
                <w:rFonts w:ascii="Calibri" w:eastAsia="Times New Roman" w:hAnsi="Calibri" w:cs="Calibri"/>
                <w:color w:val="000000"/>
                <w:rPrChange w:id="2638" w:author="Lane, Stefanie" w:date="2023-09-07T11:15:00Z">
                  <w:rPr>
                    <w:ins w:id="2639" w:author="Lane, Stefanie" w:date="2023-09-07T11:15:00Z"/>
                  </w:rPr>
                </w:rPrChange>
              </w:rPr>
              <w:pPrChange w:id="2640" w:author="Lane, Stefanie" w:date="2023-09-07T11:15: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8F83D78" w14:textId="77777777" w:rsidR="0058002F" w:rsidRPr="0058002F" w:rsidRDefault="0058002F" w:rsidP="0058002F">
            <w:pPr>
              <w:spacing w:after="0" w:line="240" w:lineRule="auto"/>
              <w:jc w:val="center"/>
              <w:rPr>
                <w:ins w:id="2641" w:author="Lane, Stefanie" w:date="2023-09-07T11:15:00Z"/>
                <w:rFonts w:ascii="Calibri" w:eastAsia="Times New Roman" w:hAnsi="Calibri" w:cs="Calibri"/>
                <w:color w:val="000000"/>
                <w:rPrChange w:id="2642" w:author="Lane, Stefanie" w:date="2023-09-07T11:15:00Z">
                  <w:rPr>
                    <w:ins w:id="2643" w:author="Lane, Stefanie" w:date="2023-09-07T11:15:00Z"/>
                  </w:rPr>
                </w:rPrChange>
              </w:rPr>
              <w:pPrChange w:id="2644" w:author="Lane, Stefanie" w:date="2023-09-07T11:15:00Z">
                <w:pPr>
                  <w:jc w:val="center"/>
                </w:pPr>
              </w:pPrChange>
            </w:pPr>
            <w:ins w:id="2645" w:author="Lane, Stefanie" w:date="2023-09-07T11:15:00Z">
              <w:r w:rsidRPr="0058002F">
                <w:rPr>
                  <w:rFonts w:ascii="Calibri" w:eastAsia="Times New Roman" w:hAnsi="Calibri" w:cs="Calibri"/>
                  <w:color w:val="000000"/>
                  <w:rPrChange w:id="2646" w:author="Lane, Stefanie" w:date="2023-09-07T11:15:00Z">
                    <w:rPr/>
                  </w:rPrChange>
                </w:rPr>
                <w:t>11.5</w:t>
              </w:r>
            </w:ins>
          </w:p>
        </w:tc>
        <w:tc>
          <w:tcPr>
            <w:tcW w:w="960" w:type="dxa"/>
            <w:tcBorders>
              <w:top w:val="nil"/>
              <w:left w:val="nil"/>
              <w:bottom w:val="single" w:sz="4" w:space="0" w:color="auto"/>
              <w:right w:val="nil"/>
            </w:tcBorders>
            <w:shd w:val="clear" w:color="auto" w:fill="auto"/>
            <w:noWrap/>
            <w:vAlign w:val="bottom"/>
            <w:hideMark/>
          </w:tcPr>
          <w:p w14:paraId="365AE8EE" w14:textId="77777777" w:rsidR="0058002F" w:rsidRPr="0058002F" w:rsidRDefault="0058002F" w:rsidP="0058002F">
            <w:pPr>
              <w:spacing w:after="0" w:line="240" w:lineRule="auto"/>
              <w:jc w:val="center"/>
              <w:rPr>
                <w:ins w:id="2647" w:author="Lane, Stefanie" w:date="2023-09-07T11:15:00Z"/>
                <w:rFonts w:ascii="Calibri" w:eastAsia="Times New Roman" w:hAnsi="Calibri" w:cs="Calibri"/>
                <w:color w:val="000000"/>
                <w:rPrChange w:id="2648" w:author="Lane, Stefanie" w:date="2023-09-07T11:15:00Z">
                  <w:rPr>
                    <w:ins w:id="2649" w:author="Lane, Stefanie" w:date="2023-09-07T11:15:00Z"/>
                  </w:rPr>
                </w:rPrChange>
              </w:rPr>
              <w:pPrChange w:id="2650" w:author="Lane, Stefanie" w:date="2023-09-07T11:15:00Z">
                <w:pPr>
                  <w:jc w:val="center"/>
                </w:pPr>
              </w:pPrChange>
            </w:pPr>
            <w:ins w:id="2651" w:author="Lane, Stefanie" w:date="2023-09-07T11:15:00Z">
              <w:r w:rsidRPr="0058002F">
                <w:rPr>
                  <w:rFonts w:ascii="Calibri" w:eastAsia="Times New Roman" w:hAnsi="Calibri" w:cs="Calibri"/>
                  <w:color w:val="000000"/>
                  <w:rPrChange w:id="2652" w:author="Lane, Stefanie" w:date="2023-09-07T11:15:00Z">
                    <w:rPr/>
                  </w:rPrChange>
                </w:rPr>
                <w:t>2.9</w:t>
              </w:r>
            </w:ins>
          </w:p>
        </w:tc>
        <w:tc>
          <w:tcPr>
            <w:tcW w:w="960" w:type="dxa"/>
            <w:tcBorders>
              <w:top w:val="nil"/>
              <w:left w:val="nil"/>
              <w:bottom w:val="single" w:sz="4" w:space="0" w:color="auto"/>
              <w:right w:val="nil"/>
            </w:tcBorders>
            <w:shd w:val="clear" w:color="auto" w:fill="auto"/>
            <w:noWrap/>
            <w:vAlign w:val="bottom"/>
            <w:hideMark/>
          </w:tcPr>
          <w:p w14:paraId="58A6BF1D" w14:textId="77777777" w:rsidR="0058002F" w:rsidRPr="0058002F" w:rsidRDefault="0058002F" w:rsidP="0058002F">
            <w:pPr>
              <w:spacing w:after="0" w:line="240" w:lineRule="auto"/>
              <w:jc w:val="center"/>
              <w:rPr>
                <w:ins w:id="2653" w:author="Lane, Stefanie" w:date="2023-09-07T11:15:00Z"/>
                <w:rFonts w:ascii="Calibri" w:eastAsia="Times New Roman" w:hAnsi="Calibri" w:cs="Calibri"/>
                <w:color w:val="000000"/>
                <w:rPrChange w:id="2654" w:author="Lane, Stefanie" w:date="2023-09-07T11:15:00Z">
                  <w:rPr>
                    <w:ins w:id="2655" w:author="Lane, Stefanie" w:date="2023-09-07T11:15:00Z"/>
                  </w:rPr>
                </w:rPrChange>
              </w:rPr>
              <w:pPrChange w:id="2656" w:author="Lane, Stefanie" w:date="2023-09-07T11:15:00Z">
                <w:pPr>
                  <w:jc w:val="center"/>
                </w:pPr>
              </w:pPrChange>
            </w:pPr>
            <w:ins w:id="2657" w:author="Lane, Stefanie" w:date="2023-09-07T11:15:00Z">
              <w:r w:rsidRPr="0058002F">
                <w:rPr>
                  <w:rFonts w:ascii="Calibri" w:eastAsia="Times New Roman" w:hAnsi="Calibri" w:cs="Calibri"/>
                  <w:color w:val="000000"/>
                  <w:rPrChange w:id="2658" w:author="Lane, Stefanie" w:date="2023-09-07T11:15:00Z">
                    <w:rPr/>
                  </w:rPrChange>
                </w:rPr>
                <w:t>3.1</w:t>
              </w:r>
            </w:ins>
          </w:p>
        </w:tc>
      </w:tr>
      <w:tr w:rsidR="0058002F" w:rsidRPr="0058002F" w14:paraId="0668DB16" w14:textId="77777777" w:rsidTr="0058002F">
        <w:trPr>
          <w:divId w:val="1001275199"/>
          <w:trHeight w:val="290"/>
          <w:jc w:val="center"/>
          <w:ins w:id="2659"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33AA0193" w14:textId="77777777" w:rsidR="0058002F" w:rsidRPr="0058002F" w:rsidRDefault="0058002F" w:rsidP="0058002F">
            <w:pPr>
              <w:spacing w:after="0" w:line="240" w:lineRule="auto"/>
              <w:jc w:val="right"/>
              <w:rPr>
                <w:ins w:id="2660" w:author="Lane, Stefanie" w:date="2023-09-07T11:15:00Z"/>
                <w:rFonts w:ascii="Calibri" w:eastAsia="Times New Roman" w:hAnsi="Calibri" w:cs="Calibri"/>
                <w:color w:val="000000"/>
                <w:rPrChange w:id="2661" w:author="Lane, Stefanie" w:date="2023-09-07T11:15:00Z">
                  <w:rPr>
                    <w:ins w:id="2662" w:author="Lane, Stefanie" w:date="2023-09-07T11:15:00Z"/>
                  </w:rPr>
                </w:rPrChange>
              </w:rPr>
              <w:pPrChange w:id="2663" w:author="Lane, Stefanie" w:date="2023-09-07T11:15:00Z">
                <w:pPr>
                  <w:jc w:val="right"/>
                </w:pPr>
              </w:pPrChange>
            </w:pPr>
            <w:ins w:id="2664" w:author="Lane, Stefanie" w:date="2023-09-07T11:15:00Z">
              <w:r w:rsidRPr="0058002F">
                <w:rPr>
                  <w:rFonts w:ascii="Calibri" w:eastAsia="Times New Roman" w:hAnsi="Calibri" w:cs="Calibri"/>
                  <w:color w:val="000000"/>
                  <w:rPrChange w:id="2665" w:author="Lane, Stefanie" w:date="2023-09-07T11:15:00Z">
                    <w:rPr/>
                  </w:rPrChange>
                </w:rPr>
                <w:t>2019</w:t>
              </w:r>
            </w:ins>
          </w:p>
        </w:tc>
        <w:tc>
          <w:tcPr>
            <w:tcW w:w="960" w:type="dxa"/>
            <w:tcBorders>
              <w:top w:val="nil"/>
              <w:left w:val="nil"/>
              <w:bottom w:val="single" w:sz="4" w:space="0" w:color="auto"/>
              <w:right w:val="nil"/>
            </w:tcBorders>
            <w:shd w:val="clear" w:color="auto" w:fill="auto"/>
            <w:noWrap/>
            <w:vAlign w:val="bottom"/>
            <w:hideMark/>
          </w:tcPr>
          <w:p w14:paraId="1C0B3D6B" w14:textId="77777777" w:rsidR="0058002F" w:rsidRPr="0058002F" w:rsidRDefault="0058002F" w:rsidP="0058002F">
            <w:pPr>
              <w:spacing w:after="0" w:line="240" w:lineRule="auto"/>
              <w:jc w:val="center"/>
              <w:rPr>
                <w:ins w:id="2666" w:author="Lane, Stefanie" w:date="2023-09-07T11:15:00Z"/>
                <w:rFonts w:ascii="Calibri" w:eastAsia="Times New Roman" w:hAnsi="Calibri" w:cs="Calibri"/>
                <w:color w:val="000000"/>
                <w:rPrChange w:id="2667" w:author="Lane, Stefanie" w:date="2023-09-07T11:15:00Z">
                  <w:rPr>
                    <w:ins w:id="2668" w:author="Lane, Stefanie" w:date="2023-09-07T11:15:00Z"/>
                  </w:rPr>
                </w:rPrChange>
              </w:rPr>
              <w:pPrChange w:id="2669" w:author="Lane, Stefanie" w:date="2023-09-07T11:15:00Z">
                <w:pPr>
                  <w:jc w:val="center"/>
                </w:pPr>
              </w:pPrChange>
            </w:pPr>
            <w:ins w:id="2670" w:author="Lane, Stefanie" w:date="2023-09-07T11:15:00Z">
              <w:r w:rsidRPr="0058002F">
                <w:rPr>
                  <w:rFonts w:ascii="Calibri" w:eastAsia="Times New Roman" w:hAnsi="Calibri" w:cs="Calibri"/>
                  <w:color w:val="000000"/>
                  <w:rPrChange w:id="2671" w:author="Lane, Stefanie" w:date="2023-09-07T11:15: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640039D" w14:textId="77777777" w:rsidR="0058002F" w:rsidRPr="0058002F" w:rsidRDefault="0058002F" w:rsidP="0058002F">
            <w:pPr>
              <w:spacing w:after="0" w:line="240" w:lineRule="auto"/>
              <w:jc w:val="center"/>
              <w:rPr>
                <w:ins w:id="2672" w:author="Lane, Stefanie" w:date="2023-09-07T11:15:00Z"/>
                <w:rFonts w:ascii="Calibri" w:eastAsia="Times New Roman" w:hAnsi="Calibri" w:cs="Calibri"/>
                <w:color w:val="000000"/>
                <w:rPrChange w:id="2673" w:author="Lane, Stefanie" w:date="2023-09-07T11:15:00Z">
                  <w:rPr>
                    <w:ins w:id="2674" w:author="Lane, Stefanie" w:date="2023-09-07T11:15:00Z"/>
                  </w:rPr>
                </w:rPrChange>
              </w:rPr>
              <w:pPrChange w:id="2675" w:author="Lane, Stefanie" w:date="2023-09-07T11:15:00Z">
                <w:pPr>
                  <w:jc w:val="center"/>
                </w:pPr>
              </w:pPrChange>
            </w:pPr>
            <w:ins w:id="2676" w:author="Lane, Stefanie" w:date="2023-09-07T11:15:00Z">
              <w:r w:rsidRPr="0058002F">
                <w:rPr>
                  <w:rFonts w:ascii="Calibri" w:eastAsia="Times New Roman" w:hAnsi="Calibri" w:cs="Calibri"/>
                  <w:color w:val="000000"/>
                  <w:rPrChange w:id="2677" w:author="Lane, Stefanie" w:date="2023-09-07T11:15:00Z">
                    <w:rPr/>
                  </w:rPrChange>
                </w:rPr>
                <w:t>31</w:t>
              </w:r>
            </w:ins>
          </w:p>
        </w:tc>
        <w:tc>
          <w:tcPr>
            <w:tcW w:w="300" w:type="dxa"/>
            <w:tcBorders>
              <w:top w:val="nil"/>
              <w:left w:val="nil"/>
              <w:bottom w:val="nil"/>
              <w:right w:val="nil"/>
            </w:tcBorders>
            <w:shd w:val="clear" w:color="auto" w:fill="auto"/>
            <w:noWrap/>
            <w:vAlign w:val="bottom"/>
            <w:hideMark/>
          </w:tcPr>
          <w:p w14:paraId="10D7A4C2" w14:textId="77777777" w:rsidR="0058002F" w:rsidRPr="0058002F" w:rsidRDefault="0058002F" w:rsidP="0058002F">
            <w:pPr>
              <w:spacing w:after="0" w:line="240" w:lineRule="auto"/>
              <w:jc w:val="center"/>
              <w:rPr>
                <w:ins w:id="2678" w:author="Lane, Stefanie" w:date="2023-09-07T11:15:00Z"/>
                <w:rFonts w:ascii="Calibri" w:eastAsia="Times New Roman" w:hAnsi="Calibri" w:cs="Calibri"/>
                <w:color w:val="000000"/>
                <w:rPrChange w:id="2679" w:author="Lane, Stefanie" w:date="2023-09-07T11:15:00Z">
                  <w:rPr>
                    <w:ins w:id="2680" w:author="Lane, Stefanie" w:date="2023-09-07T11:15:00Z"/>
                  </w:rPr>
                </w:rPrChange>
              </w:rPr>
              <w:pPrChange w:id="2681" w:author="Lane, Stefanie" w:date="2023-09-07T11:15: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BD870BB" w14:textId="77777777" w:rsidR="0058002F" w:rsidRPr="0058002F" w:rsidRDefault="0058002F" w:rsidP="0058002F">
            <w:pPr>
              <w:spacing w:after="0" w:line="240" w:lineRule="auto"/>
              <w:jc w:val="center"/>
              <w:rPr>
                <w:ins w:id="2682" w:author="Lane, Stefanie" w:date="2023-09-07T11:15:00Z"/>
                <w:rFonts w:ascii="Calibri" w:eastAsia="Times New Roman" w:hAnsi="Calibri" w:cs="Calibri"/>
                <w:color w:val="000000"/>
                <w:rPrChange w:id="2683" w:author="Lane, Stefanie" w:date="2023-09-07T11:15:00Z">
                  <w:rPr>
                    <w:ins w:id="2684" w:author="Lane, Stefanie" w:date="2023-09-07T11:15:00Z"/>
                  </w:rPr>
                </w:rPrChange>
              </w:rPr>
              <w:pPrChange w:id="2685" w:author="Lane, Stefanie" w:date="2023-09-07T11:15:00Z">
                <w:pPr>
                  <w:jc w:val="center"/>
                </w:pPr>
              </w:pPrChange>
            </w:pPr>
            <w:ins w:id="2686" w:author="Lane, Stefanie" w:date="2023-09-07T11:15:00Z">
              <w:r w:rsidRPr="0058002F">
                <w:rPr>
                  <w:rFonts w:ascii="Calibri" w:eastAsia="Times New Roman" w:hAnsi="Calibri" w:cs="Calibri"/>
                  <w:color w:val="000000"/>
                  <w:rPrChange w:id="2687" w:author="Lane, Stefanie" w:date="2023-09-07T11:15:00Z">
                    <w:rPr/>
                  </w:rPrChange>
                </w:rPr>
                <w:t>10.5</w:t>
              </w:r>
            </w:ins>
          </w:p>
        </w:tc>
        <w:tc>
          <w:tcPr>
            <w:tcW w:w="960" w:type="dxa"/>
            <w:tcBorders>
              <w:top w:val="nil"/>
              <w:left w:val="nil"/>
              <w:bottom w:val="single" w:sz="4" w:space="0" w:color="auto"/>
              <w:right w:val="nil"/>
            </w:tcBorders>
            <w:shd w:val="clear" w:color="auto" w:fill="auto"/>
            <w:noWrap/>
            <w:vAlign w:val="bottom"/>
            <w:hideMark/>
          </w:tcPr>
          <w:p w14:paraId="79698FFF" w14:textId="77777777" w:rsidR="0058002F" w:rsidRPr="0058002F" w:rsidRDefault="0058002F" w:rsidP="0058002F">
            <w:pPr>
              <w:spacing w:after="0" w:line="240" w:lineRule="auto"/>
              <w:jc w:val="center"/>
              <w:rPr>
                <w:ins w:id="2688" w:author="Lane, Stefanie" w:date="2023-09-07T11:15:00Z"/>
                <w:rFonts w:ascii="Calibri" w:eastAsia="Times New Roman" w:hAnsi="Calibri" w:cs="Calibri"/>
                <w:color w:val="000000"/>
                <w:rPrChange w:id="2689" w:author="Lane, Stefanie" w:date="2023-09-07T11:15:00Z">
                  <w:rPr>
                    <w:ins w:id="2690" w:author="Lane, Stefanie" w:date="2023-09-07T11:15:00Z"/>
                  </w:rPr>
                </w:rPrChange>
              </w:rPr>
              <w:pPrChange w:id="2691" w:author="Lane, Stefanie" w:date="2023-09-07T11:15:00Z">
                <w:pPr>
                  <w:jc w:val="center"/>
                </w:pPr>
              </w:pPrChange>
            </w:pPr>
            <w:ins w:id="2692" w:author="Lane, Stefanie" w:date="2023-09-07T11:15:00Z">
              <w:r w:rsidRPr="0058002F">
                <w:rPr>
                  <w:rFonts w:ascii="Calibri" w:eastAsia="Times New Roman" w:hAnsi="Calibri" w:cs="Calibri"/>
                  <w:color w:val="000000"/>
                  <w:rPrChange w:id="2693" w:author="Lane, Stefanie" w:date="2023-09-07T11:15:00Z">
                    <w:rPr/>
                  </w:rPrChange>
                </w:rPr>
                <w:t>1.9</w:t>
              </w:r>
            </w:ins>
          </w:p>
        </w:tc>
        <w:tc>
          <w:tcPr>
            <w:tcW w:w="960" w:type="dxa"/>
            <w:tcBorders>
              <w:top w:val="nil"/>
              <w:left w:val="nil"/>
              <w:bottom w:val="single" w:sz="4" w:space="0" w:color="auto"/>
              <w:right w:val="nil"/>
            </w:tcBorders>
            <w:shd w:val="clear" w:color="auto" w:fill="auto"/>
            <w:noWrap/>
            <w:vAlign w:val="bottom"/>
            <w:hideMark/>
          </w:tcPr>
          <w:p w14:paraId="61C61036" w14:textId="77777777" w:rsidR="0058002F" w:rsidRPr="0058002F" w:rsidRDefault="0058002F" w:rsidP="0058002F">
            <w:pPr>
              <w:spacing w:after="0" w:line="240" w:lineRule="auto"/>
              <w:jc w:val="center"/>
              <w:rPr>
                <w:ins w:id="2694" w:author="Lane, Stefanie" w:date="2023-09-07T11:15:00Z"/>
                <w:rFonts w:ascii="Calibri" w:eastAsia="Times New Roman" w:hAnsi="Calibri" w:cs="Calibri"/>
                <w:color w:val="000000"/>
                <w:rPrChange w:id="2695" w:author="Lane, Stefanie" w:date="2023-09-07T11:15:00Z">
                  <w:rPr>
                    <w:ins w:id="2696" w:author="Lane, Stefanie" w:date="2023-09-07T11:15:00Z"/>
                  </w:rPr>
                </w:rPrChange>
              </w:rPr>
              <w:pPrChange w:id="2697" w:author="Lane, Stefanie" w:date="2023-09-07T11:15:00Z">
                <w:pPr>
                  <w:jc w:val="center"/>
                </w:pPr>
              </w:pPrChange>
            </w:pPr>
            <w:ins w:id="2698" w:author="Lane, Stefanie" w:date="2023-09-07T11:15:00Z">
              <w:r w:rsidRPr="0058002F">
                <w:rPr>
                  <w:rFonts w:ascii="Calibri" w:eastAsia="Times New Roman" w:hAnsi="Calibri" w:cs="Calibri"/>
                  <w:color w:val="000000"/>
                  <w:rPrChange w:id="2699" w:author="Lane, Stefanie" w:date="2023-09-07T11:15:00Z">
                    <w:rPr/>
                  </w:rPrChange>
                </w:rPr>
                <w:t>3.0</w:t>
              </w:r>
            </w:ins>
          </w:p>
        </w:tc>
      </w:tr>
      <w:tr w:rsidR="0058002F" w:rsidRPr="0058002F" w14:paraId="1A5568C6" w14:textId="77777777" w:rsidTr="0058002F">
        <w:trPr>
          <w:divId w:val="1001275199"/>
          <w:trHeight w:val="200"/>
          <w:jc w:val="center"/>
          <w:ins w:id="2700" w:author="Lane, Stefanie" w:date="2023-09-07T11:15:00Z"/>
        </w:trPr>
        <w:tc>
          <w:tcPr>
            <w:tcW w:w="1180" w:type="dxa"/>
            <w:tcBorders>
              <w:top w:val="nil"/>
              <w:left w:val="nil"/>
              <w:bottom w:val="nil"/>
              <w:right w:val="nil"/>
            </w:tcBorders>
            <w:shd w:val="clear" w:color="auto" w:fill="auto"/>
            <w:noWrap/>
            <w:vAlign w:val="bottom"/>
            <w:hideMark/>
          </w:tcPr>
          <w:p w14:paraId="7FA98AF1" w14:textId="77777777" w:rsidR="0058002F" w:rsidRPr="0058002F" w:rsidRDefault="0058002F" w:rsidP="0058002F">
            <w:pPr>
              <w:spacing w:after="0" w:line="240" w:lineRule="auto"/>
              <w:jc w:val="center"/>
              <w:rPr>
                <w:ins w:id="2701" w:author="Lane, Stefanie" w:date="2023-09-07T11:15:00Z"/>
                <w:rFonts w:ascii="Calibri" w:eastAsia="Times New Roman" w:hAnsi="Calibri" w:cs="Calibri"/>
                <w:color w:val="000000"/>
                <w:rPrChange w:id="2702" w:author="Lane, Stefanie" w:date="2023-09-07T11:15:00Z">
                  <w:rPr>
                    <w:ins w:id="2703" w:author="Lane, Stefanie" w:date="2023-09-07T11:15:00Z"/>
                  </w:rPr>
                </w:rPrChange>
              </w:rPr>
              <w:pPrChange w:id="2704"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26444959" w14:textId="77777777" w:rsidR="0058002F" w:rsidRPr="0058002F" w:rsidRDefault="0058002F" w:rsidP="0058002F">
            <w:pPr>
              <w:spacing w:after="0" w:line="240" w:lineRule="auto"/>
              <w:rPr>
                <w:ins w:id="2705" w:author="Lane, Stefanie" w:date="2023-09-07T11:15:00Z"/>
                <w:rFonts w:ascii="Times New Roman" w:eastAsia="Times New Roman" w:hAnsi="Times New Roman" w:cs="Times New Roman"/>
                <w:rPrChange w:id="2706" w:author="Lane, Stefanie" w:date="2023-09-07T11:15:00Z">
                  <w:rPr>
                    <w:ins w:id="2707" w:author="Lane, Stefanie" w:date="2023-09-07T11:15:00Z"/>
                  </w:rPr>
                </w:rPrChange>
              </w:rPr>
              <w:pPrChange w:id="2708" w:author="Lane, Stefanie" w:date="2023-09-07T11:15:00Z">
                <w:pPr/>
              </w:pPrChange>
            </w:pPr>
          </w:p>
        </w:tc>
        <w:tc>
          <w:tcPr>
            <w:tcW w:w="960" w:type="dxa"/>
            <w:tcBorders>
              <w:top w:val="nil"/>
              <w:left w:val="nil"/>
              <w:bottom w:val="nil"/>
              <w:right w:val="nil"/>
            </w:tcBorders>
            <w:shd w:val="clear" w:color="auto" w:fill="auto"/>
            <w:noWrap/>
            <w:vAlign w:val="bottom"/>
            <w:hideMark/>
          </w:tcPr>
          <w:p w14:paraId="24BE904F" w14:textId="77777777" w:rsidR="0058002F" w:rsidRPr="0058002F" w:rsidRDefault="0058002F" w:rsidP="0058002F">
            <w:pPr>
              <w:spacing w:after="0" w:line="240" w:lineRule="auto"/>
              <w:jc w:val="center"/>
              <w:rPr>
                <w:ins w:id="2709" w:author="Lane, Stefanie" w:date="2023-09-07T11:15:00Z"/>
                <w:rFonts w:ascii="Times New Roman" w:eastAsia="Times New Roman" w:hAnsi="Times New Roman" w:cs="Times New Roman"/>
                <w:rPrChange w:id="2710" w:author="Lane, Stefanie" w:date="2023-09-07T11:15:00Z">
                  <w:rPr>
                    <w:ins w:id="2711" w:author="Lane, Stefanie" w:date="2023-09-07T11:15:00Z"/>
                  </w:rPr>
                </w:rPrChange>
              </w:rPr>
              <w:pPrChange w:id="2712" w:author="Lane, Stefanie" w:date="2023-09-07T11:15:00Z">
                <w:pPr>
                  <w:jc w:val="center"/>
                </w:pPr>
              </w:pPrChange>
            </w:pPr>
          </w:p>
        </w:tc>
        <w:tc>
          <w:tcPr>
            <w:tcW w:w="300" w:type="dxa"/>
            <w:tcBorders>
              <w:top w:val="nil"/>
              <w:left w:val="nil"/>
              <w:bottom w:val="nil"/>
              <w:right w:val="nil"/>
            </w:tcBorders>
            <w:shd w:val="clear" w:color="auto" w:fill="auto"/>
            <w:noWrap/>
            <w:vAlign w:val="bottom"/>
            <w:hideMark/>
          </w:tcPr>
          <w:p w14:paraId="3DB2EA49" w14:textId="77777777" w:rsidR="0058002F" w:rsidRPr="0058002F" w:rsidRDefault="0058002F" w:rsidP="0058002F">
            <w:pPr>
              <w:spacing w:after="0" w:line="240" w:lineRule="auto"/>
              <w:jc w:val="center"/>
              <w:rPr>
                <w:ins w:id="2713" w:author="Lane, Stefanie" w:date="2023-09-07T11:15:00Z"/>
                <w:rFonts w:ascii="Times New Roman" w:eastAsia="Times New Roman" w:hAnsi="Times New Roman" w:cs="Times New Roman"/>
                <w:rPrChange w:id="2714" w:author="Lane, Stefanie" w:date="2023-09-07T11:15:00Z">
                  <w:rPr>
                    <w:ins w:id="2715" w:author="Lane, Stefanie" w:date="2023-09-07T11:15:00Z"/>
                  </w:rPr>
                </w:rPrChange>
              </w:rPr>
              <w:pPrChange w:id="2716"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13D2C638" w14:textId="77777777" w:rsidR="0058002F" w:rsidRPr="0058002F" w:rsidRDefault="0058002F" w:rsidP="0058002F">
            <w:pPr>
              <w:spacing w:after="0" w:line="240" w:lineRule="auto"/>
              <w:jc w:val="center"/>
              <w:rPr>
                <w:ins w:id="2717" w:author="Lane, Stefanie" w:date="2023-09-07T11:15:00Z"/>
                <w:rFonts w:ascii="Times New Roman" w:eastAsia="Times New Roman" w:hAnsi="Times New Roman" w:cs="Times New Roman"/>
                <w:rPrChange w:id="2718" w:author="Lane, Stefanie" w:date="2023-09-07T11:15:00Z">
                  <w:rPr>
                    <w:ins w:id="2719" w:author="Lane, Stefanie" w:date="2023-09-07T11:15:00Z"/>
                  </w:rPr>
                </w:rPrChange>
              </w:rPr>
              <w:pPrChange w:id="2720"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180B01B4" w14:textId="77777777" w:rsidR="0058002F" w:rsidRPr="0058002F" w:rsidRDefault="0058002F" w:rsidP="0058002F">
            <w:pPr>
              <w:spacing w:after="0" w:line="240" w:lineRule="auto"/>
              <w:jc w:val="center"/>
              <w:rPr>
                <w:ins w:id="2721" w:author="Lane, Stefanie" w:date="2023-09-07T11:15:00Z"/>
                <w:rFonts w:ascii="Times New Roman" w:eastAsia="Times New Roman" w:hAnsi="Times New Roman" w:cs="Times New Roman"/>
                <w:rPrChange w:id="2722" w:author="Lane, Stefanie" w:date="2023-09-07T11:15:00Z">
                  <w:rPr>
                    <w:ins w:id="2723" w:author="Lane, Stefanie" w:date="2023-09-07T11:15:00Z"/>
                  </w:rPr>
                </w:rPrChange>
              </w:rPr>
              <w:pPrChange w:id="2724"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794D0212" w14:textId="77777777" w:rsidR="0058002F" w:rsidRPr="0058002F" w:rsidRDefault="0058002F" w:rsidP="0058002F">
            <w:pPr>
              <w:spacing w:after="0" w:line="240" w:lineRule="auto"/>
              <w:jc w:val="center"/>
              <w:rPr>
                <w:ins w:id="2725" w:author="Lane, Stefanie" w:date="2023-09-07T11:15:00Z"/>
                <w:rFonts w:ascii="Times New Roman" w:eastAsia="Times New Roman" w:hAnsi="Times New Roman" w:cs="Times New Roman"/>
                <w:rPrChange w:id="2726" w:author="Lane, Stefanie" w:date="2023-09-07T11:15:00Z">
                  <w:rPr>
                    <w:ins w:id="2727" w:author="Lane, Stefanie" w:date="2023-09-07T11:15:00Z"/>
                  </w:rPr>
                </w:rPrChange>
              </w:rPr>
              <w:pPrChange w:id="2728" w:author="Lane, Stefanie" w:date="2023-09-07T11:15:00Z">
                <w:pPr>
                  <w:jc w:val="center"/>
                </w:pPr>
              </w:pPrChange>
            </w:pPr>
          </w:p>
        </w:tc>
      </w:tr>
      <w:tr w:rsidR="0058002F" w:rsidRPr="0058002F" w14:paraId="5ABCA85E" w14:textId="77777777" w:rsidTr="0058002F">
        <w:trPr>
          <w:divId w:val="1001275199"/>
          <w:trHeight w:val="290"/>
          <w:jc w:val="center"/>
          <w:ins w:id="2729" w:author="Lane, Stefanie" w:date="2023-09-07T11:15:00Z"/>
        </w:trPr>
        <w:tc>
          <w:tcPr>
            <w:tcW w:w="1180" w:type="dxa"/>
            <w:tcBorders>
              <w:top w:val="nil"/>
              <w:left w:val="nil"/>
              <w:bottom w:val="nil"/>
              <w:right w:val="nil"/>
            </w:tcBorders>
            <w:shd w:val="clear" w:color="auto" w:fill="auto"/>
            <w:noWrap/>
            <w:vAlign w:val="bottom"/>
            <w:hideMark/>
          </w:tcPr>
          <w:p w14:paraId="59A12DB3" w14:textId="77777777" w:rsidR="0058002F" w:rsidRPr="0058002F" w:rsidRDefault="0058002F" w:rsidP="0058002F">
            <w:pPr>
              <w:spacing w:after="0" w:line="240" w:lineRule="auto"/>
              <w:rPr>
                <w:ins w:id="2730" w:author="Lane, Stefanie" w:date="2023-09-07T11:15:00Z"/>
                <w:rFonts w:ascii="Calibri" w:eastAsia="Times New Roman" w:hAnsi="Calibri" w:cs="Calibri"/>
                <w:b/>
                <w:bCs/>
                <w:color w:val="000000"/>
                <w:rPrChange w:id="2731" w:author="Lane, Stefanie" w:date="2023-09-07T11:15:00Z">
                  <w:rPr>
                    <w:ins w:id="2732" w:author="Lane, Stefanie" w:date="2023-09-07T11:15:00Z"/>
                  </w:rPr>
                </w:rPrChange>
              </w:rPr>
              <w:pPrChange w:id="2733" w:author="Lane, Stefanie" w:date="2023-09-07T11:15:00Z">
                <w:pPr/>
              </w:pPrChange>
            </w:pPr>
            <w:ins w:id="2734" w:author="Lane, Stefanie" w:date="2023-09-07T11:15:00Z">
              <w:r w:rsidRPr="0058002F">
                <w:rPr>
                  <w:rFonts w:ascii="Calibri" w:eastAsia="Times New Roman" w:hAnsi="Calibri" w:cs="Calibri"/>
                  <w:b/>
                  <w:bCs/>
                  <w:color w:val="000000"/>
                  <w:rPrChange w:id="2735" w:author="Lane, Stefanie" w:date="2023-09-07T11:15:00Z">
                    <w:rPr/>
                  </w:rPrChange>
                </w:rPr>
                <w:t>Total</w:t>
              </w:r>
            </w:ins>
          </w:p>
        </w:tc>
        <w:tc>
          <w:tcPr>
            <w:tcW w:w="960" w:type="dxa"/>
            <w:tcBorders>
              <w:top w:val="nil"/>
              <w:left w:val="nil"/>
              <w:bottom w:val="nil"/>
              <w:right w:val="nil"/>
            </w:tcBorders>
            <w:shd w:val="clear" w:color="auto" w:fill="auto"/>
            <w:noWrap/>
            <w:vAlign w:val="bottom"/>
            <w:hideMark/>
          </w:tcPr>
          <w:p w14:paraId="17630798" w14:textId="77777777" w:rsidR="0058002F" w:rsidRPr="0058002F" w:rsidRDefault="0058002F" w:rsidP="0058002F">
            <w:pPr>
              <w:spacing w:after="0" w:line="240" w:lineRule="auto"/>
              <w:rPr>
                <w:ins w:id="2736" w:author="Lane, Stefanie" w:date="2023-09-07T11:15:00Z"/>
                <w:rFonts w:ascii="Calibri" w:eastAsia="Times New Roman" w:hAnsi="Calibri" w:cs="Calibri"/>
                <w:b/>
                <w:bCs/>
                <w:color w:val="000000"/>
                <w:rPrChange w:id="2737" w:author="Lane, Stefanie" w:date="2023-09-07T11:15:00Z">
                  <w:rPr>
                    <w:ins w:id="2738" w:author="Lane, Stefanie" w:date="2023-09-07T11:15:00Z"/>
                  </w:rPr>
                </w:rPrChange>
              </w:rPr>
              <w:pPrChange w:id="2739" w:author="Lane, Stefanie" w:date="2023-09-07T11:15:00Z">
                <w:pPr/>
              </w:pPrChange>
            </w:pPr>
          </w:p>
        </w:tc>
        <w:tc>
          <w:tcPr>
            <w:tcW w:w="960" w:type="dxa"/>
            <w:tcBorders>
              <w:top w:val="nil"/>
              <w:left w:val="nil"/>
              <w:bottom w:val="nil"/>
              <w:right w:val="nil"/>
            </w:tcBorders>
            <w:shd w:val="clear" w:color="auto" w:fill="auto"/>
            <w:noWrap/>
            <w:vAlign w:val="bottom"/>
            <w:hideMark/>
          </w:tcPr>
          <w:p w14:paraId="4D270458" w14:textId="77777777" w:rsidR="0058002F" w:rsidRPr="0058002F" w:rsidRDefault="0058002F" w:rsidP="0058002F">
            <w:pPr>
              <w:spacing w:after="0" w:line="240" w:lineRule="auto"/>
              <w:jc w:val="center"/>
              <w:rPr>
                <w:ins w:id="2740" w:author="Lane, Stefanie" w:date="2023-09-07T11:15:00Z"/>
                <w:rFonts w:ascii="Times New Roman" w:eastAsia="Times New Roman" w:hAnsi="Times New Roman" w:cs="Times New Roman"/>
                <w:rPrChange w:id="2741" w:author="Lane, Stefanie" w:date="2023-09-07T11:15:00Z">
                  <w:rPr>
                    <w:ins w:id="2742" w:author="Lane, Stefanie" w:date="2023-09-07T11:15:00Z"/>
                  </w:rPr>
                </w:rPrChange>
              </w:rPr>
              <w:pPrChange w:id="2743" w:author="Lane, Stefanie" w:date="2023-09-07T11:15:00Z">
                <w:pPr>
                  <w:jc w:val="center"/>
                </w:pPr>
              </w:pPrChange>
            </w:pPr>
          </w:p>
        </w:tc>
        <w:tc>
          <w:tcPr>
            <w:tcW w:w="300" w:type="dxa"/>
            <w:tcBorders>
              <w:top w:val="nil"/>
              <w:left w:val="nil"/>
              <w:bottom w:val="nil"/>
              <w:right w:val="nil"/>
            </w:tcBorders>
            <w:shd w:val="clear" w:color="auto" w:fill="auto"/>
            <w:noWrap/>
            <w:vAlign w:val="bottom"/>
            <w:hideMark/>
          </w:tcPr>
          <w:p w14:paraId="6CDE91A9" w14:textId="77777777" w:rsidR="0058002F" w:rsidRPr="0058002F" w:rsidRDefault="0058002F" w:rsidP="0058002F">
            <w:pPr>
              <w:spacing w:after="0" w:line="240" w:lineRule="auto"/>
              <w:jc w:val="center"/>
              <w:rPr>
                <w:ins w:id="2744" w:author="Lane, Stefanie" w:date="2023-09-07T11:15:00Z"/>
                <w:rFonts w:ascii="Times New Roman" w:eastAsia="Times New Roman" w:hAnsi="Times New Roman" w:cs="Times New Roman"/>
                <w:rPrChange w:id="2745" w:author="Lane, Stefanie" w:date="2023-09-07T11:15:00Z">
                  <w:rPr>
                    <w:ins w:id="2746" w:author="Lane, Stefanie" w:date="2023-09-07T11:15:00Z"/>
                  </w:rPr>
                </w:rPrChange>
              </w:rPr>
              <w:pPrChange w:id="2747"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3186FD9A" w14:textId="77777777" w:rsidR="0058002F" w:rsidRPr="0058002F" w:rsidRDefault="0058002F" w:rsidP="0058002F">
            <w:pPr>
              <w:spacing w:after="0" w:line="240" w:lineRule="auto"/>
              <w:jc w:val="center"/>
              <w:rPr>
                <w:ins w:id="2748" w:author="Lane, Stefanie" w:date="2023-09-07T11:15:00Z"/>
                <w:rFonts w:ascii="Times New Roman" w:eastAsia="Times New Roman" w:hAnsi="Times New Roman" w:cs="Times New Roman"/>
                <w:rPrChange w:id="2749" w:author="Lane, Stefanie" w:date="2023-09-07T11:15:00Z">
                  <w:rPr>
                    <w:ins w:id="2750" w:author="Lane, Stefanie" w:date="2023-09-07T11:15:00Z"/>
                  </w:rPr>
                </w:rPrChange>
              </w:rPr>
              <w:pPrChange w:id="2751"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22BBC481" w14:textId="77777777" w:rsidR="0058002F" w:rsidRPr="0058002F" w:rsidRDefault="0058002F" w:rsidP="0058002F">
            <w:pPr>
              <w:spacing w:after="0" w:line="240" w:lineRule="auto"/>
              <w:jc w:val="center"/>
              <w:rPr>
                <w:ins w:id="2752" w:author="Lane, Stefanie" w:date="2023-09-07T11:15:00Z"/>
                <w:rFonts w:ascii="Times New Roman" w:eastAsia="Times New Roman" w:hAnsi="Times New Roman" w:cs="Times New Roman"/>
                <w:rPrChange w:id="2753" w:author="Lane, Stefanie" w:date="2023-09-07T11:15:00Z">
                  <w:rPr>
                    <w:ins w:id="2754" w:author="Lane, Stefanie" w:date="2023-09-07T11:15:00Z"/>
                  </w:rPr>
                </w:rPrChange>
              </w:rPr>
              <w:pPrChange w:id="2755"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186E4E40" w14:textId="77777777" w:rsidR="0058002F" w:rsidRPr="0058002F" w:rsidRDefault="0058002F" w:rsidP="0058002F">
            <w:pPr>
              <w:spacing w:after="0" w:line="240" w:lineRule="auto"/>
              <w:jc w:val="center"/>
              <w:rPr>
                <w:ins w:id="2756" w:author="Lane, Stefanie" w:date="2023-09-07T11:15:00Z"/>
                <w:rFonts w:ascii="Times New Roman" w:eastAsia="Times New Roman" w:hAnsi="Times New Roman" w:cs="Times New Roman"/>
                <w:rPrChange w:id="2757" w:author="Lane, Stefanie" w:date="2023-09-07T11:15:00Z">
                  <w:rPr>
                    <w:ins w:id="2758" w:author="Lane, Stefanie" w:date="2023-09-07T11:15:00Z"/>
                  </w:rPr>
                </w:rPrChange>
              </w:rPr>
              <w:pPrChange w:id="2759" w:author="Lane, Stefanie" w:date="2023-09-07T11:15:00Z">
                <w:pPr>
                  <w:jc w:val="center"/>
                </w:pPr>
              </w:pPrChange>
            </w:pPr>
          </w:p>
        </w:tc>
      </w:tr>
      <w:tr w:rsidR="0058002F" w:rsidRPr="0058002F" w14:paraId="4542A8FB" w14:textId="77777777" w:rsidTr="0058002F">
        <w:trPr>
          <w:divId w:val="1001275199"/>
          <w:trHeight w:val="290"/>
          <w:jc w:val="center"/>
          <w:ins w:id="2760"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1294040E" w14:textId="77777777" w:rsidR="0058002F" w:rsidRPr="0058002F" w:rsidRDefault="0058002F" w:rsidP="0058002F">
            <w:pPr>
              <w:spacing w:after="0" w:line="240" w:lineRule="auto"/>
              <w:jc w:val="right"/>
              <w:rPr>
                <w:ins w:id="2761" w:author="Lane, Stefanie" w:date="2023-09-07T11:15:00Z"/>
                <w:rFonts w:ascii="Calibri" w:eastAsia="Times New Roman" w:hAnsi="Calibri" w:cs="Calibri"/>
                <w:color w:val="000000"/>
                <w:rPrChange w:id="2762" w:author="Lane, Stefanie" w:date="2023-09-07T11:15:00Z">
                  <w:rPr>
                    <w:ins w:id="2763" w:author="Lane, Stefanie" w:date="2023-09-07T11:15:00Z"/>
                  </w:rPr>
                </w:rPrChange>
              </w:rPr>
              <w:pPrChange w:id="2764" w:author="Lane, Stefanie" w:date="2023-09-07T11:15:00Z">
                <w:pPr>
                  <w:jc w:val="right"/>
                </w:pPr>
              </w:pPrChange>
            </w:pPr>
            <w:ins w:id="2765" w:author="Lane, Stefanie" w:date="2023-09-07T11:15:00Z">
              <w:r w:rsidRPr="0058002F">
                <w:rPr>
                  <w:rFonts w:ascii="Calibri" w:eastAsia="Times New Roman" w:hAnsi="Calibri" w:cs="Calibri"/>
                  <w:color w:val="000000"/>
                  <w:rPrChange w:id="2766" w:author="Lane, Stefanie" w:date="2023-09-07T11:15: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36C41C2" w14:textId="77777777" w:rsidR="0058002F" w:rsidRPr="0058002F" w:rsidRDefault="0058002F" w:rsidP="0058002F">
            <w:pPr>
              <w:spacing w:after="0" w:line="240" w:lineRule="auto"/>
              <w:jc w:val="center"/>
              <w:rPr>
                <w:ins w:id="2767" w:author="Lane, Stefanie" w:date="2023-09-07T11:15:00Z"/>
                <w:rFonts w:ascii="Calibri" w:eastAsia="Times New Roman" w:hAnsi="Calibri" w:cs="Calibri"/>
                <w:color w:val="000000"/>
                <w:rPrChange w:id="2768" w:author="Lane, Stefanie" w:date="2023-09-07T11:15:00Z">
                  <w:rPr>
                    <w:ins w:id="2769" w:author="Lane, Stefanie" w:date="2023-09-07T11:15:00Z"/>
                  </w:rPr>
                </w:rPrChange>
              </w:rPr>
              <w:pPrChange w:id="2770" w:author="Lane, Stefanie" w:date="2023-09-07T11:15:00Z">
                <w:pPr>
                  <w:jc w:val="center"/>
                </w:pPr>
              </w:pPrChange>
            </w:pPr>
            <w:ins w:id="2771" w:author="Lane, Stefanie" w:date="2023-09-07T11:15:00Z">
              <w:r w:rsidRPr="0058002F">
                <w:rPr>
                  <w:rFonts w:ascii="Calibri" w:eastAsia="Times New Roman" w:hAnsi="Calibri" w:cs="Calibri"/>
                  <w:color w:val="000000"/>
                  <w:rPrChange w:id="2772" w:author="Lane, Stefanie" w:date="2023-09-07T11:15: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7B23A3E9" w14:textId="77777777" w:rsidR="0058002F" w:rsidRPr="0058002F" w:rsidRDefault="0058002F" w:rsidP="0058002F">
            <w:pPr>
              <w:spacing w:after="0" w:line="240" w:lineRule="auto"/>
              <w:jc w:val="center"/>
              <w:rPr>
                <w:ins w:id="2773" w:author="Lane, Stefanie" w:date="2023-09-07T11:15:00Z"/>
                <w:rFonts w:ascii="Calibri" w:eastAsia="Times New Roman" w:hAnsi="Calibri" w:cs="Calibri"/>
                <w:color w:val="000000"/>
                <w:rPrChange w:id="2774" w:author="Lane, Stefanie" w:date="2023-09-07T11:15:00Z">
                  <w:rPr>
                    <w:ins w:id="2775" w:author="Lane, Stefanie" w:date="2023-09-07T11:15:00Z"/>
                  </w:rPr>
                </w:rPrChange>
              </w:rPr>
              <w:pPrChange w:id="2776" w:author="Lane, Stefanie" w:date="2023-09-07T11:15:00Z">
                <w:pPr>
                  <w:jc w:val="center"/>
                </w:pPr>
              </w:pPrChange>
            </w:pPr>
            <w:ins w:id="2777" w:author="Lane, Stefanie" w:date="2023-09-07T11:15:00Z">
              <w:r w:rsidRPr="0058002F">
                <w:rPr>
                  <w:rFonts w:ascii="Calibri" w:eastAsia="Times New Roman" w:hAnsi="Calibri" w:cs="Calibri"/>
                  <w:color w:val="000000"/>
                  <w:rPrChange w:id="2778" w:author="Lane, Stefanie" w:date="2023-09-07T11:15:00Z">
                    <w:rPr/>
                  </w:rPrChange>
                </w:rPr>
                <w:t>48</w:t>
              </w:r>
            </w:ins>
          </w:p>
        </w:tc>
        <w:tc>
          <w:tcPr>
            <w:tcW w:w="300" w:type="dxa"/>
            <w:tcBorders>
              <w:top w:val="nil"/>
              <w:left w:val="nil"/>
              <w:bottom w:val="nil"/>
              <w:right w:val="nil"/>
            </w:tcBorders>
            <w:shd w:val="clear" w:color="auto" w:fill="auto"/>
            <w:noWrap/>
            <w:vAlign w:val="bottom"/>
            <w:hideMark/>
          </w:tcPr>
          <w:p w14:paraId="21542C30" w14:textId="77777777" w:rsidR="0058002F" w:rsidRPr="0058002F" w:rsidRDefault="0058002F" w:rsidP="0058002F">
            <w:pPr>
              <w:spacing w:after="0" w:line="240" w:lineRule="auto"/>
              <w:jc w:val="center"/>
              <w:rPr>
                <w:ins w:id="2779" w:author="Lane, Stefanie" w:date="2023-09-07T11:15:00Z"/>
                <w:rFonts w:ascii="Calibri" w:eastAsia="Times New Roman" w:hAnsi="Calibri" w:cs="Calibri"/>
                <w:color w:val="000000"/>
                <w:rPrChange w:id="2780" w:author="Lane, Stefanie" w:date="2023-09-07T11:15:00Z">
                  <w:rPr>
                    <w:ins w:id="2781" w:author="Lane, Stefanie" w:date="2023-09-07T11:15:00Z"/>
                  </w:rPr>
                </w:rPrChange>
              </w:rPr>
              <w:pPrChange w:id="2782" w:author="Lane, Stefanie" w:date="2023-09-07T11:15: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53001BC" w14:textId="77777777" w:rsidR="0058002F" w:rsidRPr="0058002F" w:rsidRDefault="0058002F" w:rsidP="0058002F">
            <w:pPr>
              <w:spacing w:after="0" w:line="240" w:lineRule="auto"/>
              <w:jc w:val="center"/>
              <w:rPr>
                <w:ins w:id="2783" w:author="Lane, Stefanie" w:date="2023-09-07T11:15:00Z"/>
                <w:rFonts w:ascii="Calibri" w:eastAsia="Times New Roman" w:hAnsi="Calibri" w:cs="Calibri"/>
                <w:color w:val="000000"/>
                <w:rPrChange w:id="2784" w:author="Lane, Stefanie" w:date="2023-09-07T11:15:00Z">
                  <w:rPr>
                    <w:ins w:id="2785" w:author="Lane, Stefanie" w:date="2023-09-07T11:15:00Z"/>
                  </w:rPr>
                </w:rPrChange>
              </w:rPr>
              <w:pPrChange w:id="2786" w:author="Lane, Stefanie" w:date="2023-09-07T11:15:00Z">
                <w:pPr>
                  <w:jc w:val="center"/>
                </w:pPr>
              </w:pPrChange>
            </w:pPr>
            <w:ins w:id="2787" w:author="Lane, Stefanie" w:date="2023-09-07T11:15:00Z">
              <w:r w:rsidRPr="0058002F">
                <w:rPr>
                  <w:rFonts w:ascii="Calibri" w:eastAsia="Times New Roman" w:hAnsi="Calibri" w:cs="Calibri"/>
                  <w:color w:val="000000"/>
                  <w:rPrChange w:id="2788" w:author="Lane, Stefanie" w:date="2023-09-07T11:15: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0DBF4A0A" w14:textId="77777777" w:rsidR="0058002F" w:rsidRPr="0058002F" w:rsidRDefault="0058002F" w:rsidP="0058002F">
            <w:pPr>
              <w:spacing w:after="0" w:line="240" w:lineRule="auto"/>
              <w:jc w:val="center"/>
              <w:rPr>
                <w:ins w:id="2789" w:author="Lane, Stefanie" w:date="2023-09-07T11:15:00Z"/>
                <w:rFonts w:ascii="Calibri" w:eastAsia="Times New Roman" w:hAnsi="Calibri" w:cs="Calibri"/>
                <w:color w:val="000000"/>
                <w:rPrChange w:id="2790" w:author="Lane, Stefanie" w:date="2023-09-07T11:15:00Z">
                  <w:rPr>
                    <w:ins w:id="2791" w:author="Lane, Stefanie" w:date="2023-09-07T11:15:00Z"/>
                  </w:rPr>
                </w:rPrChange>
              </w:rPr>
              <w:pPrChange w:id="2792" w:author="Lane, Stefanie" w:date="2023-09-07T11:15:00Z">
                <w:pPr>
                  <w:jc w:val="center"/>
                </w:pPr>
              </w:pPrChange>
            </w:pPr>
            <w:ins w:id="2793" w:author="Lane, Stefanie" w:date="2023-09-07T11:15:00Z">
              <w:r w:rsidRPr="0058002F">
                <w:rPr>
                  <w:rFonts w:ascii="Calibri" w:eastAsia="Times New Roman" w:hAnsi="Calibri" w:cs="Calibri"/>
                  <w:color w:val="000000"/>
                  <w:rPrChange w:id="2794" w:author="Lane, Stefanie" w:date="2023-09-07T11:15: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7E8812B5" w14:textId="77777777" w:rsidR="0058002F" w:rsidRPr="0058002F" w:rsidRDefault="0058002F" w:rsidP="0058002F">
            <w:pPr>
              <w:spacing w:after="0" w:line="240" w:lineRule="auto"/>
              <w:jc w:val="center"/>
              <w:rPr>
                <w:ins w:id="2795" w:author="Lane, Stefanie" w:date="2023-09-07T11:15:00Z"/>
                <w:rFonts w:ascii="Calibri" w:eastAsia="Times New Roman" w:hAnsi="Calibri" w:cs="Calibri"/>
                <w:color w:val="000000"/>
                <w:rPrChange w:id="2796" w:author="Lane, Stefanie" w:date="2023-09-07T11:15:00Z">
                  <w:rPr>
                    <w:ins w:id="2797" w:author="Lane, Stefanie" w:date="2023-09-07T11:15:00Z"/>
                  </w:rPr>
                </w:rPrChange>
              </w:rPr>
              <w:pPrChange w:id="2798" w:author="Lane, Stefanie" w:date="2023-09-07T11:15:00Z">
                <w:pPr>
                  <w:jc w:val="center"/>
                </w:pPr>
              </w:pPrChange>
            </w:pPr>
            <w:ins w:id="2799" w:author="Lane, Stefanie" w:date="2023-09-07T11:15:00Z">
              <w:r w:rsidRPr="0058002F">
                <w:rPr>
                  <w:rFonts w:ascii="Calibri" w:eastAsia="Times New Roman" w:hAnsi="Calibri" w:cs="Calibri"/>
                  <w:color w:val="000000"/>
                  <w:rPrChange w:id="2800" w:author="Lane, Stefanie" w:date="2023-09-07T11:15:00Z">
                    <w:rPr/>
                  </w:rPrChange>
                </w:rPr>
                <w:t>3.9</w:t>
              </w:r>
            </w:ins>
          </w:p>
        </w:tc>
      </w:tr>
      <w:tr w:rsidR="0058002F" w:rsidRPr="0058002F" w14:paraId="5D93E559" w14:textId="77777777" w:rsidTr="0058002F">
        <w:trPr>
          <w:divId w:val="1001275199"/>
          <w:trHeight w:val="290"/>
          <w:jc w:val="center"/>
          <w:ins w:id="2801" w:author="Lane, Stefanie" w:date="2023-09-07T11:15:00Z"/>
        </w:trPr>
        <w:tc>
          <w:tcPr>
            <w:tcW w:w="1180" w:type="dxa"/>
            <w:tcBorders>
              <w:top w:val="nil"/>
              <w:left w:val="nil"/>
              <w:bottom w:val="nil"/>
              <w:right w:val="nil"/>
            </w:tcBorders>
            <w:shd w:val="clear" w:color="auto" w:fill="auto"/>
            <w:noWrap/>
            <w:vAlign w:val="bottom"/>
            <w:hideMark/>
          </w:tcPr>
          <w:p w14:paraId="29598F82" w14:textId="77777777" w:rsidR="0058002F" w:rsidRPr="0058002F" w:rsidRDefault="0058002F" w:rsidP="0058002F">
            <w:pPr>
              <w:spacing w:after="0" w:line="240" w:lineRule="auto"/>
              <w:jc w:val="right"/>
              <w:rPr>
                <w:ins w:id="2802" w:author="Lane, Stefanie" w:date="2023-09-07T11:15:00Z"/>
                <w:rFonts w:ascii="Calibri" w:eastAsia="Times New Roman" w:hAnsi="Calibri" w:cs="Calibri"/>
                <w:color w:val="000000"/>
                <w:rPrChange w:id="2803" w:author="Lane, Stefanie" w:date="2023-09-07T11:15:00Z">
                  <w:rPr>
                    <w:ins w:id="2804" w:author="Lane, Stefanie" w:date="2023-09-07T11:15:00Z"/>
                  </w:rPr>
                </w:rPrChange>
              </w:rPr>
              <w:pPrChange w:id="2805" w:author="Lane, Stefanie" w:date="2023-09-07T11:15:00Z">
                <w:pPr>
                  <w:jc w:val="right"/>
                </w:pPr>
              </w:pPrChange>
            </w:pPr>
            <w:ins w:id="2806" w:author="Lane, Stefanie" w:date="2023-09-07T11:15:00Z">
              <w:r w:rsidRPr="0058002F">
                <w:rPr>
                  <w:rFonts w:ascii="Calibri" w:eastAsia="Times New Roman" w:hAnsi="Calibri" w:cs="Calibri"/>
                  <w:color w:val="000000"/>
                  <w:rPrChange w:id="2807" w:author="Lane, Stefanie" w:date="2023-09-07T11:15:00Z">
                    <w:rPr/>
                  </w:rPrChange>
                </w:rPr>
                <w:t>1999</w:t>
              </w:r>
            </w:ins>
          </w:p>
        </w:tc>
        <w:tc>
          <w:tcPr>
            <w:tcW w:w="960" w:type="dxa"/>
            <w:tcBorders>
              <w:top w:val="nil"/>
              <w:left w:val="nil"/>
              <w:bottom w:val="single" w:sz="4" w:space="0" w:color="auto"/>
              <w:right w:val="nil"/>
            </w:tcBorders>
            <w:shd w:val="clear" w:color="auto" w:fill="auto"/>
            <w:noWrap/>
            <w:vAlign w:val="bottom"/>
            <w:hideMark/>
          </w:tcPr>
          <w:p w14:paraId="6BE33E66" w14:textId="77777777" w:rsidR="0058002F" w:rsidRPr="0058002F" w:rsidRDefault="0058002F" w:rsidP="0058002F">
            <w:pPr>
              <w:spacing w:after="0" w:line="240" w:lineRule="auto"/>
              <w:jc w:val="center"/>
              <w:rPr>
                <w:ins w:id="2808" w:author="Lane, Stefanie" w:date="2023-09-07T11:15:00Z"/>
                <w:rFonts w:ascii="Calibri" w:eastAsia="Times New Roman" w:hAnsi="Calibri" w:cs="Calibri"/>
                <w:color w:val="000000"/>
                <w:rPrChange w:id="2809" w:author="Lane, Stefanie" w:date="2023-09-07T11:15:00Z">
                  <w:rPr>
                    <w:ins w:id="2810" w:author="Lane, Stefanie" w:date="2023-09-07T11:15:00Z"/>
                  </w:rPr>
                </w:rPrChange>
              </w:rPr>
              <w:pPrChange w:id="2811" w:author="Lane, Stefanie" w:date="2023-09-07T11:15:00Z">
                <w:pPr>
                  <w:jc w:val="center"/>
                </w:pPr>
              </w:pPrChange>
            </w:pPr>
            <w:ins w:id="2812" w:author="Lane, Stefanie" w:date="2023-09-07T11:15:00Z">
              <w:r w:rsidRPr="0058002F">
                <w:rPr>
                  <w:rFonts w:ascii="Calibri" w:eastAsia="Times New Roman" w:hAnsi="Calibri" w:cs="Calibri"/>
                  <w:color w:val="000000"/>
                  <w:rPrChange w:id="2813" w:author="Lane, Stefanie" w:date="2023-09-07T11:15:00Z">
                    <w:rPr/>
                  </w:rPrChange>
                </w:rPr>
                <w:t>54</w:t>
              </w:r>
            </w:ins>
          </w:p>
        </w:tc>
        <w:tc>
          <w:tcPr>
            <w:tcW w:w="960" w:type="dxa"/>
            <w:tcBorders>
              <w:top w:val="nil"/>
              <w:left w:val="nil"/>
              <w:bottom w:val="nil"/>
              <w:right w:val="nil"/>
            </w:tcBorders>
            <w:shd w:val="clear" w:color="auto" w:fill="auto"/>
            <w:noWrap/>
            <w:vAlign w:val="bottom"/>
            <w:hideMark/>
          </w:tcPr>
          <w:p w14:paraId="07DDB689" w14:textId="77777777" w:rsidR="0058002F" w:rsidRPr="0058002F" w:rsidRDefault="0058002F" w:rsidP="0058002F">
            <w:pPr>
              <w:spacing w:after="0" w:line="240" w:lineRule="auto"/>
              <w:jc w:val="center"/>
              <w:rPr>
                <w:ins w:id="2814" w:author="Lane, Stefanie" w:date="2023-09-07T11:15:00Z"/>
                <w:rFonts w:ascii="Calibri" w:eastAsia="Times New Roman" w:hAnsi="Calibri" w:cs="Calibri"/>
                <w:color w:val="000000"/>
                <w:rPrChange w:id="2815" w:author="Lane, Stefanie" w:date="2023-09-07T11:15:00Z">
                  <w:rPr>
                    <w:ins w:id="2816" w:author="Lane, Stefanie" w:date="2023-09-07T11:15:00Z"/>
                  </w:rPr>
                </w:rPrChange>
              </w:rPr>
              <w:pPrChange w:id="2817" w:author="Lane, Stefanie" w:date="2023-09-07T11:15:00Z">
                <w:pPr>
                  <w:jc w:val="center"/>
                </w:pPr>
              </w:pPrChange>
            </w:pPr>
            <w:ins w:id="2818" w:author="Lane, Stefanie" w:date="2023-09-07T11:15:00Z">
              <w:r w:rsidRPr="0058002F">
                <w:rPr>
                  <w:rFonts w:ascii="Calibri" w:eastAsia="Times New Roman" w:hAnsi="Calibri" w:cs="Calibri"/>
                  <w:color w:val="000000"/>
                  <w:rPrChange w:id="2819" w:author="Lane, Stefanie" w:date="2023-09-07T11:15:00Z">
                    <w:rPr/>
                  </w:rPrChange>
                </w:rPr>
                <w:t>42</w:t>
              </w:r>
            </w:ins>
          </w:p>
        </w:tc>
        <w:tc>
          <w:tcPr>
            <w:tcW w:w="300" w:type="dxa"/>
            <w:tcBorders>
              <w:top w:val="nil"/>
              <w:left w:val="nil"/>
              <w:bottom w:val="nil"/>
              <w:right w:val="nil"/>
            </w:tcBorders>
            <w:shd w:val="clear" w:color="auto" w:fill="auto"/>
            <w:noWrap/>
            <w:vAlign w:val="bottom"/>
            <w:hideMark/>
          </w:tcPr>
          <w:p w14:paraId="5FB05366" w14:textId="77777777" w:rsidR="0058002F" w:rsidRPr="0058002F" w:rsidRDefault="0058002F" w:rsidP="0058002F">
            <w:pPr>
              <w:spacing w:after="0" w:line="240" w:lineRule="auto"/>
              <w:jc w:val="center"/>
              <w:rPr>
                <w:ins w:id="2820" w:author="Lane, Stefanie" w:date="2023-09-07T11:15:00Z"/>
                <w:rFonts w:ascii="Calibri" w:eastAsia="Times New Roman" w:hAnsi="Calibri" w:cs="Calibri"/>
                <w:color w:val="000000"/>
                <w:rPrChange w:id="2821" w:author="Lane, Stefanie" w:date="2023-09-07T11:15:00Z">
                  <w:rPr>
                    <w:ins w:id="2822" w:author="Lane, Stefanie" w:date="2023-09-07T11:15:00Z"/>
                  </w:rPr>
                </w:rPrChange>
              </w:rPr>
              <w:pPrChange w:id="2823" w:author="Lane, Stefanie" w:date="2023-09-07T11:15:00Z">
                <w:pPr>
                  <w:jc w:val="center"/>
                </w:pPr>
              </w:pPrChange>
            </w:pPr>
          </w:p>
        </w:tc>
        <w:tc>
          <w:tcPr>
            <w:tcW w:w="960" w:type="dxa"/>
            <w:tcBorders>
              <w:top w:val="nil"/>
              <w:left w:val="nil"/>
              <w:bottom w:val="nil"/>
              <w:right w:val="nil"/>
            </w:tcBorders>
            <w:shd w:val="clear" w:color="auto" w:fill="auto"/>
            <w:noWrap/>
            <w:vAlign w:val="bottom"/>
            <w:hideMark/>
          </w:tcPr>
          <w:p w14:paraId="0A7C61A6" w14:textId="77777777" w:rsidR="0058002F" w:rsidRPr="0058002F" w:rsidRDefault="0058002F" w:rsidP="0058002F">
            <w:pPr>
              <w:spacing w:after="0" w:line="240" w:lineRule="auto"/>
              <w:jc w:val="center"/>
              <w:rPr>
                <w:ins w:id="2824" w:author="Lane, Stefanie" w:date="2023-09-07T11:15:00Z"/>
                <w:rFonts w:ascii="Calibri" w:eastAsia="Times New Roman" w:hAnsi="Calibri" w:cs="Calibri"/>
                <w:color w:val="000000"/>
                <w:rPrChange w:id="2825" w:author="Lane, Stefanie" w:date="2023-09-07T11:15:00Z">
                  <w:rPr>
                    <w:ins w:id="2826" w:author="Lane, Stefanie" w:date="2023-09-07T11:15:00Z"/>
                  </w:rPr>
                </w:rPrChange>
              </w:rPr>
              <w:pPrChange w:id="2827" w:author="Lane, Stefanie" w:date="2023-09-07T11:15:00Z">
                <w:pPr>
                  <w:jc w:val="center"/>
                </w:pPr>
              </w:pPrChange>
            </w:pPr>
            <w:ins w:id="2828" w:author="Lane, Stefanie" w:date="2023-09-07T11:15:00Z">
              <w:r w:rsidRPr="0058002F">
                <w:rPr>
                  <w:rFonts w:ascii="Calibri" w:eastAsia="Times New Roman" w:hAnsi="Calibri" w:cs="Calibri"/>
                  <w:color w:val="000000"/>
                  <w:rPrChange w:id="2829" w:author="Lane, Stefanie" w:date="2023-09-07T11:15:00Z">
                    <w:rPr/>
                  </w:rPrChange>
                </w:rPr>
                <w:t>10.0</w:t>
              </w:r>
            </w:ins>
          </w:p>
        </w:tc>
        <w:tc>
          <w:tcPr>
            <w:tcW w:w="960" w:type="dxa"/>
            <w:tcBorders>
              <w:top w:val="nil"/>
              <w:left w:val="nil"/>
              <w:bottom w:val="nil"/>
              <w:right w:val="nil"/>
            </w:tcBorders>
            <w:shd w:val="clear" w:color="auto" w:fill="auto"/>
            <w:noWrap/>
            <w:vAlign w:val="bottom"/>
            <w:hideMark/>
          </w:tcPr>
          <w:p w14:paraId="60BADEDE" w14:textId="77777777" w:rsidR="0058002F" w:rsidRPr="0058002F" w:rsidRDefault="0058002F" w:rsidP="0058002F">
            <w:pPr>
              <w:spacing w:after="0" w:line="240" w:lineRule="auto"/>
              <w:jc w:val="center"/>
              <w:rPr>
                <w:ins w:id="2830" w:author="Lane, Stefanie" w:date="2023-09-07T11:15:00Z"/>
                <w:rFonts w:ascii="Calibri" w:eastAsia="Times New Roman" w:hAnsi="Calibri" w:cs="Calibri"/>
                <w:color w:val="000000"/>
                <w:rPrChange w:id="2831" w:author="Lane, Stefanie" w:date="2023-09-07T11:15:00Z">
                  <w:rPr>
                    <w:ins w:id="2832" w:author="Lane, Stefanie" w:date="2023-09-07T11:15:00Z"/>
                  </w:rPr>
                </w:rPrChange>
              </w:rPr>
              <w:pPrChange w:id="2833" w:author="Lane, Stefanie" w:date="2023-09-07T11:15:00Z">
                <w:pPr>
                  <w:jc w:val="center"/>
                </w:pPr>
              </w:pPrChange>
            </w:pPr>
            <w:ins w:id="2834" w:author="Lane, Stefanie" w:date="2023-09-07T11:15:00Z">
              <w:r w:rsidRPr="0058002F">
                <w:rPr>
                  <w:rFonts w:ascii="Calibri" w:eastAsia="Times New Roman" w:hAnsi="Calibri" w:cs="Calibri"/>
                  <w:color w:val="000000"/>
                  <w:rPrChange w:id="2835" w:author="Lane, Stefanie" w:date="2023-09-07T11:15:00Z">
                    <w:rPr/>
                  </w:rPrChange>
                </w:rPr>
                <w:t>3.4</w:t>
              </w:r>
            </w:ins>
          </w:p>
        </w:tc>
        <w:tc>
          <w:tcPr>
            <w:tcW w:w="960" w:type="dxa"/>
            <w:tcBorders>
              <w:top w:val="nil"/>
              <w:left w:val="nil"/>
              <w:bottom w:val="nil"/>
              <w:right w:val="nil"/>
            </w:tcBorders>
            <w:shd w:val="clear" w:color="auto" w:fill="auto"/>
            <w:noWrap/>
            <w:vAlign w:val="bottom"/>
            <w:hideMark/>
          </w:tcPr>
          <w:p w14:paraId="7C04C203" w14:textId="77777777" w:rsidR="0058002F" w:rsidRPr="0058002F" w:rsidRDefault="0058002F" w:rsidP="0058002F">
            <w:pPr>
              <w:spacing w:after="0" w:line="240" w:lineRule="auto"/>
              <w:jc w:val="center"/>
              <w:rPr>
                <w:ins w:id="2836" w:author="Lane, Stefanie" w:date="2023-09-07T11:15:00Z"/>
                <w:rFonts w:ascii="Calibri" w:eastAsia="Times New Roman" w:hAnsi="Calibri" w:cs="Calibri"/>
                <w:color w:val="000000"/>
                <w:rPrChange w:id="2837" w:author="Lane, Stefanie" w:date="2023-09-07T11:15:00Z">
                  <w:rPr>
                    <w:ins w:id="2838" w:author="Lane, Stefanie" w:date="2023-09-07T11:15:00Z"/>
                  </w:rPr>
                </w:rPrChange>
              </w:rPr>
              <w:pPrChange w:id="2839" w:author="Lane, Stefanie" w:date="2023-09-07T11:15:00Z">
                <w:pPr>
                  <w:jc w:val="center"/>
                </w:pPr>
              </w:pPrChange>
            </w:pPr>
            <w:ins w:id="2840" w:author="Lane, Stefanie" w:date="2023-09-07T11:15:00Z">
              <w:r w:rsidRPr="0058002F">
                <w:rPr>
                  <w:rFonts w:ascii="Calibri" w:eastAsia="Times New Roman" w:hAnsi="Calibri" w:cs="Calibri"/>
                  <w:color w:val="000000"/>
                  <w:rPrChange w:id="2841" w:author="Lane, Stefanie" w:date="2023-09-07T11:15:00Z">
                    <w:rPr/>
                  </w:rPrChange>
                </w:rPr>
                <w:t>4.2</w:t>
              </w:r>
            </w:ins>
          </w:p>
        </w:tc>
      </w:tr>
      <w:tr w:rsidR="0058002F" w:rsidRPr="0058002F" w14:paraId="60F5E5F2" w14:textId="77777777" w:rsidTr="0058002F">
        <w:trPr>
          <w:divId w:val="1001275199"/>
          <w:trHeight w:val="290"/>
          <w:jc w:val="center"/>
          <w:ins w:id="2842" w:author="Lane, Stefanie" w:date="2023-09-07T11:15:00Z"/>
        </w:trPr>
        <w:tc>
          <w:tcPr>
            <w:tcW w:w="1180" w:type="dxa"/>
            <w:tcBorders>
              <w:top w:val="single" w:sz="4" w:space="0" w:color="auto"/>
              <w:left w:val="nil"/>
              <w:bottom w:val="single" w:sz="4" w:space="0" w:color="auto"/>
              <w:right w:val="nil"/>
            </w:tcBorders>
            <w:shd w:val="clear" w:color="auto" w:fill="auto"/>
            <w:noWrap/>
            <w:vAlign w:val="bottom"/>
            <w:hideMark/>
          </w:tcPr>
          <w:p w14:paraId="0DD275B4" w14:textId="77777777" w:rsidR="0058002F" w:rsidRPr="0058002F" w:rsidRDefault="0058002F" w:rsidP="0058002F">
            <w:pPr>
              <w:spacing w:after="0" w:line="240" w:lineRule="auto"/>
              <w:jc w:val="right"/>
              <w:rPr>
                <w:ins w:id="2843" w:author="Lane, Stefanie" w:date="2023-09-07T11:15:00Z"/>
                <w:rFonts w:ascii="Calibri" w:eastAsia="Times New Roman" w:hAnsi="Calibri" w:cs="Calibri"/>
                <w:color w:val="000000"/>
                <w:rPrChange w:id="2844" w:author="Lane, Stefanie" w:date="2023-09-07T11:15:00Z">
                  <w:rPr>
                    <w:ins w:id="2845" w:author="Lane, Stefanie" w:date="2023-09-07T11:15:00Z"/>
                  </w:rPr>
                </w:rPrChange>
              </w:rPr>
              <w:pPrChange w:id="2846" w:author="Lane, Stefanie" w:date="2023-09-07T11:15:00Z">
                <w:pPr>
                  <w:jc w:val="right"/>
                </w:pPr>
              </w:pPrChange>
            </w:pPr>
            <w:ins w:id="2847" w:author="Lane, Stefanie" w:date="2023-09-07T11:15:00Z">
              <w:r w:rsidRPr="0058002F">
                <w:rPr>
                  <w:rFonts w:ascii="Calibri" w:eastAsia="Times New Roman" w:hAnsi="Calibri" w:cs="Calibri"/>
                  <w:color w:val="000000"/>
                  <w:rPrChange w:id="2848" w:author="Lane, Stefanie" w:date="2023-09-07T11:15:00Z">
                    <w:rPr/>
                  </w:rPrChange>
                </w:rPr>
                <w:t>2019</w:t>
              </w:r>
            </w:ins>
          </w:p>
        </w:tc>
        <w:tc>
          <w:tcPr>
            <w:tcW w:w="960" w:type="dxa"/>
            <w:tcBorders>
              <w:top w:val="nil"/>
              <w:left w:val="nil"/>
              <w:bottom w:val="single" w:sz="4" w:space="0" w:color="auto"/>
              <w:right w:val="nil"/>
            </w:tcBorders>
            <w:shd w:val="clear" w:color="auto" w:fill="auto"/>
            <w:noWrap/>
            <w:vAlign w:val="bottom"/>
            <w:hideMark/>
          </w:tcPr>
          <w:p w14:paraId="5DFA4338" w14:textId="77777777" w:rsidR="0058002F" w:rsidRPr="0058002F" w:rsidRDefault="0058002F" w:rsidP="0058002F">
            <w:pPr>
              <w:spacing w:after="0" w:line="240" w:lineRule="auto"/>
              <w:jc w:val="center"/>
              <w:rPr>
                <w:ins w:id="2849" w:author="Lane, Stefanie" w:date="2023-09-07T11:15:00Z"/>
                <w:rFonts w:ascii="Calibri" w:eastAsia="Times New Roman" w:hAnsi="Calibri" w:cs="Calibri"/>
                <w:color w:val="000000"/>
                <w:rPrChange w:id="2850" w:author="Lane, Stefanie" w:date="2023-09-07T11:15:00Z">
                  <w:rPr>
                    <w:ins w:id="2851" w:author="Lane, Stefanie" w:date="2023-09-07T11:15:00Z"/>
                  </w:rPr>
                </w:rPrChange>
              </w:rPr>
              <w:pPrChange w:id="2852" w:author="Lane, Stefanie" w:date="2023-09-07T11:15:00Z">
                <w:pPr>
                  <w:jc w:val="center"/>
                </w:pPr>
              </w:pPrChange>
            </w:pPr>
            <w:ins w:id="2853" w:author="Lane, Stefanie" w:date="2023-09-07T11:15:00Z">
              <w:r w:rsidRPr="0058002F">
                <w:rPr>
                  <w:rFonts w:ascii="Calibri" w:eastAsia="Times New Roman" w:hAnsi="Calibri" w:cs="Calibri"/>
                  <w:color w:val="000000"/>
                  <w:rPrChange w:id="2854" w:author="Lane, Stefanie" w:date="2023-09-07T11:15: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64F1AA76" w14:textId="77777777" w:rsidR="0058002F" w:rsidRPr="0058002F" w:rsidRDefault="0058002F" w:rsidP="0058002F">
            <w:pPr>
              <w:spacing w:after="0" w:line="240" w:lineRule="auto"/>
              <w:jc w:val="center"/>
              <w:rPr>
                <w:ins w:id="2855" w:author="Lane, Stefanie" w:date="2023-09-07T11:15:00Z"/>
                <w:rFonts w:ascii="Calibri" w:eastAsia="Times New Roman" w:hAnsi="Calibri" w:cs="Calibri"/>
                <w:color w:val="000000"/>
                <w:rPrChange w:id="2856" w:author="Lane, Stefanie" w:date="2023-09-07T11:15:00Z">
                  <w:rPr>
                    <w:ins w:id="2857" w:author="Lane, Stefanie" w:date="2023-09-07T11:15:00Z"/>
                  </w:rPr>
                </w:rPrChange>
              </w:rPr>
              <w:pPrChange w:id="2858" w:author="Lane, Stefanie" w:date="2023-09-07T11:15:00Z">
                <w:pPr>
                  <w:jc w:val="center"/>
                </w:pPr>
              </w:pPrChange>
            </w:pPr>
            <w:ins w:id="2859" w:author="Lane, Stefanie" w:date="2023-09-07T11:15:00Z">
              <w:r w:rsidRPr="0058002F">
                <w:rPr>
                  <w:rFonts w:ascii="Calibri" w:eastAsia="Times New Roman" w:hAnsi="Calibri" w:cs="Calibri"/>
                  <w:color w:val="000000"/>
                  <w:rPrChange w:id="2860" w:author="Lane, Stefanie" w:date="2023-09-07T11:15:00Z">
                    <w:rPr/>
                  </w:rPrChange>
                </w:rPr>
                <w:t>42</w:t>
              </w:r>
            </w:ins>
          </w:p>
        </w:tc>
        <w:tc>
          <w:tcPr>
            <w:tcW w:w="300" w:type="dxa"/>
            <w:tcBorders>
              <w:top w:val="nil"/>
              <w:left w:val="nil"/>
              <w:bottom w:val="nil"/>
              <w:right w:val="nil"/>
            </w:tcBorders>
            <w:shd w:val="clear" w:color="auto" w:fill="auto"/>
            <w:noWrap/>
            <w:vAlign w:val="bottom"/>
            <w:hideMark/>
          </w:tcPr>
          <w:p w14:paraId="26255905" w14:textId="77777777" w:rsidR="0058002F" w:rsidRPr="0058002F" w:rsidRDefault="0058002F" w:rsidP="0058002F">
            <w:pPr>
              <w:spacing w:after="0" w:line="240" w:lineRule="auto"/>
              <w:jc w:val="center"/>
              <w:rPr>
                <w:ins w:id="2861" w:author="Lane, Stefanie" w:date="2023-09-07T11:15:00Z"/>
                <w:rFonts w:ascii="Calibri" w:eastAsia="Times New Roman" w:hAnsi="Calibri" w:cs="Calibri"/>
                <w:color w:val="000000"/>
                <w:rPrChange w:id="2862" w:author="Lane, Stefanie" w:date="2023-09-07T11:15:00Z">
                  <w:rPr>
                    <w:ins w:id="2863" w:author="Lane, Stefanie" w:date="2023-09-07T11:15:00Z"/>
                  </w:rPr>
                </w:rPrChange>
              </w:rPr>
              <w:pPrChange w:id="2864" w:author="Lane, Stefanie" w:date="2023-09-07T11:15: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1D4DABB" w14:textId="77777777" w:rsidR="0058002F" w:rsidRPr="0058002F" w:rsidRDefault="0058002F" w:rsidP="0058002F">
            <w:pPr>
              <w:spacing w:after="0" w:line="240" w:lineRule="auto"/>
              <w:jc w:val="center"/>
              <w:rPr>
                <w:ins w:id="2865" w:author="Lane, Stefanie" w:date="2023-09-07T11:15:00Z"/>
                <w:rFonts w:ascii="Calibri" w:eastAsia="Times New Roman" w:hAnsi="Calibri" w:cs="Calibri"/>
                <w:color w:val="000000"/>
                <w:rPrChange w:id="2866" w:author="Lane, Stefanie" w:date="2023-09-07T11:15:00Z">
                  <w:rPr>
                    <w:ins w:id="2867" w:author="Lane, Stefanie" w:date="2023-09-07T11:15:00Z"/>
                  </w:rPr>
                </w:rPrChange>
              </w:rPr>
              <w:pPrChange w:id="2868" w:author="Lane, Stefanie" w:date="2023-09-07T11:15:00Z">
                <w:pPr>
                  <w:jc w:val="center"/>
                </w:pPr>
              </w:pPrChange>
            </w:pPr>
            <w:ins w:id="2869" w:author="Lane, Stefanie" w:date="2023-09-07T11:15:00Z">
              <w:r w:rsidRPr="0058002F">
                <w:rPr>
                  <w:rFonts w:ascii="Calibri" w:eastAsia="Times New Roman" w:hAnsi="Calibri" w:cs="Calibri"/>
                  <w:color w:val="000000"/>
                  <w:rPrChange w:id="2870" w:author="Lane, Stefanie" w:date="2023-09-07T11:15: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5DD7D71A" w14:textId="77777777" w:rsidR="0058002F" w:rsidRPr="0058002F" w:rsidRDefault="0058002F" w:rsidP="0058002F">
            <w:pPr>
              <w:spacing w:after="0" w:line="240" w:lineRule="auto"/>
              <w:jc w:val="center"/>
              <w:rPr>
                <w:ins w:id="2871" w:author="Lane, Stefanie" w:date="2023-09-07T11:15:00Z"/>
                <w:rFonts w:ascii="Calibri" w:eastAsia="Times New Roman" w:hAnsi="Calibri" w:cs="Calibri"/>
                <w:color w:val="000000"/>
                <w:rPrChange w:id="2872" w:author="Lane, Stefanie" w:date="2023-09-07T11:15:00Z">
                  <w:rPr>
                    <w:ins w:id="2873" w:author="Lane, Stefanie" w:date="2023-09-07T11:15:00Z"/>
                  </w:rPr>
                </w:rPrChange>
              </w:rPr>
              <w:pPrChange w:id="2874" w:author="Lane, Stefanie" w:date="2023-09-07T11:15:00Z">
                <w:pPr>
                  <w:jc w:val="center"/>
                </w:pPr>
              </w:pPrChange>
            </w:pPr>
            <w:ins w:id="2875" w:author="Lane, Stefanie" w:date="2023-09-07T11:15:00Z">
              <w:r w:rsidRPr="0058002F">
                <w:rPr>
                  <w:rFonts w:ascii="Calibri" w:eastAsia="Times New Roman" w:hAnsi="Calibri" w:cs="Calibri"/>
                  <w:color w:val="000000"/>
                  <w:rPrChange w:id="2876" w:author="Lane, Stefanie" w:date="2023-09-07T11:15: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3C63EFDE" w14:textId="77777777" w:rsidR="0058002F" w:rsidRPr="0058002F" w:rsidRDefault="0058002F" w:rsidP="0058002F">
            <w:pPr>
              <w:spacing w:after="0" w:line="240" w:lineRule="auto"/>
              <w:jc w:val="center"/>
              <w:rPr>
                <w:ins w:id="2877" w:author="Lane, Stefanie" w:date="2023-09-07T11:15:00Z"/>
                <w:rFonts w:ascii="Calibri" w:eastAsia="Times New Roman" w:hAnsi="Calibri" w:cs="Calibri"/>
                <w:color w:val="000000"/>
                <w:rPrChange w:id="2878" w:author="Lane, Stefanie" w:date="2023-09-07T11:15:00Z">
                  <w:rPr>
                    <w:ins w:id="2879" w:author="Lane, Stefanie" w:date="2023-09-07T11:15:00Z"/>
                  </w:rPr>
                </w:rPrChange>
              </w:rPr>
              <w:pPrChange w:id="2880" w:author="Lane, Stefanie" w:date="2023-09-07T11:15:00Z">
                <w:pPr>
                  <w:jc w:val="center"/>
                </w:pPr>
              </w:pPrChange>
            </w:pPr>
            <w:ins w:id="2881" w:author="Lane, Stefanie" w:date="2023-09-07T11:15:00Z">
              <w:r w:rsidRPr="0058002F">
                <w:rPr>
                  <w:rFonts w:ascii="Calibri" w:eastAsia="Times New Roman" w:hAnsi="Calibri" w:cs="Calibri"/>
                  <w:color w:val="000000"/>
                  <w:rPrChange w:id="2882" w:author="Lane, Stefanie" w:date="2023-09-07T11:15:00Z">
                    <w:rPr/>
                  </w:rPrChange>
                </w:rPr>
                <w:t>5.1</w:t>
              </w:r>
            </w:ins>
          </w:p>
        </w:tc>
      </w:tr>
    </w:tbl>
    <w:p w14:paraId="05A6C659" w14:textId="54836DFF" w:rsidR="00BB5BE2" w:rsidDel="0058002F" w:rsidRDefault="00BB5BE2" w:rsidP="0058002F">
      <w:pPr>
        <w:pStyle w:val="Caption"/>
        <w:rPr>
          <w:del w:id="2883" w:author="Lane, Stefanie" w:date="2023-09-07T11:15:00Z"/>
          <w:i w:val="0"/>
          <w:iCs w:val="0"/>
          <w:color w:val="auto"/>
          <w:sz w:val="22"/>
          <w:szCs w:val="22"/>
        </w:rPr>
        <w:pPrChange w:id="2884" w:author="Lane, Stefanie" w:date="2023-09-07T11:15:00Z">
          <w:pPr>
            <w:pStyle w:val="Caption"/>
          </w:pPr>
        </w:pPrChange>
      </w:pPr>
    </w:p>
    <w:p w14:paraId="301131E0" w14:textId="2930C6C9" w:rsidR="003516CD" w:rsidDel="00BB5BE2" w:rsidRDefault="003516CD">
      <w:pPr>
        <w:pStyle w:val="Caption"/>
        <w:rPr>
          <w:del w:id="2885" w:author="Lane, Stefanie" w:date="2023-08-10T16:47:00Z"/>
          <w:i w:val="0"/>
          <w:iCs w:val="0"/>
          <w:color w:val="auto"/>
          <w:sz w:val="22"/>
          <w:szCs w:val="22"/>
        </w:rPr>
      </w:pPr>
    </w:p>
    <w:p w14:paraId="46BBE337" w14:textId="5CEC13E5" w:rsidR="00C51C7D" w:rsidDel="003516CD" w:rsidRDefault="00C51C7D" w:rsidP="003516CD">
      <w:pPr>
        <w:pStyle w:val="Caption"/>
        <w:rPr>
          <w:del w:id="2886" w:author="Lane, Stefanie" w:date="2023-08-02T17:30:00Z"/>
          <w:i w:val="0"/>
          <w:iCs w:val="0"/>
          <w:color w:val="auto"/>
          <w:sz w:val="22"/>
          <w:szCs w:val="22"/>
        </w:rPr>
      </w:pPr>
    </w:p>
    <w:p w14:paraId="40520FE2" w14:textId="7CE8006C" w:rsidR="002605CE" w:rsidDel="00C51C7D" w:rsidRDefault="002605CE" w:rsidP="00C51C7D">
      <w:pPr>
        <w:pStyle w:val="Caption"/>
        <w:rPr>
          <w:del w:id="2887"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2888"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2889"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2890" w:author="Lane, Stefanie" w:date="2023-07-26T11:06:00Z"/>
                <w:rFonts w:ascii="Calibri" w:eastAsia="Times New Roman" w:hAnsi="Calibri" w:cs="Calibri"/>
                <w:b/>
                <w:bCs/>
                <w:color w:val="000000"/>
              </w:rPr>
            </w:pPr>
            <w:del w:id="2891"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2892"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2893" w:author="Lane, Stefanie" w:date="2023-07-26T11:06:00Z"/>
                <w:rFonts w:ascii="Calibri" w:eastAsia="Times New Roman" w:hAnsi="Calibri" w:cs="Calibri"/>
                <w:b/>
                <w:bCs/>
                <w:color w:val="000000"/>
              </w:rPr>
            </w:pPr>
            <w:del w:id="2894"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2895"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2896" w:author="Lane, Stefanie" w:date="2023-07-26T11:06:00Z"/>
                <w:rFonts w:ascii="Calibri" w:eastAsia="Times New Roman" w:hAnsi="Calibri" w:cs="Calibri"/>
                <w:b/>
                <w:bCs/>
                <w:color w:val="000000"/>
              </w:rPr>
            </w:pPr>
            <w:del w:id="2897"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2898" w:author="Lane, Stefanie" w:date="2023-07-26T11:06:00Z"/>
                <w:rFonts w:ascii="Calibri" w:eastAsia="Times New Roman" w:hAnsi="Calibri" w:cs="Calibri"/>
                <w:b/>
                <w:bCs/>
                <w:color w:val="000000"/>
              </w:rPr>
            </w:pPr>
            <w:del w:id="2899"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2900" w:author="Lane, Stefanie" w:date="2023-07-26T11:06:00Z"/>
                <w:rFonts w:ascii="Calibri" w:eastAsia="Times New Roman" w:hAnsi="Calibri" w:cs="Calibri"/>
                <w:b/>
                <w:bCs/>
                <w:color w:val="000000"/>
              </w:rPr>
            </w:pPr>
            <w:del w:id="2901"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2902"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2903" w:author="Lane, Stefanie" w:date="2023-07-26T11:06:00Z"/>
                <w:rFonts w:ascii="Calibri" w:eastAsia="Times New Roman" w:hAnsi="Calibri" w:cs="Calibri"/>
                <w:b/>
                <w:bCs/>
                <w:color w:val="000000"/>
              </w:rPr>
            </w:pPr>
            <w:del w:id="2904"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2905" w:author="Lane, Stefanie" w:date="2023-07-26T11:06:00Z"/>
                <w:rFonts w:ascii="Calibri" w:eastAsia="Times New Roman" w:hAnsi="Calibri" w:cs="Calibri"/>
                <w:b/>
                <w:bCs/>
                <w:color w:val="000000"/>
              </w:rPr>
            </w:pPr>
            <w:del w:id="2906"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2907" w:author="Lane, Stefanie" w:date="2023-07-26T11:06:00Z"/>
                <w:rFonts w:ascii="Calibri" w:eastAsia="Times New Roman" w:hAnsi="Calibri" w:cs="Calibri"/>
                <w:b/>
                <w:bCs/>
                <w:color w:val="000000"/>
              </w:rPr>
            </w:pPr>
            <w:del w:id="2908"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2909"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2910" w:author="Lane, Stefanie" w:date="2023-07-26T11:06:00Z"/>
                <w:rFonts w:ascii="Calibri" w:eastAsia="Times New Roman" w:hAnsi="Calibri" w:cs="Calibri"/>
                <w:b/>
                <w:bCs/>
                <w:color w:val="000000"/>
              </w:rPr>
            </w:pPr>
            <w:del w:id="2911"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2912"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2913"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291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291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291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2917"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2918"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2919" w:author="Lane, Stefanie" w:date="2023-07-26T11:06:00Z"/>
                <w:rFonts w:ascii="Calibri" w:eastAsia="Times New Roman" w:hAnsi="Calibri" w:cs="Calibri"/>
                <w:color w:val="000000"/>
              </w:rPr>
            </w:pPr>
            <w:del w:id="2920"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2921" w:author="Lane, Stefanie" w:date="2023-07-26T11:06:00Z"/>
                <w:rFonts w:ascii="Calibri" w:eastAsia="Times New Roman" w:hAnsi="Calibri" w:cs="Calibri"/>
                <w:color w:val="000000"/>
              </w:rPr>
            </w:pPr>
            <w:del w:id="2922"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2923" w:author="Lane, Stefanie" w:date="2023-07-26T11:06:00Z"/>
                <w:rFonts w:ascii="Calibri" w:eastAsia="Times New Roman" w:hAnsi="Calibri" w:cs="Calibri"/>
                <w:color w:val="000000"/>
              </w:rPr>
            </w:pPr>
            <w:del w:id="2924"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2925"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2926" w:author="Lane, Stefanie" w:date="2023-07-26T11:06:00Z"/>
                <w:rFonts w:ascii="Calibri" w:eastAsia="Times New Roman" w:hAnsi="Calibri" w:cs="Calibri"/>
                <w:color w:val="000000"/>
              </w:rPr>
            </w:pPr>
            <w:del w:id="2927"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2928" w:author="Lane, Stefanie" w:date="2023-07-26T11:06:00Z"/>
                <w:rFonts w:ascii="Calibri" w:eastAsia="Times New Roman" w:hAnsi="Calibri" w:cs="Calibri"/>
                <w:color w:val="000000"/>
              </w:rPr>
            </w:pPr>
            <w:del w:id="2929"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2930" w:author="Lane, Stefanie" w:date="2023-07-26T11:06:00Z"/>
                <w:rFonts w:ascii="Calibri" w:eastAsia="Times New Roman" w:hAnsi="Calibri" w:cs="Calibri"/>
                <w:color w:val="000000"/>
              </w:rPr>
            </w:pPr>
            <w:del w:id="2931"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2932"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2933" w:author="Lane, Stefanie" w:date="2023-07-26T11:06:00Z"/>
                <w:rFonts w:ascii="Calibri" w:eastAsia="Times New Roman" w:hAnsi="Calibri" w:cs="Calibri"/>
                <w:color w:val="000000"/>
              </w:rPr>
            </w:pPr>
            <w:del w:id="2934"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2935" w:author="Lane, Stefanie" w:date="2023-07-26T11:06:00Z"/>
                <w:rFonts w:ascii="Calibri" w:eastAsia="Times New Roman" w:hAnsi="Calibri" w:cs="Calibri"/>
                <w:color w:val="000000"/>
              </w:rPr>
            </w:pPr>
            <w:del w:id="2936"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2937" w:author="Lane, Stefanie" w:date="2023-07-26T11:06:00Z"/>
                <w:rFonts w:ascii="Calibri" w:eastAsia="Times New Roman" w:hAnsi="Calibri" w:cs="Calibri"/>
                <w:color w:val="000000"/>
              </w:rPr>
            </w:pPr>
            <w:del w:id="2938"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2939"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2940" w:author="Lane, Stefanie" w:date="2023-07-26T11:06:00Z"/>
                <w:rFonts w:ascii="Calibri" w:eastAsia="Times New Roman" w:hAnsi="Calibri" w:cs="Calibri"/>
                <w:color w:val="000000"/>
              </w:rPr>
            </w:pPr>
            <w:del w:id="2941"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2942" w:author="Lane, Stefanie" w:date="2023-07-26T11:06:00Z"/>
                <w:rFonts w:ascii="Calibri" w:eastAsia="Times New Roman" w:hAnsi="Calibri" w:cs="Calibri"/>
                <w:color w:val="000000"/>
              </w:rPr>
            </w:pPr>
            <w:del w:id="2943"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2944" w:author="Lane, Stefanie" w:date="2023-07-26T11:06:00Z"/>
                <w:rFonts w:ascii="Calibri" w:eastAsia="Times New Roman" w:hAnsi="Calibri" w:cs="Calibri"/>
                <w:color w:val="000000"/>
              </w:rPr>
            </w:pPr>
            <w:del w:id="2945"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294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2947" w:author="Lane, Stefanie" w:date="2023-07-26T11:06:00Z"/>
                <w:rFonts w:ascii="Calibri" w:eastAsia="Times New Roman" w:hAnsi="Calibri" w:cs="Calibri"/>
                <w:color w:val="000000"/>
              </w:rPr>
            </w:pPr>
            <w:del w:id="2948"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2949" w:author="Lane, Stefanie" w:date="2023-07-26T11:06:00Z"/>
                <w:rFonts w:ascii="Calibri" w:eastAsia="Times New Roman" w:hAnsi="Calibri" w:cs="Calibri"/>
                <w:color w:val="000000"/>
              </w:rPr>
            </w:pPr>
            <w:del w:id="295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2951" w:author="Lane, Stefanie" w:date="2023-07-26T11:06:00Z"/>
                <w:rFonts w:ascii="Calibri" w:eastAsia="Times New Roman" w:hAnsi="Calibri" w:cs="Calibri"/>
                <w:color w:val="000000"/>
              </w:rPr>
            </w:pPr>
            <w:del w:id="2952"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2953"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2954" w:author="Lane, Stefanie" w:date="2023-07-26T11:06:00Z"/>
                <w:rFonts w:ascii="Calibri" w:eastAsia="Times New Roman" w:hAnsi="Calibri" w:cs="Calibri"/>
                <w:color w:val="000000"/>
              </w:rPr>
            </w:pPr>
            <w:del w:id="2955"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2956" w:author="Lane, Stefanie" w:date="2023-07-26T11:06:00Z"/>
                <w:rFonts w:ascii="Calibri" w:eastAsia="Times New Roman" w:hAnsi="Calibri" w:cs="Calibri"/>
                <w:color w:val="000000"/>
              </w:rPr>
            </w:pPr>
            <w:del w:id="2957"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2958" w:author="Lane, Stefanie" w:date="2023-07-26T11:06:00Z"/>
                <w:rFonts w:ascii="Calibri" w:eastAsia="Times New Roman" w:hAnsi="Calibri" w:cs="Calibri"/>
                <w:color w:val="000000"/>
              </w:rPr>
            </w:pPr>
            <w:del w:id="2959"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2960"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2961"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296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2963"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296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296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296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2967"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2968"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2969" w:author="Lane, Stefanie" w:date="2023-07-26T11:06:00Z"/>
                <w:rFonts w:ascii="Calibri" w:eastAsia="Times New Roman" w:hAnsi="Calibri" w:cs="Calibri"/>
                <w:b/>
                <w:bCs/>
                <w:color w:val="000000"/>
              </w:rPr>
            </w:pPr>
            <w:del w:id="2970"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2971"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297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297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297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297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2976"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2977"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2978" w:author="Lane, Stefanie" w:date="2023-07-26T11:06:00Z"/>
                <w:rFonts w:ascii="Calibri" w:eastAsia="Times New Roman" w:hAnsi="Calibri" w:cs="Calibri"/>
                <w:color w:val="000000"/>
              </w:rPr>
            </w:pPr>
            <w:del w:id="2979"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2980" w:author="Lane, Stefanie" w:date="2023-07-26T11:06:00Z"/>
                <w:rFonts w:ascii="Calibri" w:eastAsia="Times New Roman" w:hAnsi="Calibri" w:cs="Calibri"/>
                <w:color w:val="000000"/>
              </w:rPr>
            </w:pPr>
            <w:del w:id="2981"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2982" w:author="Lane, Stefanie" w:date="2023-07-26T11:06:00Z"/>
                <w:rFonts w:ascii="Calibri" w:eastAsia="Times New Roman" w:hAnsi="Calibri" w:cs="Calibri"/>
                <w:color w:val="000000"/>
              </w:rPr>
            </w:pPr>
            <w:del w:id="2983"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2984"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2985" w:author="Lane, Stefanie" w:date="2023-07-26T11:06:00Z"/>
                <w:rFonts w:ascii="Calibri" w:eastAsia="Times New Roman" w:hAnsi="Calibri" w:cs="Calibri"/>
                <w:color w:val="000000"/>
              </w:rPr>
            </w:pPr>
            <w:del w:id="2986"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2987" w:author="Lane, Stefanie" w:date="2023-07-26T11:06:00Z"/>
                <w:rFonts w:ascii="Calibri" w:eastAsia="Times New Roman" w:hAnsi="Calibri" w:cs="Calibri"/>
                <w:color w:val="000000"/>
              </w:rPr>
            </w:pPr>
            <w:del w:id="2988"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2989" w:author="Lane, Stefanie" w:date="2023-07-26T11:06:00Z"/>
                <w:rFonts w:ascii="Calibri" w:eastAsia="Times New Roman" w:hAnsi="Calibri" w:cs="Calibri"/>
                <w:color w:val="000000"/>
              </w:rPr>
            </w:pPr>
            <w:del w:id="2990"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2991"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2992" w:author="Lane, Stefanie" w:date="2023-07-26T11:06:00Z"/>
                <w:rFonts w:ascii="Calibri" w:eastAsia="Times New Roman" w:hAnsi="Calibri" w:cs="Calibri"/>
                <w:color w:val="000000"/>
              </w:rPr>
            </w:pPr>
            <w:del w:id="2993"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2994" w:author="Lane, Stefanie" w:date="2023-07-26T11:06:00Z"/>
                <w:rFonts w:ascii="Calibri" w:eastAsia="Times New Roman" w:hAnsi="Calibri" w:cs="Calibri"/>
                <w:color w:val="000000"/>
              </w:rPr>
            </w:pPr>
            <w:del w:id="2995"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2996" w:author="Lane, Stefanie" w:date="2023-07-26T11:06:00Z"/>
                <w:rFonts w:ascii="Calibri" w:eastAsia="Times New Roman" w:hAnsi="Calibri" w:cs="Calibri"/>
                <w:color w:val="000000"/>
              </w:rPr>
            </w:pPr>
            <w:del w:id="2997"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2998"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2999" w:author="Lane, Stefanie" w:date="2023-07-26T11:06:00Z"/>
                <w:rFonts w:ascii="Calibri" w:eastAsia="Times New Roman" w:hAnsi="Calibri" w:cs="Calibri"/>
                <w:color w:val="000000"/>
              </w:rPr>
            </w:pPr>
            <w:del w:id="3000"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3001" w:author="Lane, Stefanie" w:date="2023-07-26T11:06:00Z"/>
                <w:rFonts w:ascii="Calibri" w:eastAsia="Times New Roman" w:hAnsi="Calibri" w:cs="Calibri"/>
                <w:color w:val="000000"/>
              </w:rPr>
            </w:pPr>
            <w:del w:id="3002"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3003" w:author="Lane, Stefanie" w:date="2023-07-26T11:06:00Z"/>
                <w:rFonts w:ascii="Calibri" w:eastAsia="Times New Roman" w:hAnsi="Calibri" w:cs="Calibri"/>
                <w:color w:val="000000"/>
              </w:rPr>
            </w:pPr>
            <w:del w:id="3004"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300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3006" w:author="Lane, Stefanie" w:date="2023-07-26T11:06:00Z"/>
                <w:rFonts w:ascii="Calibri" w:eastAsia="Times New Roman" w:hAnsi="Calibri" w:cs="Calibri"/>
                <w:color w:val="000000"/>
              </w:rPr>
            </w:pPr>
            <w:del w:id="3007"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3008" w:author="Lane, Stefanie" w:date="2023-07-26T11:06:00Z"/>
                <w:rFonts w:ascii="Calibri" w:eastAsia="Times New Roman" w:hAnsi="Calibri" w:cs="Calibri"/>
                <w:color w:val="000000"/>
              </w:rPr>
            </w:pPr>
            <w:del w:id="3009"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3010" w:author="Lane, Stefanie" w:date="2023-07-26T11:06:00Z"/>
                <w:rFonts w:ascii="Calibri" w:eastAsia="Times New Roman" w:hAnsi="Calibri" w:cs="Calibri"/>
                <w:color w:val="000000"/>
              </w:rPr>
            </w:pPr>
            <w:del w:id="3011"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3012"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3013" w:author="Lane, Stefanie" w:date="2023-07-26T11:06:00Z"/>
                <w:rFonts w:ascii="Calibri" w:eastAsia="Times New Roman" w:hAnsi="Calibri" w:cs="Calibri"/>
                <w:color w:val="000000"/>
              </w:rPr>
            </w:pPr>
            <w:del w:id="3014"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3015" w:author="Lane, Stefanie" w:date="2023-07-26T11:06:00Z"/>
                <w:rFonts w:ascii="Calibri" w:eastAsia="Times New Roman" w:hAnsi="Calibri" w:cs="Calibri"/>
                <w:color w:val="000000"/>
              </w:rPr>
            </w:pPr>
            <w:del w:id="3016"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3017" w:author="Lane, Stefanie" w:date="2023-07-26T11:06:00Z"/>
                <w:rFonts w:ascii="Calibri" w:eastAsia="Times New Roman" w:hAnsi="Calibri" w:cs="Calibri"/>
                <w:color w:val="000000"/>
              </w:rPr>
            </w:pPr>
            <w:del w:id="3018"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3019"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3020"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302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3022"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302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302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302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3026"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3027"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3028" w:author="Lane, Stefanie" w:date="2023-07-26T11:06:00Z"/>
                <w:rFonts w:ascii="Calibri" w:eastAsia="Times New Roman" w:hAnsi="Calibri" w:cs="Calibri"/>
                <w:b/>
                <w:bCs/>
                <w:color w:val="000000"/>
              </w:rPr>
            </w:pPr>
            <w:del w:id="3029"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3030"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303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303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303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303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3035"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3036"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3037" w:author="Lane, Stefanie" w:date="2023-07-26T11:06:00Z"/>
                <w:rFonts w:ascii="Calibri" w:eastAsia="Times New Roman" w:hAnsi="Calibri" w:cs="Calibri"/>
                <w:color w:val="000000"/>
              </w:rPr>
            </w:pPr>
            <w:del w:id="3038"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3039" w:author="Lane, Stefanie" w:date="2023-07-26T11:06:00Z"/>
                <w:rFonts w:ascii="Calibri" w:eastAsia="Times New Roman" w:hAnsi="Calibri" w:cs="Calibri"/>
                <w:color w:val="000000"/>
              </w:rPr>
            </w:pPr>
            <w:del w:id="3040"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3041" w:author="Lane, Stefanie" w:date="2023-07-26T11:06:00Z"/>
                <w:rFonts w:ascii="Calibri" w:eastAsia="Times New Roman" w:hAnsi="Calibri" w:cs="Calibri"/>
                <w:color w:val="000000"/>
              </w:rPr>
            </w:pPr>
            <w:del w:id="3042"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3043"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3044" w:author="Lane, Stefanie" w:date="2023-07-26T11:06:00Z"/>
                <w:rFonts w:ascii="Calibri" w:eastAsia="Times New Roman" w:hAnsi="Calibri" w:cs="Calibri"/>
                <w:color w:val="000000"/>
              </w:rPr>
            </w:pPr>
            <w:del w:id="3045"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3046" w:author="Lane, Stefanie" w:date="2023-07-26T11:06:00Z"/>
                <w:rFonts w:ascii="Calibri" w:eastAsia="Times New Roman" w:hAnsi="Calibri" w:cs="Calibri"/>
                <w:color w:val="000000"/>
              </w:rPr>
            </w:pPr>
            <w:del w:id="3047"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3048" w:author="Lane, Stefanie" w:date="2023-07-26T11:06:00Z"/>
                <w:rFonts w:ascii="Calibri" w:eastAsia="Times New Roman" w:hAnsi="Calibri" w:cs="Calibri"/>
                <w:color w:val="000000"/>
              </w:rPr>
            </w:pPr>
            <w:del w:id="3049"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3050"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3051" w:author="Lane, Stefanie" w:date="2023-07-26T11:06:00Z"/>
                <w:rFonts w:ascii="Calibri" w:eastAsia="Times New Roman" w:hAnsi="Calibri" w:cs="Calibri"/>
                <w:color w:val="000000"/>
              </w:rPr>
            </w:pPr>
            <w:del w:id="3052"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3053" w:author="Lane, Stefanie" w:date="2023-07-26T11:06:00Z"/>
                <w:rFonts w:ascii="Calibri" w:eastAsia="Times New Roman" w:hAnsi="Calibri" w:cs="Calibri"/>
                <w:color w:val="000000"/>
              </w:rPr>
            </w:pPr>
            <w:del w:id="3054"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3055" w:author="Lane, Stefanie" w:date="2023-07-26T11:06:00Z"/>
                <w:rFonts w:ascii="Calibri" w:eastAsia="Times New Roman" w:hAnsi="Calibri" w:cs="Calibri"/>
                <w:color w:val="000000"/>
              </w:rPr>
            </w:pPr>
            <w:del w:id="3056"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305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3058" w:author="Lane, Stefanie" w:date="2023-07-26T11:06:00Z"/>
                <w:rFonts w:ascii="Calibri" w:eastAsia="Times New Roman" w:hAnsi="Calibri" w:cs="Calibri"/>
                <w:color w:val="000000"/>
              </w:rPr>
            </w:pPr>
            <w:del w:id="3059"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3060" w:author="Lane, Stefanie" w:date="2023-07-26T11:06:00Z"/>
                <w:rFonts w:ascii="Calibri" w:eastAsia="Times New Roman" w:hAnsi="Calibri" w:cs="Calibri"/>
                <w:color w:val="000000"/>
              </w:rPr>
            </w:pPr>
            <w:del w:id="3061"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3062" w:author="Lane, Stefanie" w:date="2023-07-26T11:06:00Z"/>
                <w:rFonts w:ascii="Calibri" w:eastAsia="Times New Roman" w:hAnsi="Calibri" w:cs="Calibri"/>
                <w:color w:val="000000"/>
              </w:rPr>
            </w:pPr>
            <w:del w:id="3063"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3064"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3065" w:author="Lane, Stefanie" w:date="2023-07-26T11:06:00Z"/>
                <w:rFonts w:ascii="Calibri" w:eastAsia="Times New Roman" w:hAnsi="Calibri" w:cs="Calibri"/>
                <w:color w:val="000000"/>
              </w:rPr>
            </w:pPr>
            <w:del w:id="3066"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3067" w:author="Lane, Stefanie" w:date="2023-07-26T11:06:00Z"/>
                <w:rFonts w:ascii="Calibri" w:eastAsia="Times New Roman" w:hAnsi="Calibri" w:cs="Calibri"/>
                <w:color w:val="000000"/>
              </w:rPr>
            </w:pPr>
            <w:del w:id="3068"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3069" w:author="Lane, Stefanie" w:date="2023-07-26T11:06:00Z"/>
                <w:rFonts w:ascii="Calibri" w:eastAsia="Times New Roman" w:hAnsi="Calibri" w:cs="Calibri"/>
                <w:color w:val="000000"/>
              </w:rPr>
            </w:pPr>
            <w:del w:id="3070"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3071"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3072" w:author="Lane, Stefanie" w:date="2023-07-26T11:06:00Z"/>
                <w:rFonts w:ascii="Calibri" w:eastAsia="Times New Roman" w:hAnsi="Calibri" w:cs="Calibri"/>
                <w:color w:val="000000"/>
              </w:rPr>
            </w:pPr>
            <w:del w:id="3073"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3074" w:author="Lane, Stefanie" w:date="2023-07-26T11:06:00Z"/>
                <w:rFonts w:ascii="Calibri" w:eastAsia="Times New Roman" w:hAnsi="Calibri" w:cs="Calibri"/>
                <w:color w:val="000000"/>
              </w:rPr>
            </w:pPr>
            <w:del w:id="3075"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3076" w:author="Lane, Stefanie" w:date="2023-07-26T11:06:00Z"/>
                <w:rFonts w:ascii="Calibri" w:eastAsia="Times New Roman" w:hAnsi="Calibri" w:cs="Calibri"/>
                <w:color w:val="000000"/>
              </w:rPr>
            </w:pPr>
            <w:del w:id="3077"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3078"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3079"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308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3081"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308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308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3084"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3085"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3086"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3087" w:author="Lane, Stefanie" w:date="2023-07-26T11:06:00Z"/>
                <w:rFonts w:ascii="Calibri" w:eastAsia="Times New Roman" w:hAnsi="Calibri" w:cs="Calibri"/>
                <w:b/>
                <w:bCs/>
                <w:color w:val="000000"/>
              </w:rPr>
            </w:pPr>
            <w:del w:id="3088"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3089"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3090"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309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3092"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3093"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3094"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3095"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3096" w:author="Lane, Stefanie" w:date="2023-07-26T11:06:00Z"/>
                <w:rFonts w:ascii="Calibri" w:eastAsia="Times New Roman" w:hAnsi="Calibri" w:cs="Calibri"/>
                <w:color w:val="000000"/>
              </w:rPr>
            </w:pPr>
            <w:del w:id="3097"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3098" w:author="Lane, Stefanie" w:date="2023-07-26T11:06:00Z"/>
                <w:rFonts w:ascii="Calibri" w:eastAsia="Times New Roman" w:hAnsi="Calibri" w:cs="Calibri"/>
                <w:color w:val="000000"/>
              </w:rPr>
            </w:pPr>
            <w:del w:id="3099"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3100" w:author="Lane, Stefanie" w:date="2023-07-26T11:06:00Z"/>
                <w:rFonts w:ascii="Calibri" w:eastAsia="Times New Roman" w:hAnsi="Calibri" w:cs="Calibri"/>
                <w:color w:val="000000"/>
              </w:rPr>
            </w:pPr>
            <w:del w:id="3101"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3102"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3103" w:author="Lane, Stefanie" w:date="2023-07-26T11:06:00Z"/>
                <w:rFonts w:ascii="Calibri" w:eastAsia="Times New Roman" w:hAnsi="Calibri" w:cs="Calibri"/>
                <w:color w:val="000000"/>
              </w:rPr>
            </w:pPr>
            <w:del w:id="3104"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3105" w:author="Lane, Stefanie" w:date="2023-07-26T11:06:00Z"/>
                <w:rFonts w:ascii="Calibri" w:eastAsia="Times New Roman" w:hAnsi="Calibri" w:cs="Calibri"/>
                <w:color w:val="000000"/>
              </w:rPr>
            </w:pPr>
            <w:del w:id="3106"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3107" w:author="Lane, Stefanie" w:date="2023-07-26T11:06:00Z"/>
                <w:rFonts w:ascii="Calibri" w:eastAsia="Times New Roman" w:hAnsi="Calibri" w:cs="Calibri"/>
                <w:color w:val="000000"/>
              </w:rPr>
            </w:pPr>
            <w:del w:id="3108"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3109"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3110" w:author="Lane, Stefanie" w:date="2023-07-26T11:06:00Z"/>
                <w:rFonts w:ascii="Calibri" w:eastAsia="Times New Roman" w:hAnsi="Calibri" w:cs="Calibri"/>
                <w:color w:val="000000"/>
              </w:rPr>
            </w:pPr>
            <w:del w:id="3111"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3112" w:author="Lane, Stefanie" w:date="2023-07-26T11:06:00Z"/>
                <w:rFonts w:ascii="Calibri" w:eastAsia="Times New Roman" w:hAnsi="Calibri" w:cs="Calibri"/>
                <w:color w:val="000000"/>
              </w:rPr>
            </w:pPr>
            <w:del w:id="3113"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3114" w:author="Lane, Stefanie" w:date="2023-07-26T11:06:00Z"/>
                <w:rFonts w:ascii="Calibri" w:eastAsia="Times New Roman" w:hAnsi="Calibri" w:cs="Calibri"/>
                <w:color w:val="000000"/>
              </w:rPr>
            </w:pPr>
            <w:del w:id="3115"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3116"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3117" w:author="Lane, Stefanie" w:date="2023-07-26T11:06:00Z"/>
                <w:rFonts w:ascii="Calibri" w:eastAsia="Times New Roman" w:hAnsi="Calibri" w:cs="Calibri"/>
                <w:color w:val="000000"/>
              </w:rPr>
            </w:pPr>
            <w:del w:id="3118"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3119" w:author="Lane, Stefanie" w:date="2023-07-26T11:06:00Z"/>
                <w:rFonts w:ascii="Calibri" w:eastAsia="Times New Roman" w:hAnsi="Calibri" w:cs="Calibri"/>
                <w:color w:val="000000"/>
              </w:rPr>
            </w:pPr>
            <w:del w:id="3120"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3121" w:author="Lane, Stefanie" w:date="2023-07-26T11:06:00Z"/>
                <w:rFonts w:ascii="Calibri" w:eastAsia="Times New Roman" w:hAnsi="Calibri" w:cs="Calibri"/>
                <w:color w:val="000000"/>
              </w:rPr>
            </w:pPr>
            <w:del w:id="3122"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312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3124" w:author="Lane, Stefanie" w:date="2023-07-26T11:06:00Z"/>
                <w:rFonts w:ascii="Calibri" w:eastAsia="Times New Roman" w:hAnsi="Calibri" w:cs="Calibri"/>
                <w:color w:val="000000"/>
              </w:rPr>
            </w:pPr>
            <w:del w:id="3125"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3126" w:author="Lane, Stefanie" w:date="2023-07-26T11:06:00Z"/>
                <w:rFonts w:ascii="Calibri" w:eastAsia="Times New Roman" w:hAnsi="Calibri" w:cs="Calibri"/>
                <w:color w:val="000000"/>
              </w:rPr>
            </w:pPr>
            <w:del w:id="3127"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3128" w:author="Lane, Stefanie" w:date="2023-07-26T11:06:00Z"/>
                <w:rFonts w:ascii="Calibri" w:eastAsia="Times New Roman" w:hAnsi="Calibri" w:cs="Calibri"/>
                <w:color w:val="000000"/>
              </w:rPr>
            </w:pPr>
            <w:del w:id="3129"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3130"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3131" w:author="Lane, Stefanie" w:date="2023-07-26T11:06:00Z"/>
                <w:rFonts w:ascii="Calibri" w:eastAsia="Times New Roman" w:hAnsi="Calibri" w:cs="Calibri"/>
                <w:color w:val="000000"/>
              </w:rPr>
            </w:pPr>
            <w:del w:id="3132"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3133" w:author="Lane, Stefanie" w:date="2023-07-26T11:06:00Z"/>
                <w:rFonts w:ascii="Calibri" w:eastAsia="Times New Roman" w:hAnsi="Calibri" w:cs="Calibri"/>
                <w:color w:val="000000"/>
              </w:rPr>
            </w:pPr>
            <w:del w:id="3134"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3135" w:author="Lane, Stefanie" w:date="2023-07-26T11:06:00Z"/>
                <w:rFonts w:ascii="Calibri" w:eastAsia="Times New Roman" w:hAnsi="Calibri" w:cs="Calibri"/>
                <w:color w:val="000000"/>
              </w:rPr>
            </w:pPr>
            <w:del w:id="3136"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lastRenderedPageBreak/>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1999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866B96A"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ry" w:date="2023-08-11T13:16:00Z" w:initials="G">
    <w:p w14:paraId="23E947EA" w14:textId="293F2857" w:rsidR="003410F7" w:rsidRDefault="003410F7">
      <w:pPr>
        <w:pStyle w:val="CommentText"/>
      </w:pPr>
      <w:r>
        <w:rPr>
          <w:rStyle w:val="CommentReference"/>
        </w:rPr>
        <w:annotationRef/>
      </w:r>
      <w:r>
        <w:t>Omit. Next sentence gives results of these changes.</w:t>
      </w:r>
    </w:p>
  </w:comment>
  <w:comment w:id="21" w:author="Gary" w:date="2023-08-18T16:26:00Z" w:initials="G">
    <w:p w14:paraId="3526AA5F" w14:textId="2C6C94EB" w:rsidR="003410F7" w:rsidRDefault="003410F7">
      <w:pPr>
        <w:pStyle w:val="CommentText"/>
      </w:pPr>
      <w:r>
        <w:rPr>
          <w:rStyle w:val="CommentReference"/>
        </w:rPr>
        <w:annotationRef/>
      </w:r>
      <w:r>
        <w:t>Get data on river levels since 1960s?</w:t>
      </w:r>
    </w:p>
  </w:comment>
  <w:comment w:id="29" w:author="Gary" w:date="2023-08-14T10:58:00Z" w:initials="G">
    <w:p w14:paraId="387FC491" w14:textId="03F0B3C5" w:rsidR="003410F7" w:rsidRDefault="003410F7">
      <w:pPr>
        <w:pStyle w:val="CommentText"/>
      </w:pPr>
      <w:r>
        <w:rPr>
          <w:rStyle w:val="CommentReference"/>
        </w:rPr>
        <w:annotationRef/>
      </w:r>
      <w:r>
        <w:t>topography?</w:t>
      </w:r>
    </w:p>
  </w:comment>
  <w:comment w:id="30" w:author="Gary" w:date="2023-08-29T10:20:00Z" w:initials="G">
    <w:p w14:paraId="6F99B8A6" w14:textId="25FF4B23" w:rsidR="003410F7" w:rsidRDefault="003410F7">
      <w:pPr>
        <w:pStyle w:val="CommentText"/>
      </w:pPr>
      <w:r>
        <w:rPr>
          <w:rStyle w:val="CommentReference"/>
        </w:rPr>
        <w:annotationRef/>
      </w:r>
      <w:r>
        <w:t>of the</w:t>
      </w:r>
    </w:p>
  </w:comment>
  <w:comment w:id="39" w:author="Gary" w:date="2023-08-14T11:20:00Z" w:initials="G">
    <w:p w14:paraId="1C5E8C6B" w14:textId="33F015FD" w:rsidR="003410F7" w:rsidRDefault="003410F7">
      <w:pPr>
        <w:pStyle w:val="CommentText"/>
      </w:pPr>
      <w:r>
        <w:rPr>
          <w:rStyle w:val="CommentReference"/>
        </w:rPr>
        <w:annotationRef/>
      </w:r>
      <w:r>
        <w:t>Consider where best to include the environmental info…here or below under Methods?</w:t>
      </w:r>
    </w:p>
  </w:comment>
  <w:comment w:id="71" w:author="Gary" w:date="2023-08-29T10:24:00Z" w:initials="G">
    <w:p w14:paraId="6F47775B" w14:textId="455C3E9F" w:rsidR="003410F7" w:rsidRDefault="003410F7">
      <w:pPr>
        <w:pStyle w:val="CommentText"/>
      </w:pPr>
      <w:r>
        <w:rPr>
          <w:rStyle w:val="CommentReference"/>
        </w:rPr>
        <w:annotationRef/>
      </w:r>
      <w:r>
        <w:t>Omit this last part</w:t>
      </w:r>
    </w:p>
  </w:comment>
  <w:comment w:id="79" w:author="Gary" w:date="2023-08-29T10:26:00Z" w:initials="G">
    <w:p w14:paraId="47CF0C21" w14:textId="77777777" w:rsidR="003410F7" w:rsidRDefault="003410F7">
      <w:pPr>
        <w:pStyle w:val="CommentText"/>
      </w:pPr>
      <w:r>
        <w:rPr>
          <w:rStyle w:val="CommentReference"/>
        </w:rPr>
        <w:annotationRef/>
      </w:r>
      <w:r>
        <w:t xml:space="preserve">Distinguish between “dominant” and “indicator” species. See reviewer 3 comment. </w:t>
      </w:r>
    </w:p>
    <w:p w14:paraId="62263E54" w14:textId="509AB208" w:rsidR="003410F7" w:rsidRDefault="00D105EB">
      <w:pPr>
        <w:pStyle w:val="CommentText"/>
      </w:pPr>
      <w:r>
        <w:t>Also the extent of spatial chan</w:t>
      </w:r>
      <w:r w:rsidR="003410F7">
        <w:t xml:space="preserve">ges </w:t>
      </w:r>
      <w:r>
        <w:t>in assemblage distribution (justifies the figure for</w:t>
      </w:r>
      <w:r w:rsidR="003410F7">
        <w:t xml:space="preserve"> transects </w:t>
      </w:r>
      <w:r>
        <w:t>R</w:t>
      </w:r>
      <w:r w:rsidR="003410F7">
        <w:t>-W)</w:t>
      </w:r>
    </w:p>
  </w:comment>
  <w:comment w:id="81" w:author="Gary" w:date="2023-08-29T10:29:00Z" w:initials="G">
    <w:p w14:paraId="468552F5" w14:textId="2DD656C9" w:rsidR="003410F7" w:rsidRDefault="003410F7">
      <w:pPr>
        <w:pStyle w:val="CommentText"/>
      </w:pPr>
      <w:r>
        <w:rPr>
          <w:rStyle w:val="CommentReference"/>
        </w:rPr>
        <w:annotationRef/>
      </w:r>
      <w:r>
        <w:t xml:space="preserve">Sounds circular…the gains and losses are the changes, right?  </w:t>
      </w:r>
    </w:p>
  </w:comment>
  <w:comment w:id="103" w:author="Gary" w:date="2023-09-05T13:07:00Z" w:initials="G">
    <w:p w14:paraId="5E252309" w14:textId="0AF1FFFD" w:rsidR="00A8622A" w:rsidRDefault="00A8622A">
      <w:pPr>
        <w:pStyle w:val="CommentText"/>
      </w:pPr>
      <w:r>
        <w:rPr>
          <w:rStyle w:val="CommentReference"/>
        </w:rPr>
        <w:annotationRef/>
      </w:r>
      <w:r>
        <w:t>Moved to earlier paragr.</w:t>
      </w:r>
    </w:p>
  </w:comment>
  <w:comment w:id="109" w:author="Gary" w:date="2023-08-16T15:59:00Z" w:initials="G">
    <w:p w14:paraId="1CC277E9" w14:textId="4ED487A7" w:rsidR="003410F7" w:rsidRDefault="003410F7">
      <w:pPr>
        <w:pStyle w:val="CommentText"/>
      </w:pPr>
      <w:r>
        <w:rPr>
          <w:rStyle w:val="CommentReference"/>
        </w:rPr>
        <w:annotationRef/>
      </w:r>
      <w:r>
        <w:t>Stefanie – I rewrote most of this section. Tried to tighten-up and address some of reviewer 3 concerns.</w:t>
      </w:r>
    </w:p>
  </w:comment>
  <w:comment w:id="135" w:author="Lane, Stefanie" w:date="2023-07-26T12:48:00Z" w:initials="SL">
    <w:p w14:paraId="1A668EFB" w14:textId="77777777" w:rsidR="003410F7" w:rsidRDefault="003410F7" w:rsidP="000337F6">
      <w:pPr>
        <w:pStyle w:val="CommentText"/>
      </w:pPr>
      <w:r>
        <w:rPr>
          <w:rStyle w:val="CommentReference"/>
        </w:rPr>
        <w:annotationRef/>
      </w:r>
      <w:r>
        <w:rPr>
          <w:lang w:val="en-CA"/>
        </w:rPr>
        <w:t>GEB: confirm accuracy</w:t>
      </w:r>
    </w:p>
  </w:comment>
  <w:comment w:id="195" w:author="Lane, Stefanie" w:date="2023-07-26T12:47:00Z" w:initials="SL">
    <w:p w14:paraId="459FE7D2" w14:textId="7E918012" w:rsidR="003410F7" w:rsidRDefault="003410F7" w:rsidP="000337F6">
      <w:pPr>
        <w:pStyle w:val="CommentText"/>
      </w:pPr>
      <w:r>
        <w:rPr>
          <w:rStyle w:val="CommentReference"/>
        </w:rPr>
        <w:annotationRef/>
      </w:r>
      <w:r>
        <w:rPr>
          <w:lang w:val="en-CA"/>
        </w:rPr>
        <w:t>Can Gary comment here to explain how/why this bias is acceptable for comparing trends over time?</w:t>
      </w:r>
    </w:p>
  </w:comment>
  <w:comment w:id="196" w:author="Gary" w:date="2023-08-16T16:08:00Z" w:initials="G">
    <w:p w14:paraId="0178E54C" w14:textId="22E5E0C6" w:rsidR="003410F7" w:rsidRDefault="003410F7">
      <w:pPr>
        <w:pStyle w:val="CommentText"/>
      </w:pPr>
      <w:r>
        <w:rPr>
          <w:rStyle w:val="CommentReference"/>
        </w:rPr>
        <w:annotationRef/>
      </w:r>
      <w:r>
        <w:t>I think we are ok. Reviewer 2 said we are good for comparison across studies.</w:t>
      </w:r>
    </w:p>
  </w:comment>
  <w:comment w:id="266" w:author="Lane, Stefanie" w:date="2023-07-26T12:43:00Z" w:initials="SL">
    <w:p w14:paraId="47105058" w14:textId="2ECCE050" w:rsidR="003410F7" w:rsidRDefault="003410F7" w:rsidP="000337F6">
      <w:pPr>
        <w:pStyle w:val="CommentText"/>
      </w:pPr>
      <w:r>
        <w:rPr>
          <w:rStyle w:val="CommentReference"/>
        </w:rPr>
        <w:annotationRef/>
      </w:r>
      <w:r>
        <w:rPr>
          <w:lang w:val="en-CA"/>
        </w:rPr>
        <w:t>Create a fig to illustrate this?</w:t>
      </w:r>
    </w:p>
  </w:comment>
  <w:comment w:id="267" w:author="Gary" w:date="2023-08-16T16:08:00Z" w:initials="G">
    <w:p w14:paraId="72DCBF40" w14:textId="06EE1828" w:rsidR="003410F7" w:rsidRDefault="003410F7">
      <w:pPr>
        <w:pStyle w:val="CommentText"/>
      </w:pPr>
      <w:r>
        <w:rPr>
          <w:rStyle w:val="CommentReference"/>
        </w:rPr>
        <w:annotationRef/>
      </w:r>
      <w:r>
        <w:t>No. don’t need.</w:t>
      </w:r>
    </w:p>
  </w:comment>
  <w:comment w:id="379" w:author="Gary" w:date="2023-08-16T16:05:00Z" w:initials="G">
    <w:p w14:paraId="0BD7B0CE" w14:textId="5A32834E" w:rsidR="003410F7" w:rsidRDefault="003410F7">
      <w:pPr>
        <w:pStyle w:val="CommentText"/>
      </w:pPr>
      <w:r>
        <w:rPr>
          <w:rStyle w:val="CommentReference"/>
        </w:rPr>
        <w:annotationRef/>
      </w:r>
      <w:r>
        <w:t>Stefanie – I agree we need to address the issue of dataset differences. Sounds a bit wordy so try to tighten-up if you can.  I’ll have another look on next go-round.</w:t>
      </w:r>
    </w:p>
  </w:comment>
  <w:comment w:id="457" w:author="Lane, Stefanie" w:date="2023-07-26T15:29:00Z" w:initials="SL">
    <w:p w14:paraId="27534D63" w14:textId="77777777" w:rsidR="003410F7" w:rsidRDefault="003410F7" w:rsidP="000337F6">
      <w:pPr>
        <w:pStyle w:val="CommentText"/>
      </w:pPr>
      <w:r>
        <w:rPr>
          <w:rStyle w:val="CommentReference"/>
        </w:rPr>
        <w:annotationRef/>
      </w:r>
      <w:r>
        <w:rPr>
          <w:lang w:val="en-CA"/>
        </w:rPr>
        <w:t>Add transect lengths/explain this</w:t>
      </w:r>
    </w:p>
  </w:comment>
  <w:comment w:id="509" w:author="Gary" w:date="2023-08-29T10:54:00Z" w:initials="G">
    <w:p w14:paraId="61FB844D" w14:textId="778958B2" w:rsidR="003410F7" w:rsidRDefault="003410F7">
      <w:pPr>
        <w:pStyle w:val="CommentText"/>
      </w:pPr>
      <w:r>
        <w:rPr>
          <w:rStyle w:val="CommentReference"/>
        </w:rPr>
        <w:annotationRef/>
      </w:r>
      <w:r>
        <w:t>Note formatting changes here</w:t>
      </w:r>
    </w:p>
  </w:comment>
  <w:comment w:id="511" w:author="Gary" w:date="2023-08-29T10:58:00Z" w:initials="G">
    <w:p w14:paraId="3CB1707B" w14:textId="7D77B370" w:rsidR="003410F7" w:rsidRDefault="003410F7">
      <w:pPr>
        <w:pStyle w:val="CommentText"/>
      </w:pPr>
      <w:r>
        <w:rPr>
          <w:rStyle w:val="CommentReference"/>
        </w:rPr>
        <w:annotationRef/>
      </w:r>
      <w:r w:rsidR="00CE6CAA">
        <w:t>Does this</w:t>
      </w:r>
      <w:r>
        <w:t xml:space="preserve"> justify why we chose to retain the 3 cluster level for the 1999 and 2019 datasets</w:t>
      </w:r>
      <w:r w:rsidR="00CE6CAA">
        <w:t>?</w:t>
      </w:r>
      <w:r>
        <w:t xml:space="preserve"> (see reviewer 3 comment).</w:t>
      </w:r>
    </w:p>
  </w:comment>
  <w:comment w:id="521" w:author="Gary" w:date="2023-09-05T13:29:00Z" w:initials="G">
    <w:p w14:paraId="65C28FAB" w14:textId="6B36218F" w:rsidR="00C05F82" w:rsidRDefault="00C05F82">
      <w:pPr>
        <w:pStyle w:val="CommentText"/>
      </w:pPr>
      <w:r>
        <w:rPr>
          <w:rStyle w:val="CommentReference"/>
        </w:rPr>
        <w:annotationRef/>
      </w:r>
      <w:r>
        <w:t xml:space="preserve">Stefanie can you check the beta-diversity values in Table 1.  </w:t>
      </w:r>
    </w:p>
  </w:comment>
  <w:comment w:id="522" w:author="Gary" w:date="2023-09-05T13:32:00Z" w:initials="G">
    <w:p w14:paraId="020B3E3E" w14:textId="32DBC7B3" w:rsidR="00467618" w:rsidRDefault="00467618">
      <w:pPr>
        <w:pStyle w:val="CommentText"/>
      </w:pPr>
      <w:r>
        <w:rPr>
          <w:rStyle w:val="CommentReference"/>
        </w:rPr>
        <w:annotationRef/>
      </w:r>
      <w:r>
        <w:t>Delete? Already stated above that ED-BC difference was minimal. Readers can contact author for more details if need be.</w:t>
      </w:r>
    </w:p>
  </w:comment>
  <w:comment w:id="524" w:author="Gary" w:date="2023-09-03T16:25:00Z" w:initials="G">
    <w:p w14:paraId="7D542575" w14:textId="66280302" w:rsidR="003410F7" w:rsidRDefault="003410F7">
      <w:pPr>
        <w:pStyle w:val="CommentText"/>
      </w:pPr>
      <w:r>
        <w:rPr>
          <w:rStyle w:val="CommentReference"/>
        </w:rPr>
        <w:annotationRef/>
      </w:r>
      <w:r>
        <w:t>Delete and replace with: The three clusters formed at progressively lower ED levels for the three sampling periods suggesting that assemblages were becoming more homogeneous with time.</w:t>
      </w:r>
    </w:p>
  </w:comment>
  <w:comment w:id="528" w:author="Gary" w:date="2023-09-03T16:38:00Z" w:initials="G">
    <w:p w14:paraId="10042124" w14:textId="2E15D08E" w:rsidR="003410F7" w:rsidRDefault="003410F7">
      <w:pPr>
        <w:pStyle w:val="CommentText"/>
      </w:pPr>
      <w:r>
        <w:rPr>
          <w:rStyle w:val="CommentReference"/>
        </w:rPr>
        <w:annotationRef/>
      </w:r>
      <w:r>
        <w:t>Also say something about Bogbean assemblage here?</w:t>
      </w:r>
    </w:p>
  </w:comment>
  <w:comment w:id="530" w:author="Gary" w:date="2023-09-03T16:41:00Z" w:initials="G">
    <w:p w14:paraId="14D52136" w14:textId="5AF73123" w:rsidR="003410F7" w:rsidRDefault="003410F7">
      <w:pPr>
        <w:pStyle w:val="CommentText"/>
      </w:pPr>
      <w:r>
        <w:rPr>
          <w:rStyle w:val="CommentReference"/>
        </w:rPr>
        <w:annotationRef/>
      </w:r>
      <w:r>
        <w:t>Does this contradict the increased homogenization argument? Also tables and figures should be referred to sequentially.</w:t>
      </w:r>
    </w:p>
  </w:comment>
  <w:comment w:id="531" w:author="Gary" w:date="2023-09-03T16:44:00Z" w:initials="G">
    <w:p w14:paraId="5375564B" w14:textId="2A046A16" w:rsidR="003410F7" w:rsidRDefault="003410F7">
      <w:pPr>
        <w:pStyle w:val="CommentText"/>
      </w:pPr>
      <w:r>
        <w:rPr>
          <w:rStyle w:val="CommentReference"/>
        </w:rPr>
        <w:annotationRef/>
      </w:r>
      <w:r>
        <w:t>As above</w:t>
      </w:r>
    </w:p>
  </w:comment>
  <w:comment w:id="533" w:author="Gary" w:date="2023-09-03T17:10:00Z" w:initials="G">
    <w:p w14:paraId="1B764C75" w14:textId="377FE13D" w:rsidR="003410F7" w:rsidRDefault="003410F7">
      <w:pPr>
        <w:pStyle w:val="CommentText"/>
      </w:pPr>
      <w:r>
        <w:rPr>
          <w:rStyle w:val="CommentReference"/>
        </w:rPr>
        <w:annotationRef/>
      </w:r>
      <w:r>
        <w:t>Check Sedge 1979 beta diversity calculation. Also Bogbean 2019</w:t>
      </w:r>
    </w:p>
  </w:comment>
  <w:comment w:id="2087" w:author="Gary" w:date="2023-09-03T17:17:00Z" w:initials="G">
    <w:p w14:paraId="024C071E" w14:textId="37C7B9EA" w:rsidR="003410F7" w:rsidRDefault="003410F7">
      <w:pPr>
        <w:pStyle w:val="CommentText"/>
      </w:pPr>
      <w:r>
        <w:rPr>
          <w:rStyle w:val="CommentReference"/>
        </w:rPr>
        <w:annotationRef/>
      </w:r>
      <w:r>
        <w:t>Rewrite caption.</w:t>
      </w:r>
      <w:r w:rsidR="00194212">
        <w:t xml:space="preserve"> Just state what the figure displays. Results and interpretation statements belong in text.  </w:t>
      </w:r>
      <w:r>
        <w:t>Omit last sentence</w:t>
      </w:r>
      <w:r w:rsidR="00194212">
        <w:t xml:space="preserve"> re sedge-grass assemblages becoming more similar.</w:t>
      </w:r>
    </w:p>
  </w:comment>
  <w:comment w:id="2107" w:author="Gary" w:date="2023-08-19T16:58:00Z" w:initials="G">
    <w:p w14:paraId="716903D0" w14:textId="62D83951" w:rsidR="003410F7" w:rsidRDefault="003410F7">
      <w:pPr>
        <w:pStyle w:val="CommentText"/>
      </w:pPr>
      <w:r>
        <w:rPr>
          <w:rStyle w:val="CommentReference"/>
        </w:rPr>
        <w:annotationRef/>
      </w:r>
      <w:r>
        <w:t>Any evidence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E947EA" w15:done="0"/>
  <w15:commentEx w15:paraId="3526AA5F" w15:done="0"/>
  <w15:commentEx w15:paraId="387FC491" w15:done="0"/>
  <w15:commentEx w15:paraId="6F99B8A6" w15:done="0"/>
  <w15:commentEx w15:paraId="1C5E8C6B" w15:done="0"/>
  <w15:commentEx w15:paraId="6F47775B" w15:done="0"/>
  <w15:commentEx w15:paraId="62263E54" w15:done="0"/>
  <w15:commentEx w15:paraId="468552F5" w15:done="0"/>
  <w15:commentEx w15:paraId="5E252309" w15:done="0"/>
  <w15:commentEx w15:paraId="1CC277E9" w15:done="0"/>
  <w15:commentEx w15:paraId="1A668EFB" w15:done="0"/>
  <w15:commentEx w15:paraId="459FE7D2" w15:done="0"/>
  <w15:commentEx w15:paraId="0178E54C" w15:paraIdParent="459FE7D2" w15:done="0"/>
  <w15:commentEx w15:paraId="47105058" w15:done="0"/>
  <w15:commentEx w15:paraId="72DCBF40" w15:paraIdParent="47105058" w15:done="0"/>
  <w15:commentEx w15:paraId="0BD7B0CE" w15:done="0"/>
  <w15:commentEx w15:paraId="27534D63" w15:done="0"/>
  <w15:commentEx w15:paraId="61FB844D" w15:done="0"/>
  <w15:commentEx w15:paraId="3CB1707B" w15:done="0"/>
  <w15:commentEx w15:paraId="65C28FAB" w15:done="0"/>
  <w15:commentEx w15:paraId="020B3E3E" w15:done="0"/>
  <w15:commentEx w15:paraId="7D542575" w15:done="0"/>
  <w15:commentEx w15:paraId="10042124" w15:done="0"/>
  <w15:commentEx w15:paraId="14D52136" w15:done="0"/>
  <w15:commentEx w15:paraId="5375564B" w15:done="0"/>
  <w15:commentEx w15:paraId="1B764C75" w15:done="0"/>
  <w15:commentEx w15:paraId="024C071E" w15:done="0"/>
  <w15:commentEx w15:paraId="716903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B948A" w16cex:dateUtc="2023-07-26T19:48:00Z"/>
  <w16cex:commentExtensible w16cex:durableId="286B9464" w16cex:dateUtc="2023-07-26T19:47:00Z"/>
  <w16cex:commentExtensible w16cex:durableId="286B935A" w16cex:dateUtc="2023-07-26T19:43:00Z"/>
  <w16cex:commentExtensible w16cex:durableId="286BBA68" w16cex:dateUtc="2023-07-26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E947EA" w16cid:durableId="2880B312"/>
  <w16cid:commentId w16cid:paraId="3526AA5F" w16cid:durableId="288A1A4B"/>
  <w16cid:commentId w16cid:paraId="387FC491" w16cid:durableId="2884874E"/>
  <w16cid:commentId w16cid:paraId="6F99B8A6" w16cid:durableId="289844DB"/>
  <w16cid:commentId w16cid:paraId="1C5E8C6B" w16cid:durableId="28848C8B"/>
  <w16cid:commentId w16cid:paraId="6F47775B" w16cid:durableId="289845D3"/>
  <w16cid:commentId w16cid:paraId="62263E54" w16cid:durableId="28984663"/>
  <w16cid:commentId w16cid:paraId="468552F5" w16cid:durableId="289846EF"/>
  <w16cid:commentId w16cid:paraId="5E252309" w16cid:durableId="28A1A6A7"/>
  <w16cid:commentId w16cid:paraId="1CC277E9" w16cid:durableId="288770C9"/>
  <w16cid:commentId w16cid:paraId="1A668EFB" w16cid:durableId="286B948A"/>
  <w16cid:commentId w16cid:paraId="459FE7D2" w16cid:durableId="286B9464"/>
  <w16cid:commentId w16cid:paraId="0178E54C" w16cid:durableId="28877311"/>
  <w16cid:commentId w16cid:paraId="47105058" w16cid:durableId="286B935A"/>
  <w16cid:commentId w16cid:paraId="72DCBF40" w16cid:durableId="288772F8"/>
  <w16cid:commentId w16cid:paraId="0BD7B0CE" w16cid:durableId="28877236"/>
  <w16cid:commentId w16cid:paraId="27534D63" w16cid:durableId="286BBA68"/>
  <w16cid:commentId w16cid:paraId="61FB844D" w16cid:durableId="28984CFE"/>
  <w16cid:commentId w16cid:paraId="3CB1707B" w16cid:durableId="28984DE2"/>
  <w16cid:commentId w16cid:paraId="65C28FAB" w16cid:durableId="28A1ABD0"/>
  <w16cid:commentId w16cid:paraId="020B3E3E" w16cid:durableId="28A1AC7C"/>
  <w16cid:commentId w16cid:paraId="7D542575" w16cid:durableId="289F31FC"/>
  <w16cid:commentId w16cid:paraId="10042124" w16cid:durableId="289F34F5"/>
  <w16cid:commentId w16cid:paraId="14D52136" w16cid:durableId="289F35C2"/>
  <w16cid:commentId w16cid:paraId="5375564B" w16cid:durableId="289F366E"/>
  <w16cid:commentId w16cid:paraId="1B764C75" w16cid:durableId="289F3C71"/>
  <w16cid:commentId w16cid:paraId="024C071E" w16cid:durableId="289F3E1D"/>
  <w16cid:commentId w16cid:paraId="716903D0" w16cid:durableId="288B73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A5871" w14:textId="77777777" w:rsidR="008416B3" w:rsidRDefault="008416B3" w:rsidP="00BF4E75">
      <w:pPr>
        <w:spacing w:after="0" w:line="240" w:lineRule="auto"/>
      </w:pPr>
      <w:r>
        <w:separator/>
      </w:r>
    </w:p>
  </w:endnote>
  <w:endnote w:type="continuationSeparator" w:id="0">
    <w:p w14:paraId="2C154261" w14:textId="77777777" w:rsidR="008416B3" w:rsidRDefault="008416B3" w:rsidP="00BF4E75">
      <w:pPr>
        <w:spacing w:after="0" w:line="240" w:lineRule="auto"/>
      </w:pPr>
      <w:r>
        <w:continuationSeparator/>
      </w:r>
    </w:p>
  </w:endnote>
  <w:endnote w:type="continuationNotice" w:id="1">
    <w:p w14:paraId="10258531" w14:textId="77777777" w:rsidR="008416B3" w:rsidRDefault="008416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100A2" w14:textId="77777777" w:rsidR="008416B3" w:rsidRDefault="008416B3" w:rsidP="00BF4E75">
      <w:pPr>
        <w:spacing w:after="0" w:line="240" w:lineRule="auto"/>
      </w:pPr>
      <w:r>
        <w:separator/>
      </w:r>
    </w:p>
  </w:footnote>
  <w:footnote w:type="continuationSeparator" w:id="0">
    <w:p w14:paraId="5E289890" w14:textId="77777777" w:rsidR="008416B3" w:rsidRDefault="008416B3" w:rsidP="00BF4E75">
      <w:pPr>
        <w:spacing w:after="0" w:line="240" w:lineRule="auto"/>
      </w:pPr>
      <w:r>
        <w:continuationSeparator/>
      </w:r>
    </w:p>
  </w:footnote>
  <w:footnote w:type="continuationNotice" w:id="1">
    <w:p w14:paraId="615633F5" w14:textId="77777777" w:rsidR="008416B3" w:rsidRDefault="008416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3410F7" w:rsidRDefault="003410F7">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3410F7" w:rsidRDefault="003410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3410F7" w:rsidRDefault="003410F7">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3410F7" w:rsidRDefault="003410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8995028">
    <w:abstractNumId w:val="25"/>
  </w:num>
  <w:num w:numId="2" w16cid:durableId="291794603">
    <w:abstractNumId w:val="8"/>
  </w:num>
  <w:num w:numId="3" w16cid:durableId="1342312562">
    <w:abstractNumId w:val="15"/>
  </w:num>
  <w:num w:numId="4" w16cid:durableId="1724519339">
    <w:abstractNumId w:val="21"/>
  </w:num>
  <w:num w:numId="5" w16cid:durableId="573121824">
    <w:abstractNumId w:val="38"/>
  </w:num>
  <w:num w:numId="6" w16cid:durableId="1266498631">
    <w:abstractNumId w:val="34"/>
  </w:num>
  <w:num w:numId="7" w16cid:durableId="177886358">
    <w:abstractNumId w:val="12"/>
  </w:num>
  <w:num w:numId="8" w16cid:durableId="1046493649">
    <w:abstractNumId w:val="11"/>
  </w:num>
  <w:num w:numId="9" w16cid:durableId="1804303481">
    <w:abstractNumId w:val="24"/>
  </w:num>
  <w:num w:numId="10" w16cid:durableId="490828125">
    <w:abstractNumId w:val="2"/>
  </w:num>
  <w:num w:numId="11" w16cid:durableId="739861500">
    <w:abstractNumId w:val="1"/>
  </w:num>
  <w:num w:numId="12" w16cid:durableId="1532568178">
    <w:abstractNumId w:val="3"/>
  </w:num>
  <w:num w:numId="13" w16cid:durableId="1470511280">
    <w:abstractNumId w:val="14"/>
  </w:num>
  <w:num w:numId="14" w16cid:durableId="824204894">
    <w:abstractNumId w:val="26"/>
  </w:num>
  <w:num w:numId="15" w16cid:durableId="1268274669">
    <w:abstractNumId w:val="10"/>
  </w:num>
  <w:num w:numId="16" w16cid:durableId="972904686">
    <w:abstractNumId w:val="18"/>
  </w:num>
  <w:num w:numId="17" w16cid:durableId="1443719356">
    <w:abstractNumId w:val="27"/>
  </w:num>
  <w:num w:numId="18" w16cid:durableId="1446853323">
    <w:abstractNumId w:val="22"/>
  </w:num>
  <w:num w:numId="19" w16cid:durableId="285234573">
    <w:abstractNumId w:val="13"/>
  </w:num>
  <w:num w:numId="20" w16cid:durableId="1142388707">
    <w:abstractNumId w:val="17"/>
  </w:num>
  <w:num w:numId="21" w16cid:durableId="985429769">
    <w:abstractNumId w:val="37"/>
  </w:num>
  <w:num w:numId="22" w16cid:durableId="1920827384">
    <w:abstractNumId w:val="40"/>
  </w:num>
  <w:num w:numId="23" w16cid:durableId="1759787179">
    <w:abstractNumId w:val="35"/>
  </w:num>
  <w:num w:numId="24" w16cid:durableId="413361806">
    <w:abstractNumId w:val="4"/>
  </w:num>
  <w:num w:numId="25" w16cid:durableId="1187138675">
    <w:abstractNumId w:val="6"/>
  </w:num>
  <w:num w:numId="26" w16cid:durableId="448206924">
    <w:abstractNumId w:val="33"/>
  </w:num>
  <w:num w:numId="27" w16cid:durableId="1446995085">
    <w:abstractNumId w:val="31"/>
  </w:num>
  <w:num w:numId="28" w16cid:durableId="1320572717">
    <w:abstractNumId w:val="42"/>
  </w:num>
  <w:num w:numId="29" w16cid:durableId="996302931">
    <w:abstractNumId w:val="5"/>
  </w:num>
  <w:num w:numId="30" w16cid:durableId="55131090">
    <w:abstractNumId w:val="30"/>
  </w:num>
  <w:num w:numId="31" w16cid:durableId="221451503">
    <w:abstractNumId w:val="28"/>
  </w:num>
  <w:num w:numId="32" w16cid:durableId="1110583971">
    <w:abstractNumId w:val="32"/>
  </w:num>
  <w:num w:numId="33" w16cid:durableId="2007051355">
    <w:abstractNumId w:val="7"/>
  </w:num>
  <w:num w:numId="34" w16cid:durableId="572088295">
    <w:abstractNumId w:val="0"/>
  </w:num>
  <w:num w:numId="35" w16cid:durableId="1997610967">
    <w:abstractNumId w:val="20"/>
  </w:num>
  <w:num w:numId="36" w16cid:durableId="1311596672">
    <w:abstractNumId w:val="9"/>
  </w:num>
  <w:num w:numId="37" w16cid:durableId="1982417756">
    <w:abstractNumId w:val="16"/>
  </w:num>
  <w:num w:numId="38" w16cid:durableId="313028569">
    <w:abstractNumId w:val="36"/>
  </w:num>
  <w:num w:numId="39" w16cid:durableId="1713915797">
    <w:abstractNumId w:val="29"/>
  </w:num>
  <w:num w:numId="40" w16cid:durableId="1983150952">
    <w:abstractNumId w:val="39"/>
  </w:num>
  <w:num w:numId="41" w16cid:durableId="491409435">
    <w:abstractNumId w:val="41"/>
  </w:num>
  <w:num w:numId="42" w16cid:durableId="1644658420">
    <w:abstractNumId w:val="23"/>
  </w:num>
  <w:num w:numId="43" w16cid:durableId="183594650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y">
    <w15:presenceInfo w15:providerId="None" w15:userId="Gary"/>
  </w15:person>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1C8B"/>
    <w:rsid w:val="000020A6"/>
    <w:rsid w:val="000028FD"/>
    <w:rsid w:val="00002B17"/>
    <w:rsid w:val="00003EF0"/>
    <w:rsid w:val="0000464B"/>
    <w:rsid w:val="0000559F"/>
    <w:rsid w:val="0000574D"/>
    <w:rsid w:val="000078AC"/>
    <w:rsid w:val="00007C90"/>
    <w:rsid w:val="00007D89"/>
    <w:rsid w:val="000100C5"/>
    <w:rsid w:val="0001042C"/>
    <w:rsid w:val="00010D37"/>
    <w:rsid w:val="0001195D"/>
    <w:rsid w:val="00011E3D"/>
    <w:rsid w:val="00012A89"/>
    <w:rsid w:val="00012C42"/>
    <w:rsid w:val="000146C2"/>
    <w:rsid w:val="00014A9A"/>
    <w:rsid w:val="00014C3B"/>
    <w:rsid w:val="00014CC8"/>
    <w:rsid w:val="00014D08"/>
    <w:rsid w:val="0001682B"/>
    <w:rsid w:val="000169C2"/>
    <w:rsid w:val="0001759B"/>
    <w:rsid w:val="000178FD"/>
    <w:rsid w:val="00020056"/>
    <w:rsid w:val="00020B45"/>
    <w:rsid w:val="00021ECF"/>
    <w:rsid w:val="00023269"/>
    <w:rsid w:val="00023622"/>
    <w:rsid w:val="00023B13"/>
    <w:rsid w:val="00023E65"/>
    <w:rsid w:val="00025568"/>
    <w:rsid w:val="0003077F"/>
    <w:rsid w:val="00030FB9"/>
    <w:rsid w:val="00032A06"/>
    <w:rsid w:val="00032F50"/>
    <w:rsid w:val="0003331D"/>
    <w:rsid w:val="000335B7"/>
    <w:rsid w:val="000337F6"/>
    <w:rsid w:val="0003389B"/>
    <w:rsid w:val="00034FC5"/>
    <w:rsid w:val="00035204"/>
    <w:rsid w:val="0003526B"/>
    <w:rsid w:val="000353ED"/>
    <w:rsid w:val="0003545C"/>
    <w:rsid w:val="000359C2"/>
    <w:rsid w:val="00036063"/>
    <w:rsid w:val="00036FEE"/>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28E"/>
    <w:rsid w:val="0005195D"/>
    <w:rsid w:val="00051B04"/>
    <w:rsid w:val="000526C6"/>
    <w:rsid w:val="00053453"/>
    <w:rsid w:val="00054383"/>
    <w:rsid w:val="0005604F"/>
    <w:rsid w:val="00056084"/>
    <w:rsid w:val="000579E8"/>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94D57"/>
    <w:rsid w:val="00094EB5"/>
    <w:rsid w:val="00097740"/>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2D2"/>
    <w:rsid w:val="000C5906"/>
    <w:rsid w:val="000C5CE7"/>
    <w:rsid w:val="000C79E3"/>
    <w:rsid w:val="000C7C19"/>
    <w:rsid w:val="000C7E11"/>
    <w:rsid w:val="000C7EAE"/>
    <w:rsid w:val="000C7F52"/>
    <w:rsid w:val="000D021C"/>
    <w:rsid w:val="000D0AF3"/>
    <w:rsid w:val="000D0AFA"/>
    <w:rsid w:val="000D0EFF"/>
    <w:rsid w:val="000D1015"/>
    <w:rsid w:val="000D1566"/>
    <w:rsid w:val="000D1B5F"/>
    <w:rsid w:val="000D215B"/>
    <w:rsid w:val="000D2AAE"/>
    <w:rsid w:val="000D3031"/>
    <w:rsid w:val="000D33FC"/>
    <w:rsid w:val="000D340D"/>
    <w:rsid w:val="000D3AD7"/>
    <w:rsid w:val="000D3FE4"/>
    <w:rsid w:val="000D4503"/>
    <w:rsid w:val="000D4F36"/>
    <w:rsid w:val="000D57FF"/>
    <w:rsid w:val="000D7921"/>
    <w:rsid w:val="000E0AA0"/>
    <w:rsid w:val="000E1309"/>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0F76AD"/>
    <w:rsid w:val="0010024C"/>
    <w:rsid w:val="00100565"/>
    <w:rsid w:val="00100D21"/>
    <w:rsid w:val="00101266"/>
    <w:rsid w:val="00102B71"/>
    <w:rsid w:val="0010340E"/>
    <w:rsid w:val="00103DCF"/>
    <w:rsid w:val="00103F95"/>
    <w:rsid w:val="001042B3"/>
    <w:rsid w:val="00104466"/>
    <w:rsid w:val="001045B0"/>
    <w:rsid w:val="00105479"/>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A6C"/>
    <w:rsid w:val="00136362"/>
    <w:rsid w:val="001369F0"/>
    <w:rsid w:val="00137AA7"/>
    <w:rsid w:val="00137DE2"/>
    <w:rsid w:val="00137F24"/>
    <w:rsid w:val="001401E6"/>
    <w:rsid w:val="00140BDF"/>
    <w:rsid w:val="001410CD"/>
    <w:rsid w:val="0014157A"/>
    <w:rsid w:val="00141FDA"/>
    <w:rsid w:val="00142404"/>
    <w:rsid w:val="00142945"/>
    <w:rsid w:val="001429F4"/>
    <w:rsid w:val="0014430F"/>
    <w:rsid w:val="00145842"/>
    <w:rsid w:val="001461B7"/>
    <w:rsid w:val="00147878"/>
    <w:rsid w:val="001504D2"/>
    <w:rsid w:val="00151992"/>
    <w:rsid w:val="00151EBA"/>
    <w:rsid w:val="00153D83"/>
    <w:rsid w:val="0015412F"/>
    <w:rsid w:val="0015482B"/>
    <w:rsid w:val="00154B30"/>
    <w:rsid w:val="0015525B"/>
    <w:rsid w:val="001552E4"/>
    <w:rsid w:val="0015552F"/>
    <w:rsid w:val="0015578C"/>
    <w:rsid w:val="00155EC6"/>
    <w:rsid w:val="00156528"/>
    <w:rsid w:val="0015725C"/>
    <w:rsid w:val="0015732E"/>
    <w:rsid w:val="001578C8"/>
    <w:rsid w:val="001606D5"/>
    <w:rsid w:val="00160864"/>
    <w:rsid w:val="0016094B"/>
    <w:rsid w:val="00160B87"/>
    <w:rsid w:val="00160C1F"/>
    <w:rsid w:val="00161052"/>
    <w:rsid w:val="001617DD"/>
    <w:rsid w:val="0016265B"/>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BEC"/>
    <w:rsid w:val="00181EBA"/>
    <w:rsid w:val="001820E2"/>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212"/>
    <w:rsid w:val="0019438B"/>
    <w:rsid w:val="00194D0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332E"/>
    <w:rsid w:val="001B3F90"/>
    <w:rsid w:val="001B46DC"/>
    <w:rsid w:val="001B6814"/>
    <w:rsid w:val="001B70A0"/>
    <w:rsid w:val="001B77EA"/>
    <w:rsid w:val="001B7EC2"/>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C707E"/>
    <w:rsid w:val="001D071B"/>
    <w:rsid w:val="001D0894"/>
    <w:rsid w:val="001D098D"/>
    <w:rsid w:val="001D264E"/>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4D2"/>
    <w:rsid w:val="001E5A8C"/>
    <w:rsid w:val="001E5D06"/>
    <w:rsid w:val="001E6553"/>
    <w:rsid w:val="001E759C"/>
    <w:rsid w:val="001E79B7"/>
    <w:rsid w:val="001E7F0A"/>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B4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65C"/>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6A5C"/>
    <w:rsid w:val="0023791D"/>
    <w:rsid w:val="00240EFF"/>
    <w:rsid w:val="0024165F"/>
    <w:rsid w:val="0024166F"/>
    <w:rsid w:val="0024173A"/>
    <w:rsid w:val="00241A51"/>
    <w:rsid w:val="00241ED3"/>
    <w:rsid w:val="0024305C"/>
    <w:rsid w:val="00243976"/>
    <w:rsid w:val="002445D1"/>
    <w:rsid w:val="002451C8"/>
    <w:rsid w:val="0024557E"/>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D23"/>
    <w:rsid w:val="002839E8"/>
    <w:rsid w:val="002846E2"/>
    <w:rsid w:val="002853ED"/>
    <w:rsid w:val="00286879"/>
    <w:rsid w:val="002870BD"/>
    <w:rsid w:val="0029101D"/>
    <w:rsid w:val="00291286"/>
    <w:rsid w:val="00291BAF"/>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3EFC"/>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D69"/>
    <w:rsid w:val="002C4FFA"/>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4D3"/>
    <w:rsid w:val="002E65F3"/>
    <w:rsid w:val="002E78EE"/>
    <w:rsid w:val="002F00D1"/>
    <w:rsid w:val="002F0421"/>
    <w:rsid w:val="002F1902"/>
    <w:rsid w:val="002F27E1"/>
    <w:rsid w:val="002F2AE6"/>
    <w:rsid w:val="002F31C1"/>
    <w:rsid w:val="002F3708"/>
    <w:rsid w:val="002F3BE6"/>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439A"/>
    <w:rsid w:val="00314D54"/>
    <w:rsid w:val="00314F59"/>
    <w:rsid w:val="003158C9"/>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1FEC"/>
    <w:rsid w:val="00332C68"/>
    <w:rsid w:val="00332EF5"/>
    <w:rsid w:val="00333323"/>
    <w:rsid w:val="00334ABA"/>
    <w:rsid w:val="00335529"/>
    <w:rsid w:val="00335EA8"/>
    <w:rsid w:val="00336572"/>
    <w:rsid w:val="00336630"/>
    <w:rsid w:val="0033682E"/>
    <w:rsid w:val="00336C31"/>
    <w:rsid w:val="00336FE4"/>
    <w:rsid w:val="00337B0C"/>
    <w:rsid w:val="00340BB0"/>
    <w:rsid w:val="00340BED"/>
    <w:rsid w:val="00340ED7"/>
    <w:rsid w:val="003410F7"/>
    <w:rsid w:val="003414EC"/>
    <w:rsid w:val="00341A26"/>
    <w:rsid w:val="00341EBD"/>
    <w:rsid w:val="00342ABF"/>
    <w:rsid w:val="003436E0"/>
    <w:rsid w:val="00343A98"/>
    <w:rsid w:val="00344CC9"/>
    <w:rsid w:val="003452F6"/>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213"/>
    <w:rsid w:val="003744EF"/>
    <w:rsid w:val="00374DDA"/>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30BE"/>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B65"/>
    <w:rsid w:val="003D1FED"/>
    <w:rsid w:val="003D217F"/>
    <w:rsid w:val="003D30A6"/>
    <w:rsid w:val="003D3321"/>
    <w:rsid w:val="003D3366"/>
    <w:rsid w:val="003D40B2"/>
    <w:rsid w:val="003D427D"/>
    <w:rsid w:val="003D4C7B"/>
    <w:rsid w:val="003D5043"/>
    <w:rsid w:val="003D5257"/>
    <w:rsid w:val="003D607F"/>
    <w:rsid w:val="003D7780"/>
    <w:rsid w:val="003E057F"/>
    <w:rsid w:val="003E0877"/>
    <w:rsid w:val="003E120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CF6"/>
    <w:rsid w:val="00403637"/>
    <w:rsid w:val="00403789"/>
    <w:rsid w:val="0040424A"/>
    <w:rsid w:val="00404C66"/>
    <w:rsid w:val="00404CFC"/>
    <w:rsid w:val="004050CF"/>
    <w:rsid w:val="00405320"/>
    <w:rsid w:val="0040538A"/>
    <w:rsid w:val="00405AFC"/>
    <w:rsid w:val="00405FBE"/>
    <w:rsid w:val="0040644B"/>
    <w:rsid w:val="004074EB"/>
    <w:rsid w:val="004079C7"/>
    <w:rsid w:val="00410567"/>
    <w:rsid w:val="00412910"/>
    <w:rsid w:val="00412BC8"/>
    <w:rsid w:val="00414079"/>
    <w:rsid w:val="0041482D"/>
    <w:rsid w:val="00414EFE"/>
    <w:rsid w:val="00415113"/>
    <w:rsid w:val="00415786"/>
    <w:rsid w:val="00417186"/>
    <w:rsid w:val="00417CFC"/>
    <w:rsid w:val="004201F0"/>
    <w:rsid w:val="004209CF"/>
    <w:rsid w:val="004215E5"/>
    <w:rsid w:val="0042175C"/>
    <w:rsid w:val="00421CA1"/>
    <w:rsid w:val="004230F9"/>
    <w:rsid w:val="00423C40"/>
    <w:rsid w:val="004243E3"/>
    <w:rsid w:val="004250FF"/>
    <w:rsid w:val="004269BE"/>
    <w:rsid w:val="00426C5C"/>
    <w:rsid w:val="00427EC4"/>
    <w:rsid w:val="004306D0"/>
    <w:rsid w:val="00431393"/>
    <w:rsid w:val="004313B8"/>
    <w:rsid w:val="004318EB"/>
    <w:rsid w:val="00431B5B"/>
    <w:rsid w:val="0043332E"/>
    <w:rsid w:val="0043333B"/>
    <w:rsid w:val="00433C77"/>
    <w:rsid w:val="00434A28"/>
    <w:rsid w:val="00434C56"/>
    <w:rsid w:val="00434F98"/>
    <w:rsid w:val="004351B5"/>
    <w:rsid w:val="00435B0E"/>
    <w:rsid w:val="0043651F"/>
    <w:rsid w:val="00436959"/>
    <w:rsid w:val="00436FFB"/>
    <w:rsid w:val="00437EB0"/>
    <w:rsid w:val="00441CBB"/>
    <w:rsid w:val="00443F59"/>
    <w:rsid w:val="00443FA2"/>
    <w:rsid w:val="004440E6"/>
    <w:rsid w:val="00444F7F"/>
    <w:rsid w:val="0044529D"/>
    <w:rsid w:val="00446B55"/>
    <w:rsid w:val="00447198"/>
    <w:rsid w:val="00447259"/>
    <w:rsid w:val="00447764"/>
    <w:rsid w:val="00447DA1"/>
    <w:rsid w:val="004506A9"/>
    <w:rsid w:val="00450EEF"/>
    <w:rsid w:val="004517BA"/>
    <w:rsid w:val="00451D10"/>
    <w:rsid w:val="00452942"/>
    <w:rsid w:val="00453072"/>
    <w:rsid w:val="00453ACC"/>
    <w:rsid w:val="00454781"/>
    <w:rsid w:val="00454B0C"/>
    <w:rsid w:val="004556CD"/>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618"/>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1CC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A0096"/>
    <w:rsid w:val="004A05B5"/>
    <w:rsid w:val="004A11CD"/>
    <w:rsid w:val="004A412C"/>
    <w:rsid w:val="004A4198"/>
    <w:rsid w:val="004A46B4"/>
    <w:rsid w:val="004A4987"/>
    <w:rsid w:val="004A6A3E"/>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6C15"/>
    <w:rsid w:val="004C75E2"/>
    <w:rsid w:val="004C7DF9"/>
    <w:rsid w:val="004D02DE"/>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398F"/>
    <w:rsid w:val="00504CB3"/>
    <w:rsid w:val="00504E47"/>
    <w:rsid w:val="00505257"/>
    <w:rsid w:val="005057F7"/>
    <w:rsid w:val="005061D3"/>
    <w:rsid w:val="00506E75"/>
    <w:rsid w:val="0050751D"/>
    <w:rsid w:val="005105F8"/>
    <w:rsid w:val="00510C96"/>
    <w:rsid w:val="00511F46"/>
    <w:rsid w:val="005138C0"/>
    <w:rsid w:val="00513926"/>
    <w:rsid w:val="00514DA9"/>
    <w:rsid w:val="00515791"/>
    <w:rsid w:val="00516504"/>
    <w:rsid w:val="00516E54"/>
    <w:rsid w:val="0051760C"/>
    <w:rsid w:val="00517991"/>
    <w:rsid w:val="00517DAD"/>
    <w:rsid w:val="005205A8"/>
    <w:rsid w:val="00520744"/>
    <w:rsid w:val="005209C4"/>
    <w:rsid w:val="00520A50"/>
    <w:rsid w:val="005211A7"/>
    <w:rsid w:val="0052296F"/>
    <w:rsid w:val="00522ABE"/>
    <w:rsid w:val="00522C09"/>
    <w:rsid w:val="00523DCA"/>
    <w:rsid w:val="00524332"/>
    <w:rsid w:val="005245AB"/>
    <w:rsid w:val="005245B5"/>
    <w:rsid w:val="00530C3C"/>
    <w:rsid w:val="00530FB6"/>
    <w:rsid w:val="005314CF"/>
    <w:rsid w:val="005317D4"/>
    <w:rsid w:val="00531C1E"/>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2F64"/>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7E0"/>
    <w:rsid w:val="00560BD4"/>
    <w:rsid w:val="00561B5B"/>
    <w:rsid w:val="00561EB0"/>
    <w:rsid w:val="00562266"/>
    <w:rsid w:val="005622C3"/>
    <w:rsid w:val="005624D1"/>
    <w:rsid w:val="00563294"/>
    <w:rsid w:val="00563415"/>
    <w:rsid w:val="00563755"/>
    <w:rsid w:val="00563A63"/>
    <w:rsid w:val="00563CDE"/>
    <w:rsid w:val="00564330"/>
    <w:rsid w:val="00564B1B"/>
    <w:rsid w:val="00565D1D"/>
    <w:rsid w:val="00566C69"/>
    <w:rsid w:val="00567277"/>
    <w:rsid w:val="005709DE"/>
    <w:rsid w:val="00571772"/>
    <w:rsid w:val="00571E01"/>
    <w:rsid w:val="005726B7"/>
    <w:rsid w:val="00572AAF"/>
    <w:rsid w:val="005741BB"/>
    <w:rsid w:val="005744F3"/>
    <w:rsid w:val="005762CC"/>
    <w:rsid w:val="00576443"/>
    <w:rsid w:val="005775E0"/>
    <w:rsid w:val="005776B5"/>
    <w:rsid w:val="005777B8"/>
    <w:rsid w:val="0057782C"/>
    <w:rsid w:val="0058002F"/>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510"/>
    <w:rsid w:val="0059170F"/>
    <w:rsid w:val="00591C26"/>
    <w:rsid w:val="00592970"/>
    <w:rsid w:val="00592A8A"/>
    <w:rsid w:val="00592B7A"/>
    <w:rsid w:val="00592C5E"/>
    <w:rsid w:val="005942EF"/>
    <w:rsid w:val="00595372"/>
    <w:rsid w:val="00595899"/>
    <w:rsid w:val="00596F6D"/>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6C4D"/>
    <w:rsid w:val="005A73BE"/>
    <w:rsid w:val="005A76EB"/>
    <w:rsid w:val="005A7F9E"/>
    <w:rsid w:val="005B01F1"/>
    <w:rsid w:val="005B1812"/>
    <w:rsid w:val="005B182C"/>
    <w:rsid w:val="005B1D1F"/>
    <w:rsid w:val="005B2868"/>
    <w:rsid w:val="005B2A34"/>
    <w:rsid w:val="005B324C"/>
    <w:rsid w:val="005B3DD8"/>
    <w:rsid w:val="005B3EAB"/>
    <w:rsid w:val="005B3F3F"/>
    <w:rsid w:val="005B402A"/>
    <w:rsid w:val="005B41A4"/>
    <w:rsid w:val="005B45C6"/>
    <w:rsid w:val="005B5681"/>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3616"/>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1380"/>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41F5"/>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167C"/>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C4F"/>
    <w:rsid w:val="00693FAC"/>
    <w:rsid w:val="00693FDF"/>
    <w:rsid w:val="006941AD"/>
    <w:rsid w:val="006943BC"/>
    <w:rsid w:val="00694C2C"/>
    <w:rsid w:val="00694E8A"/>
    <w:rsid w:val="00695A7B"/>
    <w:rsid w:val="006A03F4"/>
    <w:rsid w:val="006A05B2"/>
    <w:rsid w:val="006A113D"/>
    <w:rsid w:val="006A158D"/>
    <w:rsid w:val="006A1D56"/>
    <w:rsid w:val="006A2027"/>
    <w:rsid w:val="006A23F5"/>
    <w:rsid w:val="006A3A46"/>
    <w:rsid w:val="006A6238"/>
    <w:rsid w:val="006A6D6A"/>
    <w:rsid w:val="006A7EBD"/>
    <w:rsid w:val="006A7F04"/>
    <w:rsid w:val="006B0258"/>
    <w:rsid w:val="006B280C"/>
    <w:rsid w:val="006B4B1A"/>
    <w:rsid w:val="006B4D19"/>
    <w:rsid w:val="006B4D7D"/>
    <w:rsid w:val="006B5DCE"/>
    <w:rsid w:val="006B67B7"/>
    <w:rsid w:val="006B76A1"/>
    <w:rsid w:val="006B7D31"/>
    <w:rsid w:val="006B7F7A"/>
    <w:rsid w:val="006C0FD4"/>
    <w:rsid w:val="006C1001"/>
    <w:rsid w:val="006C1E97"/>
    <w:rsid w:val="006C27E6"/>
    <w:rsid w:val="006C2A87"/>
    <w:rsid w:val="006C3B4D"/>
    <w:rsid w:val="006C45D8"/>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4B6"/>
    <w:rsid w:val="006D5BCA"/>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5C9"/>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263C"/>
    <w:rsid w:val="007040D5"/>
    <w:rsid w:val="00704458"/>
    <w:rsid w:val="00704594"/>
    <w:rsid w:val="0070513B"/>
    <w:rsid w:val="0070559A"/>
    <w:rsid w:val="0070593E"/>
    <w:rsid w:val="00705CB9"/>
    <w:rsid w:val="007068D1"/>
    <w:rsid w:val="007072B6"/>
    <w:rsid w:val="007079F9"/>
    <w:rsid w:val="007108BD"/>
    <w:rsid w:val="007108E4"/>
    <w:rsid w:val="007112BE"/>
    <w:rsid w:val="007118E1"/>
    <w:rsid w:val="00711CA1"/>
    <w:rsid w:val="0071257D"/>
    <w:rsid w:val="00713666"/>
    <w:rsid w:val="00713AA8"/>
    <w:rsid w:val="00714DA7"/>
    <w:rsid w:val="007150E2"/>
    <w:rsid w:val="00715E10"/>
    <w:rsid w:val="007164DF"/>
    <w:rsid w:val="00716B73"/>
    <w:rsid w:val="00716C72"/>
    <w:rsid w:val="00717599"/>
    <w:rsid w:val="00717925"/>
    <w:rsid w:val="00717B42"/>
    <w:rsid w:val="00717F79"/>
    <w:rsid w:val="00722277"/>
    <w:rsid w:val="00722C6E"/>
    <w:rsid w:val="007232F0"/>
    <w:rsid w:val="00724187"/>
    <w:rsid w:val="007262A8"/>
    <w:rsid w:val="007277D8"/>
    <w:rsid w:val="00727FDF"/>
    <w:rsid w:val="00730E37"/>
    <w:rsid w:val="00730EE5"/>
    <w:rsid w:val="007319A9"/>
    <w:rsid w:val="00731E9D"/>
    <w:rsid w:val="0073236A"/>
    <w:rsid w:val="007340B4"/>
    <w:rsid w:val="00734D0B"/>
    <w:rsid w:val="00735705"/>
    <w:rsid w:val="00735F9E"/>
    <w:rsid w:val="00736096"/>
    <w:rsid w:val="00736E67"/>
    <w:rsid w:val="00737167"/>
    <w:rsid w:val="00737227"/>
    <w:rsid w:val="00737366"/>
    <w:rsid w:val="00737DC6"/>
    <w:rsid w:val="007414AF"/>
    <w:rsid w:val="0074150F"/>
    <w:rsid w:val="0074167B"/>
    <w:rsid w:val="00742ECA"/>
    <w:rsid w:val="00742F8E"/>
    <w:rsid w:val="007438F6"/>
    <w:rsid w:val="00743C5F"/>
    <w:rsid w:val="00744FD6"/>
    <w:rsid w:val="00745462"/>
    <w:rsid w:val="0074639E"/>
    <w:rsid w:val="00746467"/>
    <w:rsid w:val="00746A34"/>
    <w:rsid w:val="00746ACC"/>
    <w:rsid w:val="007502B6"/>
    <w:rsid w:val="007503F0"/>
    <w:rsid w:val="00750658"/>
    <w:rsid w:val="00750723"/>
    <w:rsid w:val="00750F10"/>
    <w:rsid w:val="0075178D"/>
    <w:rsid w:val="00751C22"/>
    <w:rsid w:val="00751D86"/>
    <w:rsid w:val="00751EEC"/>
    <w:rsid w:val="00752CEE"/>
    <w:rsid w:val="0075327A"/>
    <w:rsid w:val="00754CEC"/>
    <w:rsid w:val="00755FA7"/>
    <w:rsid w:val="00756082"/>
    <w:rsid w:val="007560EB"/>
    <w:rsid w:val="007604A5"/>
    <w:rsid w:val="00760E9F"/>
    <w:rsid w:val="007613DB"/>
    <w:rsid w:val="00761764"/>
    <w:rsid w:val="00762609"/>
    <w:rsid w:val="007627B8"/>
    <w:rsid w:val="00762AB0"/>
    <w:rsid w:val="007635AF"/>
    <w:rsid w:val="007641CD"/>
    <w:rsid w:val="00764544"/>
    <w:rsid w:val="00764763"/>
    <w:rsid w:val="00764D4C"/>
    <w:rsid w:val="00764D94"/>
    <w:rsid w:val="00765E49"/>
    <w:rsid w:val="007663F5"/>
    <w:rsid w:val="00766A27"/>
    <w:rsid w:val="00766A9C"/>
    <w:rsid w:val="0076765B"/>
    <w:rsid w:val="00767D63"/>
    <w:rsid w:val="007700F0"/>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0DF"/>
    <w:rsid w:val="00791770"/>
    <w:rsid w:val="00791A3B"/>
    <w:rsid w:val="00791DB8"/>
    <w:rsid w:val="007937DF"/>
    <w:rsid w:val="00793D97"/>
    <w:rsid w:val="007945ED"/>
    <w:rsid w:val="007947E2"/>
    <w:rsid w:val="00794FEF"/>
    <w:rsid w:val="00795E61"/>
    <w:rsid w:val="00796E00"/>
    <w:rsid w:val="007A06C0"/>
    <w:rsid w:val="007A161D"/>
    <w:rsid w:val="007A2463"/>
    <w:rsid w:val="007A295B"/>
    <w:rsid w:val="007A3D34"/>
    <w:rsid w:val="007A3E6B"/>
    <w:rsid w:val="007A43B5"/>
    <w:rsid w:val="007A5898"/>
    <w:rsid w:val="007A5AD4"/>
    <w:rsid w:val="007A5BBC"/>
    <w:rsid w:val="007A5BC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518"/>
    <w:rsid w:val="007C36CA"/>
    <w:rsid w:val="007C4787"/>
    <w:rsid w:val="007C4DA6"/>
    <w:rsid w:val="007C5111"/>
    <w:rsid w:val="007C5BD3"/>
    <w:rsid w:val="007C65DB"/>
    <w:rsid w:val="007C7215"/>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1AA"/>
    <w:rsid w:val="007F678F"/>
    <w:rsid w:val="007F6820"/>
    <w:rsid w:val="007F6D5D"/>
    <w:rsid w:val="007F7457"/>
    <w:rsid w:val="007F75D5"/>
    <w:rsid w:val="007F7870"/>
    <w:rsid w:val="00801A98"/>
    <w:rsid w:val="008029F2"/>
    <w:rsid w:val="00803152"/>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0B4"/>
    <w:rsid w:val="00826980"/>
    <w:rsid w:val="00826AD4"/>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40506"/>
    <w:rsid w:val="0084145C"/>
    <w:rsid w:val="00841571"/>
    <w:rsid w:val="008416B3"/>
    <w:rsid w:val="0084176A"/>
    <w:rsid w:val="00841CC4"/>
    <w:rsid w:val="00841E62"/>
    <w:rsid w:val="008421CE"/>
    <w:rsid w:val="00843D41"/>
    <w:rsid w:val="00843EDC"/>
    <w:rsid w:val="00843FAB"/>
    <w:rsid w:val="00845EA1"/>
    <w:rsid w:val="00846E77"/>
    <w:rsid w:val="00847A51"/>
    <w:rsid w:val="00847E0E"/>
    <w:rsid w:val="00850EC3"/>
    <w:rsid w:val="00851711"/>
    <w:rsid w:val="00852326"/>
    <w:rsid w:val="00853061"/>
    <w:rsid w:val="00853200"/>
    <w:rsid w:val="008547E1"/>
    <w:rsid w:val="00855241"/>
    <w:rsid w:val="00856D4C"/>
    <w:rsid w:val="0086027D"/>
    <w:rsid w:val="00861181"/>
    <w:rsid w:val="00861509"/>
    <w:rsid w:val="00861AEA"/>
    <w:rsid w:val="00862EDC"/>
    <w:rsid w:val="00863B8F"/>
    <w:rsid w:val="00865A8D"/>
    <w:rsid w:val="0086653A"/>
    <w:rsid w:val="008667DB"/>
    <w:rsid w:val="00867217"/>
    <w:rsid w:val="008712CB"/>
    <w:rsid w:val="008712F3"/>
    <w:rsid w:val="00872B0C"/>
    <w:rsid w:val="00872B88"/>
    <w:rsid w:val="00872EF0"/>
    <w:rsid w:val="00873701"/>
    <w:rsid w:val="0087541A"/>
    <w:rsid w:val="00875EE5"/>
    <w:rsid w:val="00876513"/>
    <w:rsid w:val="00876D65"/>
    <w:rsid w:val="008772A4"/>
    <w:rsid w:val="008775FD"/>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2BAB"/>
    <w:rsid w:val="008A398F"/>
    <w:rsid w:val="008A50C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1080"/>
    <w:rsid w:val="008C1ED6"/>
    <w:rsid w:val="008C1ED9"/>
    <w:rsid w:val="008C2B2E"/>
    <w:rsid w:val="008C37CD"/>
    <w:rsid w:val="008C3846"/>
    <w:rsid w:val="008C3AEF"/>
    <w:rsid w:val="008C5173"/>
    <w:rsid w:val="008C6DF1"/>
    <w:rsid w:val="008C76B7"/>
    <w:rsid w:val="008D1487"/>
    <w:rsid w:val="008D148B"/>
    <w:rsid w:val="008D2B4D"/>
    <w:rsid w:val="008D3363"/>
    <w:rsid w:val="008D3478"/>
    <w:rsid w:val="008D4031"/>
    <w:rsid w:val="008D412C"/>
    <w:rsid w:val="008D4F6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02B"/>
    <w:rsid w:val="008F615E"/>
    <w:rsid w:val="008F63F3"/>
    <w:rsid w:val="008F67B8"/>
    <w:rsid w:val="008F774C"/>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BE"/>
    <w:rsid w:val="009118D4"/>
    <w:rsid w:val="0091199A"/>
    <w:rsid w:val="0091299F"/>
    <w:rsid w:val="009129C1"/>
    <w:rsid w:val="00912C74"/>
    <w:rsid w:val="00912D77"/>
    <w:rsid w:val="0091346E"/>
    <w:rsid w:val="00914152"/>
    <w:rsid w:val="0091469A"/>
    <w:rsid w:val="00914749"/>
    <w:rsid w:val="00915AD9"/>
    <w:rsid w:val="00915BF8"/>
    <w:rsid w:val="0091666F"/>
    <w:rsid w:val="0091685C"/>
    <w:rsid w:val="00916C60"/>
    <w:rsid w:val="00916FCC"/>
    <w:rsid w:val="009209A9"/>
    <w:rsid w:val="00920A98"/>
    <w:rsid w:val="009216D0"/>
    <w:rsid w:val="009223DE"/>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1FCC"/>
    <w:rsid w:val="00972717"/>
    <w:rsid w:val="0097316A"/>
    <w:rsid w:val="00973A9E"/>
    <w:rsid w:val="00975FFD"/>
    <w:rsid w:val="0097614E"/>
    <w:rsid w:val="009765DE"/>
    <w:rsid w:val="00976B7D"/>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5248"/>
    <w:rsid w:val="009961FB"/>
    <w:rsid w:val="0099765D"/>
    <w:rsid w:val="009A0221"/>
    <w:rsid w:val="009A277A"/>
    <w:rsid w:val="009A2A63"/>
    <w:rsid w:val="009A329B"/>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2683"/>
    <w:rsid w:val="009B3710"/>
    <w:rsid w:val="009B3910"/>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23FD"/>
    <w:rsid w:val="009C2620"/>
    <w:rsid w:val="009C26BA"/>
    <w:rsid w:val="009C3C00"/>
    <w:rsid w:val="009C3D6D"/>
    <w:rsid w:val="009C3F5B"/>
    <w:rsid w:val="009C4224"/>
    <w:rsid w:val="009C4383"/>
    <w:rsid w:val="009C47B2"/>
    <w:rsid w:val="009C4C63"/>
    <w:rsid w:val="009C60E7"/>
    <w:rsid w:val="009C72CE"/>
    <w:rsid w:val="009C757D"/>
    <w:rsid w:val="009C7F51"/>
    <w:rsid w:val="009D0E63"/>
    <w:rsid w:val="009D132B"/>
    <w:rsid w:val="009D1A0A"/>
    <w:rsid w:val="009D2215"/>
    <w:rsid w:val="009D2585"/>
    <w:rsid w:val="009D2CBF"/>
    <w:rsid w:val="009D3C9C"/>
    <w:rsid w:val="009D4C55"/>
    <w:rsid w:val="009D5862"/>
    <w:rsid w:val="009D5B10"/>
    <w:rsid w:val="009D5D68"/>
    <w:rsid w:val="009D5D95"/>
    <w:rsid w:val="009D6661"/>
    <w:rsid w:val="009D6D33"/>
    <w:rsid w:val="009D76D9"/>
    <w:rsid w:val="009D7C18"/>
    <w:rsid w:val="009D7D6C"/>
    <w:rsid w:val="009D7EF1"/>
    <w:rsid w:val="009E174E"/>
    <w:rsid w:val="009E2364"/>
    <w:rsid w:val="009E24B5"/>
    <w:rsid w:val="009E30A6"/>
    <w:rsid w:val="009E33B6"/>
    <w:rsid w:val="009E3CA2"/>
    <w:rsid w:val="009E4359"/>
    <w:rsid w:val="009E678D"/>
    <w:rsid w:val="009E6EF0"/>
    <w:rsid w:val="009E79F9"/>
    <w:rsid w:val="009F0260"/>
    <w:rsid w:val="009F1121"/>
    <w:rsid w:val="009F2497"/>
    <w:rsid w:val="009F2D99"/>
    <w:rsid w:val="009F3679"/>
    <w:rsid w:val="009F4161"/>
    <w:rsid w:val="009F4733"/>
    <w:rsid w:val="009F4F68"/>
    <w:rsid w:val="009F50EB"/>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96C"/>
    <w:rsid w:val="00A06E47"/>
    <w:rsid w:val="00A0745F"/>
    <w:rsid w:val="00A07607"/>
    <w:rsid w:val="00A07617"/>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CBF"/>
    <w:rsid w:val="00A22262"/>
    <w:rsid w:val="00A22923"/>
    <w:rsid w:val="00A22EC7"/>
    <w:rsid w:val="00A22FBC"/>
    <w:rsid w:val="00A238B2"/>
    <w:rsid w:val="00A25394"/>
    <w:rsid w:val="00A255D6"/>
    <w:rsid w:val="00A25A9F"/>
    <w:rsid w:val="00A25F28"/>
    <w:rsid w:val="00A26EDE"/>
    <w:rsid w:val="00A300F5"/>
    <w:rsid w:val="00A306CA"/>
    <w:rsid w:val="00A30A7A"/>
    <w:rsid w:val="00A31592"/>
    <w:rsid w:val="00A3231D"/>
    <w:rsid w:val="00A32DDA"/>
    <w:rsid w:val="00A34032"/>
    <w:rsid w:val="00A34338"/>
    <w:rsid w:val="00A3469C"/>
    <w:rsid w:val="00A347F0"/>
    <w:rsid w:val="00A35DB7"/>
    <w:rsid w:val="00A364D3"/>
    <w:rsid w:val="00A3674B"/>
    <w:rsid w:val="00A36F97"/>
    <w:rsid w:val="00A4023D"/>
    <w:rsid w:val="00A40812"/>
    <w:rsid w:val="00A40B7A"/>
    <w:rsid w:val="00A41305"/>
    <w:rsid w:val="00A414E5"/>
    <w:rsid w:val="00A41C9C"/>
    <w:rsid w:val="00A41F77"/>
    <w:rsid w:val="00A42668"/>
    <w:rsid w:val="00A43219"/>
    <w:rsid w:val="00A43430"/>
    <w:rsid w:val="00A43AC2"/>
    <w:rsid w:val="00A4417A"/>
    <w:rsid w:val="00A443FC"/>
    <w:rsid w:val="00A44FA4"/>
    <w:rsid w:val="00A4533D"/>
    <w:rsid w:val="00A46471"/>
    <w:rsid w:val="00A4684F"/>
    <w:rsid w:val="00A46D11"/>
    <w:rsid w:val="00A47155"/>
    <w:rsid w:val="00A4761F"/>
    <w:rsid w:val="00A47782"/>
    <w:rsid w:val="00A4794B"/>
    <w:rsid w:val="00A50052"/>
    <w:rsid w:val="00A50A0C"/>
    <w:rsid w:val="00A51337"/>
    <w:rsid w:val="00A51372"/>
    <w:rsid w:val="00A516D4"/>
    <w:rsid w:val="00A518B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12C3"/>
    <w:rsid w:val="00A81685"/>
    <w:rsid w:val="00A81FED"/>
    <w:rsid w:val="00A824F5"/>
    <w:rsid w:val="00A836C3"/>
    <w:rsid w:val="00A83A6A"/>
    <w:rsid w:val="00A83CC3"/>
    <w:rsid w:val="00A84099"/>
    <w:rsid w:val="00A84D3A"/>
    <w:rsid w:val="00A84DA3"/>
    <w:rsid w:val="00A85981"/>
    <w:rsid w:val="00A85FBC"/>
    <w:rsid w:val="00A8622A"/>
    <w:rsid w:val="00A863CC"/>
    <w:rsid w:val="00A86A7A"/>
    <w:rsid w:val="00A914EE"/>
    <w:rsid w:val="00A91CE7"/>
    <w:rsid w:val="00A91EC2"/>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5E"/>
    <w:rsid w:val="00AE4E82"/>
    <w:rsid w:val="00AE62F8"/>
    <w:rsid w:val="00AE6672"/>
    <w:rsid w:val="00AE6E2A"/>
    <w:rsid w:val="00AF0EE7"/>
    <w:rsid w:val="00AF13B8"/>
    <w:rsid w:val="00AF166C"/>
    <w:rsid w:val="00AF19D2"/>
    <w:rsid w:val="00AF1CB6"/>
    <w:rsid w:val="00AF1F4D"/>
    <w:rsid w:val="00AF47E6"/>
    <w:rsid w:val="00AF4EFC"/>
    <w:rsid w:val="00AF5903"/>
    <w:rsid w:val="00AF5C4D"/>
    <w:rsid w:val="00AF617B"/>
    <w:rsid w:val="00AF6732"/>
    <w:rsid w:val="00AF6DDB"/>
    <w:rsid w:val="00AF6F9D"/>
    <w:rsid w:val="00AF721E"/>
    <w:rsid w:val="00AF78EB"/>
    <w:rsid w:val="00B027AD"/>
    <w:rsid w:val="00B02FA4"/>
    <w:rsid w:val="00B037B9"/>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6617"/>
    <w:rsid w:val="00B3719A"/>
    <w:rsid w:val="00B40224"/>
    <w:rsid w:val="00B405BF"/>
    <w:rsid w:val="00B40842"/>
    <w:rsid w:val="00B41474"/>
    <w:rsid w:val="00B41609"/>
    <w:rsid w:val="00B44909"/>
    <w:rsid w:val="00B44E1E"/>
    <w:rsid w:val="00B4575F"/>
    <w:rsid w:val="00B4779B"/>
    <w:rsid w:val="00B47D6F"/>
    <w:rsid w:val="00B50176"/>
    <w:rsid w:val="00B50521"/>
    <w:rsid w:val="00B50CE7"/>
    <w:rsid w:val="00B51030"/>
    <w:rsid w:val="00B52797"/>
    <w:rsid w:val="00B527E1"/>
    <w:rsid w:val="00B528AF"/>
    <w:rsid w:val="00B5315A"/>
    <w:rsid w:val="00B5422A"/>
    <w:rsid w:val="00B5481E"/>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5AC6"/>
    <w:rsid w:val="00B8617A"/>
    <w:rsid w:val="00B86420"/>
    <w:rsid w:val="00B86535"/>
    <w:rsid w:val="00B86F02"/>
    <w:rsid w:val="00B90265"/>
    <w:rsid w:val="00B903C8"/>
    <w:rsid w:val="00B905EE"/>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6842"/>
    <w:rsid w:val="00BA6C71"/>
    <w:rsid w:val="00BA6D7B"/>
    <w:rsid w:val="00BA70AB"/>
    <w:rsid w:val="00BA77BB"/>
    <w:rsid w:val="00BA7988"/>
    <w:rsid w:val="00BA7BDB"/>
    <w:rsid w:val="00BA7ED6"/>
    <w:rsid w:val="00BB0030"/>
    <w:rsid w:val="00BB0D1F"/>
    <w:rsid w:val="00BB151C"/>
    <w:rsid w:val="00BB2167"/>
    <w:rsid w:val="00BB21C0"/>
    <w:rsid w:val="00BB2F1C"/>
    <w:rsid w:val="00BB3381"/>
    <w:rsid w:val="00BB395E"/>
    <w:rsid w:val="00BB3A77"/>
    <w:rsid w:val="00BB4188"/>
    <w:rsid w:val="00BB43F1"/>
    <w:rsid w:val="00BB4442"/>
    <w:rsid w:val="00BB4ABC"/>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2FF"/>
    <w:rsid w:val="00BD7884"/>
    <w:rsid w:val="00BD7941"/>
    <w:rsid w:val="00BE1DC1"/>
    <w:rsid w:val="00BE22F1"/>
    <w:rsid w:val="00BE2A61"/>
    <w:rsid w:val="00BE2B2D"/>
    <w:rsid w:val="00BE3435"/>
    <w:rsid w:val="00BE36CE"/>
    <w:rsid w:val="00BE39A7"/>
    <w:rsid w:val="00BE3A5B"/>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0465"/>
    <w:rsid w:val="00C0125E"/>
    <w:rsid w:val="00C025C4"/>
    <w:rsid w:val="00C02E94"/>
    <w:rsid w:val="00C0334F"/>
    <w:rsid w:val="00C03394"/>
    <w:rsid w:val="00C034D0"/>
    <w:rsid w:val="00C04996"/>
    <w:rsid w:val="00C04EFB"/>
    <w:rsid w:val="00C05F82"/>
    <w:rsid w:val="00C07B47"/>
    <w:rsid w:val="00C11597"/>
    <w:rsid w:val="00C116DD"/>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5A"/>
    <w:rsid w:val="00C24AE9"/>
    <w:rsid w:val="00C2620F"/>
    <w:rsid w:val="00C26A4D"/>
    <w:rsid w:val="00C278BD"/>
    <w:rsid w:val="00C27CB3"/>
    <w:rsid w:val="00C30056"/>
    <w:rsid w:val="00C305EB"/>
    <w:rsid w:val="00C30D6E"/>
    <w:rsid w:val="00C3117F"/>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3B80"/>
    <w:rsid w:val="00C44004"/>
    <w:rsid w:val="00C4444F"/>
    <w:rsid w:val="00C45A65"/>
    <w:rsid w:val="00C46A58"/>
    <w:rsid w:val="00C46BE3"/>
    <w:rsid w:val="00C46C72"/>
    <w:rsid w:val="00C47540"/>
    <w:rsid w:val="00C5002E"/>
    <w:rsid w:val="00C503CA"/>
    <w:rsid w:val="00C50943"/>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936"/>
    <w:rsid w:val="00C601B8"/>
    <w:rsid w:val="00C61EC1"/>
    <w:rsid w:val="00C64559"/>
    <w:rsid w:val="00C65075"/>
    <w:rsid w:val="00C661EE"/>
    <w:rsid w:val="00C66B8E"/>
    <w:rsid w:val="00C674C0"/>
    <w:rsid w:val="00C67DE7"/>
    <w:rsid w:val="00C70D36"/>
    <w:rsid w:val="00C70DC5"/>
    <w:rsid w:val="00C712A8"/>
    <w:rsid w:val="00C714A0"/>
    <w:rsid w:val="00C71566"/>
    <w:rsid w:val="00C715AA"/>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17E"/>
    <w:rsid w:val="00CA286F"/>
    <w:rsid w:val="00CA299E"/>
    <w:rsid w:val="00CA2FD9"/>
    <w:rsid w:val="00CA351E"/>
    <w:rsid w:val="00CA3FA9"/>
    <w:rsid w:val="00CA4346"/>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6D0A"/>
    <w:rsid w:val="00CB72B2"/>
    <w:rsid w:val="00CB7856"/>
    <w:rsid w:val="00CC01C2"/>
    <w:rsid w:val="00CC033F"/>
    <w:rsid w:val="00CC0606"/>
    <w:rsid w:val="00CC1422"/>
    <w:rsid w:val="00CC29B1"/>
    <w:rsid w:val="00CC3464"/>
    <w:rsid w:val="00CC359C"/>
    <w:rsid w:val="00CC3A16"/>
    <w:rsid w:val="00CC44A2"/>
    <w:rsid w:val="00CC4CB5"/>
    <w:rsid w:val="00CC5170"/>
    <w:rsid w:val="00CC592C"/>
    <w:rsid w:val="00CC5E73"/>
    <w:rsid w:val="00CC6B71"/>
    <w:rsid w:val="00CC78BA"/>
    <w:rsid w:val="00CD2620"/>
    <w:rsid w:val="00CD329B"/>
    <w:rsid w:val="00CD36F1"/>
    <w:rsid w:val="00CD36F2"/>
    <w:rsid w:val="00CD4731"/>
    <w:rsid w:val="00CD5021"/>
    <w:rsid w:val="00CD760E"/>
    <w:rsid w:val="00CD7B22"/>
    <w:rsid w:val="00CE0922"/>
    <w:rsid w:val="00CE0935"/>
    <w:rsid w:val="00CE0CA3"/>
    <w:rsid w:val="00CE107C"/>
    <w:rsid w:val="00CE1DA6"/>
    <w:rsid w:val="00CE1F44"/>
    <w:rsid w:val="00CE25CD"/>
    <w:rsid w:val="00CE275A"/>
    <w:rsid w:val="00CE3233"/>
    <w:rsid w:val="00CE33B2"/>
    <w:rsid w:val="00CE3708"/>
    <w:rsid w:val="00CE3C9A"/>
    <w:rsid w:val="00CE3E67"/>
    <w:rsid w:val="00CE3FEC"/>
    <w:rsid w:val="00CE40F0"/>
    <w:rsid w:val="00CE419E"/>
    <w:rsid w:val="00CE440B"/>
    <w:rsid w:val="00CE4D3E"/>
    <w:rsid w:val="00CE5059"/>
    <w:rsid w:val="00CE5085"/>
    <w:rsid w:val="00CE544C"/>
    <w:rsid w:val="00CE56A8"/>
    <w:rsid w:val="00CE5FA4"/>
    <w:rsid w:val="00CE6BB0"/>
    <w:rsid w:val="00CE6CAA"/>
    <w:rsid w:val="00CE79B7"/>
    <w:rsid w:val="00CE7FBA"/>
    <w:rsid w:val="00CE7FE6"/>
    <w:rsid w:val="00CF0E11"/>
    <w:rsid w:val="00CF1899"/>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1521"/>
    <w:rsid w:val="00D01533"/>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5EB"/>
    <w:rsid w:val="00D108FA"/>
    <w:rsid w:val="00D1108B"/>
    <w:rsid w:val="00D1126E"/>
    <w:rsid w:val="00D11757"/>
    <w:rsid w:val="00D12581"/>
    <w:rsid w:val="00D12703"/>
    <w:rsid w:val="00D131BF"/>
    <w:rsid w:val="00D1328A"/>
    <w:rsid w:val="00D137D1"/>
    <w:rsid w:val="00D140CA"/>
    <w:rsid w:val="00D143A8"/>
    <w:rsid w:val="00D147AF"/>
    <w:rsid w:val="00D1578C"/>
    <w:rsid w:val="00D158CE"/>
    <w:rsid w:val="00D15B85"/>
    <w:rsid w:val="00D16117"/>
    <w:rsid w:val="00D16D98"/>
    <w:rsid w:val="00D1751E"/>
    <w:rsid w:val="00D17D24"/>
    <w:rsid w:val="00D211D7"/>
    <w:rsid w:val="00D21260"/>
    <w:rsid w:val="00D22138"/>
    <w:rsid w:val="00D24AF2"/>
    <w:rsid w:val="00D24B7C"/>
    <w:rsid w:val="00D250AB"/>
    <w:rsid w:val="00D2631E"/>
    <w:rsid w:val="00D265CF"/>
    <w:rsid w:val="00D269F7"/>
    <w:rsid w:val="00D27999"/>
    <w:rsid w:val="00D305BA"/>
    <w:rsid w:val="00D30647"/>
    <w:rsid w:val="00D306D2"/>
    <w:rsid w:val="00D30F32"/>
    <w:rsid w:val="00D31AA5"/>
    <w:rsid w:val="00D322B3"/>
    <w:rsid w:val="00D32FFF"/>
    <w:rsid w:val="00D33D45"/>
    <w:rsid w:val="00D346C6"/>
    <w:rsid w:val="00D349BF"/>
    <w:rsid w:val="00D34FA5"/>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5C9"/>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B27"/>
    <w:rsid w:val="00D732FC"/>
    <w:rsid w:val="00D73FB1"/>
    <w:rsid w:val="00D74EE0"/>
    <w:rsid w:val="00D75B02"/>
    <w:rsid w:val="00D75C04"/>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31C7"/>
    <w:rsid w:val="00DA394C"/>
    <w:rsid w:val="00DA4426"/>
    <w:rsid w:val="00DA5F77"/>
    <w:rsid w:val="00DA6142"/>
    <w:rsid w:val="00DA6217"/>
    <w:rsid w:val="00DA71CC"/>
    <w:rsid w:val="00DA75AE"/>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38"/>
    <w:rsid w:val="00DC07F3"/>
    <w:rsid w:val="00DC0E63"/>
    <w:rsid w:val="00DC1B97"/>
    <w:rsid w:val="00DC2740"/>
    <w:rsid w:val="00DC27A2"/>
    <w:rsid w:val="00DC29E4"/>
    <w:rsid w:val="00DC317A"/>
    <w:rsid w:val="00DC5201"/>
    <w:rsid w:val="00DC5555"/>
    <w:rsid w:val="00DC56B3"/>
    <w:rsid w:val="00DC704D"/>
    <w:rsid w:val="00DC71DA"/>
    <w:rsid w:val="00DD041B"/>
    <w:rsid w:val="00DD0C1B"/>
    <w:rsid w:val="00DD10A0"/>
    <w:rsid w:val="00DD16EB"/>
    <w:rsid w:val="00DD199E"/>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C36"/>
    <w:rsid w:val="00DE13CA"/>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E00A7F"/>
    <w:rsid w:val="00E01451"/>
    <w:rsid w:val="00E01C0E"/>
    <w:rsid w:val="00E01EEA"/>
    <w:rsid w:val="00E02BF3"/>
    <w:rsid w:val="00E031ED"/>
    <w:rsid w:val="00E03DB7"/>
    <w:rsid w:val="00E046BB"/>
    <w:rsid w:val="00E04A26"/>
    <w:rsid w:val="00E04F65"/>
    <w:rsid w:val="00E04FC7"/>
    <w:rsid w:val="00E05143"/>
    <w:rsid w:val="00E057C1"/>
    <w:rsid w:val="00E061A8"/>
    <w:rsid w:val="00E062FC"/>
    <w:rsid w:val="00E06557"/>
    <w:rsid w:val="00E07755"/>
    <w:rsid w:val="00E07B04"/>
    <w:rsid w:val="00E07E08"/>
    <w:rsid w:val="00E10A2E"/>
    <w:rsid w:val="00E11649"/>
    <w:rsid w:val="00E1190F"/>
    <w:rsid w:val="00E12509"/>
    <w:rsid w:val="00E12966"/>
    <w:rsid w:val="00E14193"/>
    <w:rsid w:val="00E1495F"/>
    <w:rsid w:val="00E14B82"/>
    <w:rsid w:val="00E15471"/>
    <w:rsid w:val="00E15A5F"/>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64C"/>
    <w:rsid w:val="00E30ACE"/>
    <w:rsid w:val="00E32019"/>
    <w:rsid w:val="00E32107"/>
    <w:rsid w:val="00E33562"/>
    <w:rsid w:val="00E3447A"/>
    <w:rsid w:val="00E34BC8"/>
    <w:rsid w:val="00E350B0"/>
    <w:rsid w:val="00E36358"/>
    <w:rsid w:val="00E36505"/>
    <w:rsid w:val="00E37D78"/>
    <w:rsid w:val="00E40AAD"/>
    <w:rsid w:val="00E40E9F"/>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4A60"/>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4824"/>
    <w:rsid w:val="00E853B4"/>
    <w:rsid w:val="00E85DB7"/>
    <w:rsid w:val="00E85E2A"/>
    <w:rsid w:val="00E85F37"/>
    <w:rsid w:val="00E862C0"/>
    <w:rsid w:val="00E871F6"/>
    <w:rsid w:val="00E87841"/>
    <w:rsid w:val="00E90CBE"/>
    <w:rsid w:val="00E91B4C"/>
    <w:rsid w:val="00E927D5"/>
    <w:rsid w:val="00E93886"/>
    <w:rsid w:val="00E944E1"/>
    <w:rsid w:val="00E954F2"/>
    <w:rsid w:val="00E95A36"/>
    <w:rsid w:val="00E96DED"/>
    <w:rsid w:val="00E97B8B"/>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7C2"/>
    <w:rsid w:val="00EC08F6"/>
    <w:rsid w:val="00EC0E54"/>
    <w:rsid w:val="00EC14B7"/>
    <w:rsid w:val="00EC1912"/>
    <w:rsid w:val="00EC1D5C"/>
    <w:rsid w:val="00EC2480"/>
    <w:rsid w:val="00EC289D"/>
    <w:rsid w:val="00EC318A"/>
    <w:rsid w:val="00EC35C9"/>
    <w:rsid w:val="00EC4172"/>
    <w:rsid w:val="00EC4678"/>
    <w:rsid w:val="00EC470A"/>
    <w:rsid w:val="00EC4D9F"/>
    <w:rsid w:val="00EC5692"/>
    <w:rsid w:val="00EC6E5B"/>
    <w:rsid w:val="00EC79B9"/>
    <w:rsid w:val="00EC7C93"/>
    <w:rsid w:val="00ED0801"/>
    <w:rsid w:val="00ED0CB9"/>
    <w:rsid w:val="00ED2AAF"/>
    <w:rsid w:val="00ED432F"/>
    <w:rsid w:val="00ED4FD3"/>
    <w:rsid w:val="00ED5179"/>
    <w:rsid w:val="00ED5970"/>
    <w:rsid w:val="00ED5DE3"/>
    <w:rsid w:val="00ED658E"/>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35F"/>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8FA"/>
    <w:rsid w:val="00F276E0"/>
    <w:rsid w:val="00F305FB"/>
    <w:rsid w:val="00F309EA"/>
    <w:rsid w:val="00F315F4"/>
    <w:rsid w:val="00F31DF0"/>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7998"/>
    <w:rsid w:val="00F47BBD"/>
    <w:rsid w:val="00F50457"/>
    <w:rsid w:val="00F504D0"/>
    <w:rsid w:val="00F5071A"/>
    <w:rsid w:val="00F507C0"/>
    <w:rsid w:val="00F5096A"/>
    <w:rsid w:val="00F50B13"/>
    <w:rsid w:val="00F50C97"/>
    <w:rsid w:val="00F525FA"/>
    <w:rsid w:val="00F52BCC"/>
    <w:rsid w:val="00F5377C"/>
    <w:rsid w:val="00F540D9"/>
    <w:rsid w:val="00F55297"/>
    <w:rsid w:val="00F5696D"/>
    <w:rsid w:val="00F573EF"/>
    <w:rsid w:val="00F60479"/>
    <w:rsid w:val="00F60D2F"/>
    <w:rsid w:val="00F614F1"/>
    <w:rsid w:val="00F62139"/>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3677"/>
    <w:rsid w:val="00F854BF"/>
    <w:rsid w:val="00F85AD0"/>
    <w:rsid w:val="00F8601E"/>
    <w:rsid w:val="00F8627C"/>
    <w:rsid w:val="00F871AE"/>
    <w:rsid w:val="00F905E2"/>
    <w:rsid w:val="00F90B99"/>
    <w:rsid w:val="00F91BA9"/>
    <w:rsid w:val="00F92C52"/>
    <w:rsid w:val="00F92C8A"/>
    <w:rsid w:val="00F92EFD"/>
    <w:rsid w:val="00F9303D"/>
    <w:rsid w:val="00F9346F"/>
    <w:rsid w:val="00F936C8"/>
    <w:rsid w:val="00F94015"/>
    <w:rsid w:val="00F94B85"/>
    <w:rsid w:val="00F954D3"/>
    <w:rsid w:val="00F96909"/>
    <w:rsid w:val="00F9702A"/>
    <w:rsid w:val="00FA0A43"/>
    <w:rsid w:val="00FA12BF"/>
    <w:rsid w:val="00FA189D"/>
    <w:rsid w:val="00FA1EF5"/>
    <w:rsid w:val="00FA24FB"/>
    <w:rsid w:val="00FA337D"/>
    <w:rsid w:val="00FA418D"/>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90B"/>
    <w:rsid w:val="00FC3E91"/>
    <w:rsid w:val="00FC4359"/>
    <w:rsid w:val="00FC460E"/>
    <w:rsid w:val="00FC461A"/>
    <w:rsid w:val="00FC47B0"/>
    <w:rsid w:val="00FC5DE1"/>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509A"/>
    <w:rsid w:val="00FE5CD0"/>
    <w:rsid w:val="00FE71DC"/>
    <w:rsid w:val="00FE73FB"/>
    <w:rsid w:val="00FE7CA4"/>
    <w:rsid w:val="00FF033F"/>
    <w:rsid w:val="00FF0418"/>
    <w:rsid w:val="00FF0440"/>
    <w:rsid w:val="00FF07CB"/>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494805520">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01275199">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microsoft.com/office/2018/08/relationships/commentsExtensible" Target="commentsExtensible.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1.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sv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2.png"/><Relationship Id="rId27" Type="http://schemas.openxmlformats.org/officeDocument/2006/relationships/hyperlink" Target="https://github.com/stefanielane/CommunityStability.git" TargetMode="External"/><Relationship Id="rId30" Type="http://schemas.openxmlformats.org/officeDocument/2006/relationships/image" Target="media/image7.sv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AFDD4E-F8BD-46CF-B07E-F5C06F932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3984</Words>
  <Characters>79709</Characters>
  <Application>Microsoft Office Word</Application>
  <DocSecurity>4</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cp:revision>
  <cp:lastPrinted>2022-07-07T18:52:00Z</cp:lastPrinted>
  <dcterms:created xsi:type="dcterms:W3CDTF">2023-09-07T18:15:00Z</dcterms:created>
  <dcterms:modified xsi:type="dcterms:W3CDTF">2023-09-0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